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Pr="00E56AA3" w:rsidR="00D832DD" w:rsidP="00D832DD" w:rsidRDefault="00D832DD" w14:paraId="08431DE2" w14:textId="77777777">
      <w:pPr>
        <w:widowControl w:val="0"/>
        <w:autoSpaceDE w:val="0"/>
        <w:autoSpaceDN w:val="0"/>
        <w:adjustRightInd w:val="0"/>
        <w:spacing w:line="436" w:lineRule="exact"/>
      </w:pPr>
    </w:p>
    <w:p w:rsidRPr="00E56AA3" w:rsidR="00D832DD" w:rsidP="00D832DD" w:rsidRDefault="00D832DD" w14:paraId="11DE0D2B" w14:textId="77777777">
      <w:pPr>
        <w:widowControl w:val="0"/>
        <w:autoSpaceDE w:val="0"/>
        <w:autoSpaceDN w:val="0"/>
        <w:adjustRightInd w:val="0"/>
        <w:spacing w:line="436" w:lineRule="exact"/>
      </w:pPr>
    </w:p>
    <w:p w:rsidRPr="00E56AA3" w:rsidR="00D832DD" w:rsidP="00D832DD" w:rsidRDefault="00D832DD" w14:paraId="0EABE897" w14:textId="77777777">
      <w:pPr>
        <w:widowControl w:val="0"/>
        <w:autoSpaceDE w:val="0"/>
        <w:autoSpaceDN w:val="0"/>
        <w:adjustRightInd w:val="0"/>
        <w:spacing w:line="436" w:lineRule="exact"/>
      </w:pPr>
    </w:p>
    <w:p w:rsidRPr="00E56AA3" w:rsidR="00D832DD" w:rsidP="00D832DD" w:rsidRDefault="00D832DD" w14:paraId="7406A4A5" w14:textId="77777777">
      <w:pPr>
        <w:widowControl w:val="0"/>
        <w:autoSpaceDE w:val="0"/>
        <w:autoSpaceDN w:val="0"/>
        <w:adjustRightInd w:val="0"/>
        <w:spacing w:line="436" w:lineRule="exact"/>
      </w:pPr>
    </w:p>
    <w:p w:rsidRPr="00E56AA3" w:rsidR="00D832DD" w:rsidP="00D832DD" w:rsidRDefault="00D832DD" w14:paraId="3DE74C32" w14:textId="77777777">
      <w:pPr>
        <w:widowControl w:val="0"/>
        <w:autoSpaceDE w:val="0"/>
        <w:autoSpaceDN w:val="0"/>
        <w:adjustRightInd w:val="0"/>
        <w:spacing w:line="436" w:lineRule="exact"/>
      </w:pPr>
    </w:p>
    <w:p w:rsidRPr="00E56AA3" w:rsidR="00D832DD" w:rsidP="00D832DD" w:rsidRDefault="00D832DD" w14:paraId="6D62F68C" w14:textId="77777777">
      <w:pPr>
        <w:widowControl w:val="0"/>
        <w:autoSpaceDE w:val="0"/>
        <w:autoSpaceDN w:val="0"/>
        <w:adjustRightInd w:val="0"/>
        <w:spacing w:line="436" w:lineRule="exact"/>
      </w:pPr>
    </w:p>
    <w:p w:rsidRPr="00E56AA3" w:rsidR="00D832DD" w:rsidP="00D832DD" w:rsidRDefault="00D832DD" w14:paraId="089957A4" w14:textId="75B3C95B">
      <w:pPr>
        <w:widowControl w:val="0"/>
        <w:autoSpaceDE w:val="0"/>
        <w:autoSpaceDN w:val="0"/>
        <w:adjustRightInd w:val="0"/>
        <w:spacing w:before="293" w:line="436" w:lineRule="exact"/>
        <w:jc w:val="center"/>
        <w:rPr>
          <w:b/>
          <w:bCs/>
          <w:color w:val="000000"/>
        </w:rPr>
      </w:pPr>
      <w:r w:rsidRPr="00E56AA3">
        <w:rPr>
          <w:b/>
          <w:bCs/>
        </w:rPr>
        <w:t xml:space="preserve">Supporting Statement </w:t>
      </w:r>
      <w:r w:rsidRPr="00E56AA3">
        <w:rPr>
          <w:b/>
          <w:bCs/>
        </w:rPr>
        <w:br/>
      </w:r>
      <w:r w:rsidRPr="00E56AA3">
        <w:rPr>
          <w:b/>
          <w:bCs/>
          <w:color w:val="000000"/>
        </w:rPr>
        <w:t>Family Planning Annual Report</w:t>
      </w:r>
      <w:r w:rsidRPr="00E56AA3" w:rsidR="00D56AE4">
        <w:rPr>
          <w:b/>
          <w:bCs/>
          <w:color w:val="000000"/>
        </w:rPr>
        <w:t xml:space="preserve"> 2.0</w:t>
      </w:r>
    </w:p>
    <w:p w:rsidRPr="00E56AA3" w:rsidR="00D832DD" w:rsidP="00D832DD" w:rsidRDefault="00D832DD" w14:paraId="7DC3EEF0" w14:textId="77777777">
      <w:pPr>
        <w:widowControl w:val="0"/>
        <w:autoSpaceDE w:val="0"/>
        <w:autoSpaceDN w:val="0"/>
        <w:adjustRightInd w:val="0"/>
        <w:spacing w:line="253" w:lineRule="exact"/>
        <w:jc w:val="center"/>
        <w:rPr>
          <w:b/>
          <w:bCs/>
          <w:color w:val="000000"/>
        </w:rPr>
      </w:pPr>
    </w:p>
    <w:p w:rsidRPr="00E56AA3" w:rsidR="00D832DD" w:rsidP="00D832DD" w:rsidRDefault="00D832DD" w14:paraId="60B26E83" w14:textId="77777777">
      <w:pPr>
        <w:widowControl w:val="0"/>
        <w:autoSpaceDE w:val="0"/>
        <w:autoSpaceDN w:val="0"/>
        <w:adjustRightInd w:val="0"/>
        <w:spacing w:line="253" w:lineRule="exact"/>
        <w:jc w:val="center"/>
        <w:rPr>
          <w:b/>
          <w:bCs/>
          <w:color w:val="000000"/>
        </w:rPr>
      </w:pPr>
    </w:p>
    <w:p w:rsidRPr="00E56AA3" w:rsidR="00D832DD" w:rsidP="00D832DD" w:rsidRDefault="00D832DD" w14:paraId="38468536" w14:textId="77777777">
      <w:pPr>
        <w:widowControl w:val="0"/>
        <w:autoSpaceDE w:val="0"/>
        <w:autoSpaceDN w:val="0"/>
        <w:adjustRightInd w:val="0"/>
        <w:spacing w:line="253" w:lineRule="exact"/>
        <w:jc w:val="center"/>
        <w:rPr>
          <w:b/>
          <w:bCs/>
          <w:color w:val="000000"/>
        </w:rPr>
      </w:pPr>
    </w:p>
    <w:p w:rsidRPr="00E56AA3" w:rsidR="00D832DD" w:rsidP="00D832DD" w:rsidRDefault="00D832DD" w14:paraId="0471387F" w14:textId="77777777">
      <w:pPr>
        <w:widowControl w:val="0"/>
        <w:autoSpaceDE w:val="0"/>
        <w:autoSpaceDN w:val="0"/>
        <w:adjustRightInd w:val="0"/>
        <w:spacing w:line="253" w:lineRule="exact"/>
        <w:jc w:val="center"/>
        <w:rPr>
          <w:b/>
          <w:bCs/>
          <w:color w:val="000000"/>
        </w:rPr>
      </w:pPr>
    </w:p>
    <w:p w:rsidRPr="00E56AA3" w:rsidR="00D832DD" w:rsidP="00D832DD" w:rsidRDefault="00D832DD" w14:paraId="06910561" w14:textId="77777777">
      <w:pPr>
        <w:widowControl w:val="0"/>
        <w:autoSpaceDE w:val="0"/>
        <w:autoSpaceDN w:val="0"/>
        <w:adjustRightInd w:val="0"/>
        <w:spacing w:line="253" w:lineRule="exact"/>
        <w:jc w:val="center"/>
        <w:rPr>
          <w:b/>
          <w:bCs/>
          <w:color w:val="000000"/>
        </w:rPr>
      </w:pPr>
    </w:p>
    <w:p w:rsidRPr="00E56AA3" w:rsidR="00D832DD" w:rsidP="00D832DD" w:rsidRDefault="00D832DD" w14:paraId="04881848" w14:textId="77777777">
      <w:pPr>
        <w:widowControl w:val="0"/>
        <w:autoSpaceDE w:val="0"/>
        <w:autoSpaceDN w:val="0"/>
        <w:adjustRightInd w:val="0"/>
        <w:spacing w:line="253" w:lineRule="exact"/>
        <w:jc w:val="center"/>
        <w:rPr>
          <w:b/>
          <w:bCs/>
          <w:color w:val="000000"/>
        </w:rPr>
      </w:pPr>
    </w:p>
    <w:p w:rsidRPr="00E56AA3" w:rsidR="00D832DD" w:rsidP="00D832DD" w:rsidRDefault="00D832DD" w14:paraId="741844EA" w14:textId="77777777">
      <w:pPr>
        <w:widowControl w:val="0"/>
        <w:autoSpaceDE w:val="0"/>
        <w:autoSpaceDN w:val="0"/>
        <w:adjustRightInd w:val="0"/>
        <w:spacing w:line="253" w:lineRule="exact"/>
        <w:jc w:val="center"/>
        <w:rPr>
          <w:b/>
          <w:bCs/>
          <w:color w:val="000000"/>
        </w:rPr>
      </w:pPr>
    </w:p>
    <w:p w:rsidRPr="00E56AA3" w:rsidR="00D832DD" w:rsidP="00D832DD" w:rsidRDefault="00D832DD" w14:paraId="6218BF24" w14:textId="77777777">
      <w:pPr>
        <w:widowControl w:val="0"/>
        <w:autoSpaceDE w:val="0"/>
        <w:autoSpaceDN w:val="0"/>
        <w:adjustRightInd w:val="0"/>
        <w:spacing w:line="253" w:lineRule="exact"/>
        <w:jc w:val="center"/>
        <w:rPr>
          <w:b/>
          <w:bCs/>
          <w:color w:val="000000"/>
        </w:rPr>
      </w:pPr>
    </w:p>
    <w:p w:rsidRPr="00E56AA3" w:rsidR="00D832DD" w:rsidP="00D832DD" w:rsidRDefault="00D832DD" w14:paraId="6A69A4E9" w14:textId="77777777">
      <w:pPr>
        <w:widowControl w:val="0"/>
        <w:autoSpaceDE w:val="0"/>
        <w:autoSpaceDN w:val="0"/>
        <w:adjustRightInd w:val="0"/>
        <w:spacing w:line="253" w:lineRule="exact"/>
        <w:jc w:val="center"/>
        <w:rPr>
          <w:b/>
          <w:bCs/>
          <w:color w:val="000000"/>
        </w:rPr>
      </w:pPr>
    </w:p>
    <w:p w:rsidRPr="00E56AA3" w:rsidR="00D832DD" w:rsidP="00D832DD" w:rsidRDefault="00D832DD" w14:paraId="71E880DE" w14:textId="77777777">
      <w:pPr>
        <w:widowControl w:val="0"/>
        <w:autoSpaceDE w:val="0"/>
        <w:autoSpaceDN w:val="0"/>
        <w:adjustRightInd w:val="0"/>
        <w:spacing w:before="120" w:line="280" w:lineRule="atLeast"/>
        <w:jc w:val="center"/>
        <w:rPr>
          <w:b/>
          <w:bCs/>
          <w:color w:val="000000"/>
        </w:rPr>
      </w:pPr>
      <w:r w:rsidRPr="00E56AA3">
        <w:rPr>
          <w:b/>
          <w:bCs/>
          <w:color w:val="000000"/>
        </w:rPr>
        <w:t>Submitted to</w:t>
      </w:r>
    </w:p>
    <w:p w:rsidRPr="00E56AA3" w:rsidR="00D832DD" w:rsidP="00D832DD" w:rsidRDefault="00D832DD" w14:paraId="7FA4B902" w14:textId="77777777">
      <w:pPr>
        <w:widowControl w:val="0"/>
        <w:autoSpaceDE w:val="0"/>
        <w:autoSpaceDN w:val="0"/>
        <w:adjustRightInd w:val="0"/>
        <w:spacing w:before="120" w:line="280" w:lineRule="atLeast"/>
        <w:jc w:val="center"/>
        <w:rPr>
          <w:color w:val="000000"/>
        </w:rPr>
      </w:pPr>
      <w:r w:rsidRPr="00E56AA3">
        <w:rPr>
          <w:color w:val="000000"/>
        </w:rPr>
        <w:t>Office of Management and Budget</w:t>
      </w:r>
      <w:r w:rsidRPr="00E56AA3">
        <w:rPr>
          <w:color w:val="000000"/>
        </w:rPr>
        <w:br/>
        <w:t>Office of Information and Regulatory Affairs</w:t>
      </w:r>
    </w:p>
    <w:p w:rsidRPr="00E56AA3" w:rsidR="00D832DD" w:rsidP="00D832DD" w:rsidRDefault="00D832DD" w14:paraId="6D5A8560" w14:textId="77777777">
      <w:pPr>
        <w:widowControl w:val="0"/>
        <w:autoSpaceDE w:val="0"/>
        <w:autoSpaceDN w:val="0"/>
        <w:adjustRightInd w:val="0"/>
        <w:spacing w:before="120" w:line="280" w:lineRule="atLeast"/>
        <w:jc w:val="center"/>
        <w:rPr>
          <w:b/>
          <w:bCs/>
          <w:color w:val="000000"/>
        </w:rPr>
      </w:pPr>
    </w:p>
    <w:p w:rsidRPr="00E56AA3" w:rsidR="00D832DD" w:rsidP="00D832DD" w:rsidRDefault="00D832DD" w14:paraId="44BB9342" w14:textId="77777777">
      <w:pPr>
        <w:widowControl w:val="0"/>
        <w:autoSpaceDE w:val="0"/>
        <w:autoSpaceDN w:val="0"/>
        <w:adjustRightInd w:val="0"/>
        <w:spacing w:before="120" w:line="280" w:lineRule="atLeast"/>
        <w:rPr>
          <w:color w:val="000000"/>
        </w:rPr>
      </w:pPr>
    </w:p>
    <w:p w:rsidRPr="00E56AA3" w:rsidR="00D832DD" w:rsidP="00D832DD" w:rsidRDefault="00D832DD" w14:paraId="6B0D2DA8" w14:textId="77777777">
      <w:pPr>
        <w:widowControl w:val="0"/>
        <w:autoSpaceDE w:val="0"/>
        <w:autoSpaceDN w:val="0"/>
        <w:adjustRightInd w:val="0"/>
        <w:spacing w:before="120" w:line="280" w:lineRule="atLeast"/>
        <w:rPr>
          <w:color w:val="000000"/>
        </w:rPr>
      </w:pPr>
    </w:p>
    <w:p w:rsidRPr="00E56AA3" w:rsidR="00D832DD" w:rsidP="00D832DD" w:rsidRDefault="00D832DD" w14:paraId="739D6856" w14:textId="77777777">
      <w:pPr>
        <w:widowControl w:val="0"/>
        <w:autoSpaceDE w:val="0"/>
        <w:autoSpaceDN w:val="0"/>
        <w:adjustRightInd w:val="0"/>
        <w:spacing w:before="120" w:line="280" w:lineRule="atLeast"/>
        <w:jc w:val="center"/>
        <w:rPr>
          <w:b/>
          <w:bCs/>
          <w:color w:val="000000"/>
        </w:rPr>
      </w:pPr>
      <w:r w:rsidRPr="00E56AA3">
        <w:rPr>
          <w:b/>
          <w:bCs/>
          <w:color w:val="000000"/>
        </w:rPr>
        <w:t>Submitted by</w:t>
      </w:r>
    </w:p>
    <w:p w:rsidR="00D832DD" w:rsidP="00D832DD" w:rsidRDefault="00D832DD" w14:paraId="78B89111" w14:textId="4E2E66FB">
      <w:pPr>
        <w:widowControl w:val="0"/>
        <w:autoSpaceDE w:val="0"/>
        <w:autoSpaceDN w:val="0"/>
        <w:adjustRightInd w:val="0"/>
        <w:spacing w:before="120" w:line="280" w:lineRule="atLeast"/>
        <w:jc w:val="center"/>
        <w:rPr>
          <w:color w:val="000000"/>
        </w:rPr>
      </w:pPr>
      <w:r w:rsidRPr="00E56AA3">
        <w:rPr>
          <w:color w:val="000000"/>
        </w:rPr>
        <w:t xml:space="preserve">Department of Health and Human Services </w:t>
      </w:r>
      <w:r w:rsidRPr="00E56AA3">
        <w:rPr>
          <w:color w:val="000000"/>
        </w:rPr>
        <w:br/>
        <w:t xml:space="preserve">Office of the Assistant Secretary for Health </w:t>
      </w:r>
      <w:r w:rsidRPr="00E56AA3">
        <w:rPr>
          <w:color w:val="000000"/>
        </w:rPr>
        <w:br/>
        <w:t xml:space="preserve">Office of Population Affairs </w:t>
      </w:r>
      <w:r w:rsidRPr="00E56AA3">
        <w:rPr>
          <w:color w:val="000000"/>
        </w:rPr>
        <w:br/>
      </w:r>
      <w:r w:rsidR="00801BE7">
        <w:rPr>
          <w:color w:val="000000"/>
        </w:rPr>
        <w:t>POC: Jamie Kim</w:t>
      </w:r>
    </w:p>
    <w:p w:rsidRPr="00E56AA3" w:rsidR="00801BE7" w:rsidP="00D832DD" w:rsidRDefault="00D9236F" w14:paraId="65318FCF" w14:textId="058B9AD7">
      <w:pPr>
        <w:widowControl w:val="0"/>
        <w:autoSpaceDE w:val="0"/>
        <w:autoSpaceDN w:val="0"/>
        <w:adjustRightInd w:val="0"/>
        <w:spacing w:before="120" w:line="280" w:lineRule="atLeast"/>
        <w:jc w:val="center"/>
        <w:rPr>
          <w:color w:val="000000"/>
        </w:rPr>
      </w:pPr>
      <w:hyperlink w:history="1" r:id="rId11">
        <w:r w:rsidRPr="000B2B5B" w:rsidR="00801BE7">
          <w:rPr>
            <w:rStyle w:val="Hyperlink"/>
          </w:rPr>
          <w:t>Jamie.Kim@hhs.gov</w:t>
        </w:r>
      </w:hyperlink>
      <w:r w:rsidR="00801BE7">
        <w:rPr>
          <w:color w:val="000000"/>
        </w:rPr>
        <w:t xml:space="preserve"> </w:t>
      </w:r>
    </w:p>
    <w:p w:rsidRPr="00E56AA3" w:rsidR="00D832DD" w:rsidP="00D832DD" w:rsidRDefault="00D832DD" w14:paraId="5BA233AF" w14:textId="77777777">
      <w:pPr>
        <w:widowControl w:val="0"/>
        <w:autoSpaceDE w:val="0"/>
        <w:autoSpaceDN w:val="0"/>
        <w:adjustRightInd w:val="0"/>
        <w:spacing w:before="120" w:line="280" w:lineRule="atLeast"/>
        <w:rPr>
          <w:color w:val="000000"/>
        </w:rPr>
      </w:pPr>
    </w:p>
    <w:p w:rsidRPr="00E56AA3" w:rsidR="00D832DD" w:rsidP="00D832DD" w:rsidRDefault="00D832DD" w14:paraId="78A599D0" w14:textId="77777777">
      <w:pPr>
        <w:widowControl w:val="0"/>
        <w:autoSpaceDE w:val="0"/>
        <w:autoSpaceDN w:val="0"/>
        <w:adjustRightInd w:val="0"/>
        <w:spacing w:before="120" w:line="280" w:lineRule="atLeast"/>
        <w:rPr>
          <w:color w:val="000000"/>
        </w:rPr>
      </w:pPr>
    </w:p>
    <w:p w:rsidRPr="00E56AA3" w:rsidR="00D832DD" w:rsidP="00D832DD" w:rsidRDefault="00D832DD" w14:paraId="040AA738" w14:textId="77777777">
      <w:pPr>
        <w:widowControl w:val="0"/>
        <w:autoSpaceDE w:val="0"/>
        <w:autoSpaceDN w:val="0"/>
        <w:adjustRightInd w:val="0"/>
        <w:spacing w:before="120" w:line="280" w:lineRule="atLeast"/>
        <w:rPr>
          <w:color w:val="000000"/>
        </w:rPr>
      </w:pPr>
    </w:p>
    <w:p w:rsidRPr="00E56AA3" w:rsidR="00D832DD" w:rsidP="00D832DD" w:rsidRDefault="00D832DD" w14:paraId="27BDBD20" w14:textId="77777777">
      <w:pPr>
        <w:widowControl w:val="0"/>
        <w:autoSpaceDE w:val="0"/>
        <w:autoSpaceDN w:val="0"/>
        <w:adjustRightInd w:val="0"/>
        <w:spacing w:before="120" w:line="280" w:lineRule="atLeast"/>
        <w:rPr>
          <w:color w:val="000000"/>
        </w:rPr>
      </w:pPr>
    </w:p>
    <w:p w:rsidRPr="00E56AA3" w:rsidR="00D832DD" w:rsidP="00D832DD" w:rsidRDefault="00467D53" w14:paraId="5A6E1E11" w14:textId="765398D7">
      <w:pPr>
        <w:widowControl w:val="0"/>
        <w:autoSpaceDE w:val="0"/>
        <w:autoSpaceDN w:val="0"/>
        <w:adjustRightInd w:val="0"/>
        <w:spacing w:before="120" w:line="280" w:lineRule="atLeast"/>
        <w:jc w:val="center"/>
        <w:rPr>
          <w:bCs/>
          <w:color w:val="000000"/>
        </w:rPr>
      </w:pPr>
      <w:r>
        <w:rPr>
          <w:color w:val="000000"/>
        </w:rPr>
        <w:t>12/15</w:t>
      </w:r>
      <w:r w:rsidR="00AF5671">
        <w:rPr>
          <w:color w:val="000000"/>
        </w:rPr>
        <w:t>/2021</w:t>
      </w:r>
      <w:r w:rsidRPr="00E56AA3" w:rsidR="00D832DD">
        <w:rPr>
          <w:b/>
          <w:bCs/>
        </w:rPr>
        <w:br w:type="page"/>
      </w:r>
      <w:r w:rsidRPr="00E56AA3" w:rsidR="00D832DD">
        <w:rPr>
          <w:bCs/>
        </w:rPr>
        <w:lastRenderedPageBreak/>
        <w:t xml:space="preserve">Supporting Statement </w:t>
      </w:r>
      <w:r w:rsidRPr="00E56AA3" w:rsidR="00D832DD">
        <w:rPr>
          <w:bCs/>
        </w:rPr>
        <w:br/>
      </w:r>
      <w:r w:rsidRPr="00E56AA3" w:rsidR="00D832DD">
        <w:rPr>
          <w:bCs/>
          <w:color w:val="000000"/>
        </w:rPr>
        <w:t>Family Planning Annual Report</w:t>
      </w:r>
      <w:r w:rsidRPr="00E56AA3" w:rsidR="00D56AE4">
        <w:rPr>
          <w:bCs/>
          <w:color w:val="000000"/>
        </w:rPr>
        <w:t xml:space="preserve"> 2.0</w:t>
      </w:r>
    </w:p>
    <w:p w:rsidRPr="00E56AA3" w:rsidR="00D832DD" w:rsidP="00D832DD" w:rsidRDefault="00D832DD" w14:paraId="4D844A4A" w14:textId="77777777">
      <w:pPr>
        <w:widowControl w:val="0"/>
        <w:tabs>
          <w:tab w:val="left" w:pos="4603"/>
        </w:tabs>
        <w:autoSpaceDE w:val="0"/>
        <w:autoSpaceDN w:val="0"/>
        <w:adjustRightInd w:val="0"/>
        <w:spacing w:before="293" w:after="120" w:line="436" w:lineRule="exact"/>
        <w:jc w:val="center"/>
        <w:rPr>
          <w:bCs/>
        </w:rPr>
      </w:pPr>
      <w:r w:rsidRPr="00E56AA3">
        <w:rPr>
          <w:bCs/>
        </w:rPr>
        <w:t>Contents</w:t>
      </w:r>
    </w:p>
    <w:p w:rsidRPr="00E56AA3" w:rsidR="000547D9" w:rsidRDefault="00270B4B" w14:paraId="3D33EE3B" w14:textId="2F5BD243">
      <w:pPr>
        <w:pStyle w:val="TOC1"/>
        <w:rPr>
          <w:rFonts w:eastAsiaTheme="minorEastAsia"/>
          <w:b w:val="0"/>
          <w:bCs w:val="0"/>
        </w:rPr>
      </w:pPr>
      <w:r w:rsidRPr="00E56AA3">
        <w:rPr>
          <w:b w:val="0"/>
          <w:bCs w:val="0"/>
        </w:rPr>
        <w:fldChar w:fldCharType="begin"/>
      </w:r>
      <w:r w:rsidRPr="00E56AA3">
        <w:rPr>
          <w:b w:val="0"/>
          <w:bCs w:val="0"/>
        </w:rPr>
        <w:instrText xml:space="preserve"> TOC \h \z \t "Heading 2,1,Heading 3,2,Heading 2-OMB,1,Style Heading 4 + Before:  0.25"1,4" </w:instrText>
      </w:r>
      <w:r w:rsidRPr="00E56AA3">
        <w:rPr>
          <w:b w:val="0"/>
          <w:bCs w:val="0"/>
        </w:rPr>
        <w:fldChar w:fldCharType="separate"/>
      </w:r>
      <w:hyperlink w:history="1" w:anchor="_Toc16533857">
        <w:r w:rsidRPr="00E56AA3" w:rsidR="000547D9">
          <w:rPr>
            <w:rStyle w:val="Hyperlink"/>
            <w:b w:val="0"/>
          </w:rPr>
          <w:t>A.</w:t>
        </w:r>
        <w:r w:rsidRPr="00E56AA3" w:rsidR="000547D9">
          <w:rPr>
            <w:rFonts w:eastAsiaTheme="minorEastAsia"/>
            <w:b w:val="0"/>
            <w:bCs w:val="0"/>
          </w:rPr>
          <w:tab/>
        </w:r>
        <w:r w:rsidRPr="00E56AA3" w:rsidR="000547D9">
          <w:rPr>
            <w:rStyle w:val="Hyperlink"/>
            <w:b w:val="0"/>
          </w:rPr>
          <w:t>JUSTIFICATION</w:t>
        </w:r>
        <w:r w:rsidRPr="00E56AA3" w:rsidR="000547D9">
          <w:rPr>
            <w:b w:val="0"/>
            <w:webHidden/>
          </w:rPr>
          <w:tab/>
        </w:r>
        <w:r w:rsidRPr="00E56AA3" w:rsidR="000547D9">
          <w:rPr>
            <w:b w:val="0"/>
            <w:webHidden/>
          </w:rPr>
          <w:fldChar w:fldCharType="begin"/>
        </w:r>
        <w:r w:rsidRPr="00E56AA3" w:rsidR="000547D9">
          <w:rPr>
            <w:b w:val="0"/>
            <w:webHidden/>
          </w:rPr>
          <w:instrText xml:space="preserve"> PAGEREF _Toc16533857 \h </w:instrText>
        </w:r>
        <w:r w:rsidRPr="00E56AA3" w:rsidR="000547D9">
          <w:rPr>
            <w:b w:val="0"/>
            <w:webHidden/>
          </w:rPr>
        </w:r>
        <w:r w:rsidRPr="00E56AA3" w:rsidR="000547D9">
          <w:rPr>
            <w:b w:val="0"/>
            <w:webHidden/>
          </w:rPr>
          <w:fldChar w:fldCharType="separate"/>
        </w:r>
        <w:r w:rsidRPr="00E56AA3" w:rsidR="00146AE8">
          <w:rPr>
            <w:b w:val="0"/>
            <w:webHidden/>
          </w:rPr>
          <w:t>1</w:t>
        </w:r>
        <w:r w:rsidRPr="00E56AA3" w:rsidR="000547D9">
          <w:rPr>
            <w:b w:val="0"/>
            <w:webHidden/>
          </w:rPr>
          <w:fldChar w:fldCharType="end"/>
        </w:r>
      </w:hyperlink>
    </w:p>
    <w:p w:rsidRPr="00E56AA3" w:rsidR="000547D9" w:rsidRDefault="00D9236F" w14:paraId="0C472301" w14:textId="709E1573">
      <w:pPr>
        <w:pStyle w:val="TOC2"/>
        <w:tabs>
          <w:tab w:val="left" w:pos="990"/>
          <w:tab w:val="right" w:leader="dot" w:pos="9010"/>
        </w:tabs>
        <w:rPr>
          <w:rFonts w:eastAsiaTheme="minorEastAsia"/>
          <w:noProof/>
        </w:rPr>
      </w:pPr>
      <w:hyperlink w:history="1" w:anchor="_Toc16533858">
        <w:r w:rsidRPr="00E56AA3" w:rsidR="000547D9">
          <w:rPr>
            <w:rStyle w:val="Hyperlink"/>
            <w:noProof/>
          </w:rPr>
          <w:t>1.</w:t>
        </w:r>
        <w:r w:rsidRPr="00E56AA3" w:rsidR="000547D9">
          <w:rPr>
            <w:rFonts w:eastAsiaTheme="minorEastAsia"/>
            <w:noProof/>
          </w:rPr>
          <w:tab/>
        </w:r>
        <w:r w:rsidRPr="00E56AA3" w:rsidR="000547D9">
          <w:rPr>
            <w:rStyle w:val="Hyperlink"/>
            <w:noProof/>
          </w:rPr>
          <w:t>Circumstances Making the Collection of Information Necessary</w:t>
        </w:r>
        <w:r w:rsidRPr="00E56AA3" w:rsidR="000547D9">
          <w:rPr>
            <w:noProof/>
            <w:webHidden/>
          </w:rPr>
          <w:tab/>
        </w:r>
        <w:r w:rsidRPr="00E56AA3" w:rsidR="000547D9">
          <w:rPr>
            <w:noProof/>
            <w:webHidden/>
          </w:rPr>
          <w:fldChar w:fldCharType="begin"/>
        </w:r>
        <w:r w:rsidRPr="00E56AA3" w:rsidR="000547D9">
          <w:rPr>
            <w:noProof/>
            <w:webHidden/>
          </w:rPr>
          <w:instrText xml:space="preserve"> PAGEREF _Toc16533858 \h </w:instrText>
        </w:r>
        <w:r w:rsidRPr="00E56AA3" w:rsidR="000547D9">
          <w:rPr>
            <w:noProof/>
            <w:webHidden/>
          </w:rPr>
        </w:r>
        <w:r w:rsidRPr="00E56AA3" w:rsidR="000547D9">
          <w:rPr>
            <w:noProof/>
            <w:webHidden/>
          </w:rPr>
          <w:fldChar w:fldCharType="separate"/>
        </w:r>
        <w:r w:rsidRPr="00E56AA3" w:rsidR="00146AE8">
          <w:rPr>
            <w:noProof/>
            <w:webHidden/>
          </w:rPr>
          <w:t>1</w:t>
        </w:r>
        <w:r w:rsidRPr="00E56AA3" w:rsidR="000547D9">
          <w:rPr>
            <w:noProof/>
            <w:webHidden/>
          </w:rPr>
          <w:fldChar w:fldCharType="end"/>
        </w:r>
      </w:hyperlink>
    </w:p>
    <w:p w:rsidRPr="00E56AA3" w:rsidR="000547D9" w:rsidRDefault="00D9236F" w14:paraId="2016A17A" w14:textId="7BA9D70F">
      <w:pPr>
        <w:pStyle w:val="TOC2"/>
        <w:tabs>
          <w:tab w:val="left" w:pos="990"/>
          <w:tab w:val="right" w:leader="dot" w:pos="9010"/>
        </w:tabs>
        <w:rPr>
          <w:rFonts w:eastAsiaTheme="minorEastAsia"/>
          <w:noProof/>
        </w:rPr>
      </w:pPr>
      <w:hyperlink w:history="1" w:anchor="_Toc16533859">
        <w:r w:rsidRPr="00E56AA3" w:rsidR="000547D9">
          <w:rPr>
            <w:rStyle w:val="Hyperlink"/>
            <w:noProof/>
          </w:rPr>
          <w:t>2.</w:t>
        </w:r>
        <w:r w:rsidRPr="00E56AA3" w:rsidR="000547D9">
          <w:rPr>
            <w:rFonts w:eastAsiaTheme="minorEastAsia"/>
            <w:noProof/>
          </w:rPr>
          <w:tab/>
        </w:r>
        <w:r w:rsidRPr="00E56AA3" w:rsidR="000547D9">
          <w:rPr>
            <w:rStyle w:val="Hyperlink"/>
            <w:noProof/>
          </w:rPr>
          <w:t>Purpose and Use of Information Collection</w:t>
        </w:r>
        <w:r w:rsidRPr="00E56AA3" w:rsidR="000547D9">
          <w:rPr>
            <w:noProof/>
            <w:webHidden/>
          </w:rPr>
          <w:tab/>
        </w:r>
        <w:r w:rsidRPr="00E56AA3" w:rsidR="000547D9">
          <w:rPr>
            <w:noProof/>
            <w:webHidden/>
          </w:rPr>
          <w:fldChar w:fldCharType="begin"/>
        </w:r>
        <w:r w:rsidRPr="00E56AA3" w:rsidR="000547D9">
          <w:rPr>
            <w:noProof/>
            <w:webHidden/>
          </w:rPr>
          <w:instrText xml:space="preserve"> PAGEREF _Toc16533859 \h </w:instrText>
        </w:r>
        <w:r w:rsidRPr="00E56AA3" w:rsidR="000547D9">
          <w:rPr>
            <w:noProof/>
            <w:webHidden/>
          </w:rPr>
        </w:r>
        <w:r w:rsidRPr="00E56AA3" w:rsidR="000547D9">
          <w:rPr>
            <w:noProof/>
            <w:webHidden/>
          </w:rPr>
          <w:fldChar w:fldCharType="separate"/>
        </w:r>
        <w:r w:rsidRPr="00E56AA3" w:rsidR="00146AE8">
          <w:rPr>
            <w:noProof/>
            <w:webHidden/>
          </w:rPr>
          <w:t>1</w:t>
        </w:r>
        <w:r w:rsidRPr="00E56AA3" w:rsidR="000547D9">
          <w:rPr>
            <w:noProof/>
            <w:webHidden/>
          </w:rPr>
          <w:fldChar w:fldCharType="end"/>
        </w:r>
      </w:hyperlink>
    </w:p>
    <w:p w:rsidRPr="00E56AA3" w:rsidR="000547D9" w:rsidRDefault="00D9236F" w14:paraId="1F3D7D12" w14:textId="3DAC4513">
      <w:pPr>
        <w:pStyle w:val="TOC2"/>
        <w:tabs>
          <w:tab w:val="left" w:pos="990"/>
          <w:tab w:val="right" w:leader="dot" w:pos="9010"/>
        </w:tabs>
        <w:rPr>
          <w:rFonts w:eastAsiaTheme="minorEastAsia"/>
          <w:noProof/>
        </w:rPr>
      </w:pPr>
      <w:hyperlink w:history="1" w:anchor="_Toc16533860">
        <w:r w:rsidRPr="00E56AA3" w:rsidR="000547D9">
          <w:rPr>
            <w:rStyle w:val="Hyperlink"/>
            <w:noProof/>
          </w:rPr>
          <w:t>3.</w:t>
        </w:r>
        <w:r w:rsidRPr="00E56AA3" w:rsidR="000547D9">
          <w:rPr>
            <w:rFonts w:eastAsiaTheme="minorEastAsia"/>
            <w:noProof/>
          </w:rPr>
          <w:tab/>
        </w:r>
        <w:r w:rsidRPr="00E56AA3" w:rsidR="000547D9">
          <w:rPr>
            <w:rStyle w:val="Hyperlink"/>
            <w:noProof/>
          </w:rPr>
          <w:t>Use of Improved Information Technology (IT) and Burden Reduction</w:t>
        </w:r>
        <w:r w:rsidRPr="00E56AA3" w:rsidR="000547D9">
          <w:rPr>
            <w:noProof/>
            <w:webHidden/>
          </w:rPr>
          <w:tab/>
        </w:r>
        <w:r w:rsidRPr="00E56AA3" w:rsidR="000547D9">
          <w:rPr>
            <w:noProof/>
            <w:webHidden/>
          </w:rPr>
          <w:fldChar w:fldCharType="begin"/>
        </w:r>
        <w:r w:rsidRPr="00E56AA3" w:rsidR="000547D9">
          <w:rPr>
            <w:noProof/>
            <w:webHidden/>
          </w:rPr>
          <w:instrText xml:space="preserve"> PAGEREF _Toc16533860 \h </w:instrText>
        </w:r>
        <w:r w:rsidRPr="00E56AA3" w:rsidR="000547D9">
          <w:rPr>
            <w:noProof/>
            <w:webHidden/>
          </w:rPr>
        </w:r>
        <w:r w:rsidRPr="00E56AA3" w:rsidR="000547D9">
          <w:rPr>
            <w:noProof/>
            <w:webHidden/>
          </w:rPr>
          <w:fldChar w:fldCharType="separate"/>
        </w:r>
        <w:r w:rsidRPr="00E56AA3" w:rsidR="00146AE8">
          <w:rPr>
            <w:noProof/>
            <w:webHidden/>
          </w:rPr>
          <w:t>9</w:t>
        </w:r>
        <w:r w:rsidRPr="00E56AA3" w:rsidR="000547D9">
          <w:rPr>
            <w:noProof/>
            <w:webHidden/>
          </w:rPr>
          <w:fldChar w:fldCharType="end"/>
        </w:r>
      </w:hyperlink>
    </w:p>
    <w:p w:rsidRPr="00E56AA3" w:rsidR="000547D9" w:rsidRDefault="00D9236F" w14:paraId="14F3D46A" w14:textId="14E2AFAA">
      <w:pPr>
        <w:pStyle w:val="TOC2"/>
        <w:tabs>
          <w:tab w:val="left" w:pos="990"/>
          <w:tab w:val="right" w:leader="dot" w:pos="9010"/>
        </w:tabs>
        <w:rPr>
          <w:rFonts w:eastAsiaTheme="minorEastAsia"/>
          <w:noProof/>
        </w:rPr>
      </w:pPr>
      <w:hyperlink w:history="1" w:anchor="_Toc16533861">
        <w:r w:rsidRPr="00E56AA3" w:rsidR="000547D9">
          <w:rPr>
            <w:rStyle w:val="Hyperlink"/>
            <w:noProof/>
          </w:rPr>
          <w:t>4.</w:t>
        </w:r>
        <w:r w:rsidRPr="00E56AA3" w:rsidR="000547D9">
          <w:rPr>
            <w:rFonts w:eastAsiaTheme="minorEastAsia"/>
            <w:noProof/>
          </w:rPr>
          <w:tab/>
        </w:r>
        <w:r w:rsidRPr="00E56AA3" w:rsidR="000547D9">
          <w:rPr>
            <w:rStyle w:val="Hyperlink"/>
            <w:noProof/>
          </w:rPr>
          <w:t>Efforts to Identify Duplication and Use of Similar Information</w:t>
        </w:r>
        <w:r w:rsidRPr="00E56AA3" w:rsidR="000547D9">
          <w:rPr>
            <w:noProof/>
            <w:webHidden/>
          </w:rPr>
          <w:tab/>
        </w:r>
        <w:r w:rsidRPr="00E56AA3" w:rsidR="000547D9">
          <w:rPr>
            <w:noProof/>
            <w:webHidden/>
          </w:rPr>
          <w:fldChar w:fldCharType="begin"/>
        </w:r>
        <w:r w:rsidRPr="00E56AA3" w:rsidR="000547D9">
          <w:rPr>
            <w:noProof/>
            <w:webHidden/>
          </w:rPr>
          <w:instrText xml:space="preserve"> PAGEREF _Toc16533861 \h </w:instrText>
        </w:r>
        <w:r w:rsidRPr="00E56AA3" w:rsidR="000547D9">
          <w:rPr>
            <w:noProof/>
            <w:webHidden/>
          </w:rPr>
        </w:r>
        <w:r w:rsidRPr="00E56AA3" w:rsidR="000547D9">
          <w:rPr>
            <w:noProof/>
            <w:webHidden/>
          </w:rPr>
          <w:fldChar w:fldCharType="separate"/>
        </w:r>
        <w:r w:rsidRPr="00E56AA3" w:rsidR="00146AE8">
          <w:rPr>
            <w:noProof/>
            <w:webHidden/>
          </w:rPr>
          <w:t>9</w:t>
        </w:r>
        <w:r w:rsidRPr="00E56AA3" w:rsidR="000547D9">
          <w:rPr>
            <w:noProof/>
            <w:webHidden/>
          </w:rPr>
          <w:fldChar w:fldCharType="end"/>
        </w:r>
      </w:hyperlink>
    </w:p>
    <w:p w:rsidRPr="00E56AA3" w:rsidR="000547D9" w:rsidRDefault="00D9236F" w14:paraId="692894D0" w14:textId="5779C45A">
      <w:pPr>
        <w:pStyle w:val="TOC2"/>
        <w:tabs>
          <w:tab w:val="left" w:pos="990"/>
          <w:tab w:val="right" w:leader="dot" w:pos="9010"/>
        </w:tabs>
        <w:rPr>
          <w:rFonts w:eastAsiaTheme="minorEastAsia"/>
          <w:noProof/>
        </w:rPr>
      </w:pPr>
      <w:hyperlink w:history="1" w:anchor="_Toc16533862">
        <w:r w:rsidRPr="00E56AA3" w:rsidR="000547D9">
          <w:rPr>
            <w:rStyle w:val="Hyperlink"/>
            <w:noProof/>
          </w:rPr>
          <w:t>5.</w:t>
        </w:r>
        <w:r w:rsidRPr="00E56AA3" w:rsidR="000547D9">
          <w:rPr>
            <w:rFonts w:eastAsiaTheme="minorEastAsia"/>
            <w:noProof/>
          </w:rPr>
          <w:tab/>
        </w:r>
        <w:r w:rsidRPr="00E56AA3" w:rsidR="000547D9">
          <w:rPr>
            <w:rStyle w:val="Hyperlink"/>
            <w:noProof/>
          </w:rPr>
          <w:t>Impact on Small Businesses or Other Small Entities</w:t>
        </w:r>
        <w:r w:rsidRPr="00E56AA3" w:rsidR="000547D9">
          <w:rPr>
            <w:noProof/>
            <w:webHidden/>
          </w:rPr>
          <w:tab/>
        </w:r>
        <w:r w:rsidRPr="00E56AA3" w:rsidR="000547D9">
          <w:rPr>
            <w:noProof/>
            <w:webHidden/>
          </w:rPr>
          <w:fldChar w:fldCharType="begin"/>
        </w:r>
        <w:r w:rsidRPr="00E56AA3" w:rsidR="000547D9">
          <w:rPr>
            <w:noProof/>
            <w:webHidden/>
          </w:rPr>
          <w:instrText xml:space="preserve"> PAGEREF _Toc16533862 \h </w:instrText>
        </w:r>
        <w:r w:rsidRPr="00E56AA3" w:rsidR="000547D9">
          <w:rPr>
            <w:noProof/>
            <w:webHidden/>
          </w:rPr>
        </w:r>
        <w:r w:rsidRPr="00E56AA3" w:rsidR="000547D9">
          <w:rPr>
            <w:noProof/>
            <w:webHidden/>
          </w:rPr>
          <w:fldChar w:fldCharType="separate"/>
        </w:r>
        <w:r w:rsidRPr="00E56AA3" w:rsidR="00146AE8">
          <w:rPr>
            <w:noProof/>
            <w:webHidden/>
          </w:rPr>
          <w:t>10</w:t>
        </w:r>
        <w:r w:rsidRPr="00E56AA3" w:rsidR="000547D9">
          <w:rPr>
            <w:noProof/>
            <w:webHidden/>
          </w:rPr>
          <w:fldChar w:fldCharType="end"/>
        </w:r>
      </w:hyperlink>
    </w:p>
    <w:p w:rsidRPr="00E56AA3" w:rsidR="000547D9" w:rsidRDefault="00D9236F" w14:paraId="54E1D324" w14:textId="756EA85A">
      <w:pPr>
        <w:pStyle w:val="TOC2"/>
        <w:tabs>
          <w:tab w:val="left" w:pos="990"/>
          <w:tab w:val="right" w:leader="dot" w:pos="9010"/>
        </w:tabs>
        <w:rPr>
          <w:rFonts w:eastAsiaTheme="minorEastAsia"/>
          <w:noProof/>
        </w:rPr>
      </w:pPr>
      <w:hyperlink w:history="1" w:anchor="_Toc16533863">
        <w:r w:rsidRPr="00E56AA3" w:rsidR="000547D9">
          <w:rPr>
            <w:rStyle w:val="Hyperlink"/>
            <w:noProof/>
          </w:rPr>
          <w:t>6.</w:t>
        </w:r>
        <w:r w:rsidRPr="00E56AA3" w:rsidR="000547D9">
          <w:rPr>
            <w:rFonts w:eastAsiaTheme="minorEastAsia"/>
            <w:noProof/>
          </w:rPr>
          <w:tab/>
        </w:r>
        <w:r w:rsidRPr="00E56AA3" w:rsidR="000547D9">
          <w:rPr>
            <w:rStyle w:val="Hyperlink"/>
            <w:noProof/>
          </w:rPr>
          <w:t>Consequences of Not Collecting the Information or Less Frequent Collection</w:t>
        </w:r>
        <w:r w:rsidRPr="00E56AA3" w:rsidR="000547D9">
          <w:rPr>
            <w:noProof/>
            <w:webHidden/>
          </w:rPr>
          <w:tab/>
        </w:r>
        <w:r w:rsidRPr="00E56AA3" w:rsidR="000547D9">
          <w:rPr>
            <w:noProof/>
            <w:webHidden/>
          </w:rPr>
          <w:fldChar w:fldCharType="begin"/>
        </w:r>
        <w:r w:rsidRPr="00E56AA3" w:rsidR="000547D9">
          <w:rPr>
            <w:noProof/>
            <w:webHidden/>
          </w:rPr>
          <w:instrText xml:space="preserve"> PAGEREF _Toc16533863 \h </w:instrText>
        </w:r>
        <w:r w:rsidRPr="00E56AA3" w:rsidR="000547D9">
          <w:rPr>
            <w:noProof/>
            <w:webHidden/>
          </w:rPr>
        </w:r>
        <w:r w:rsidRPr="00E56AA3" w:rsidR="000547D9">
          <w:rPr>
            <w:noProof/>
            <w:webHidden/>
          </w:rPr>
          <w:fldChar w:fldCharType="separate"/>
        </w:r>
        <w:r w:rsidRPr="00E56AA3" w:rsidR="00146AE8">
          <w:rPr>
            <w:noProof/>
            <w:webHidden/>
          </w:rPr>
          <w:t>10</w:t>
        </w:r>
        <w:r w:rsidRPr="00E56AA3" w:rsidR="000547D9">
          <w:rPr>
            <w:noProof/>
            <w:webHidden/>
          </w:rPr>
          <w:fldChar w:fldCharType="end"/>
        </w:r>
      </w:hyperlink>
    </w:p>
    <w:p w:rsidRPr="00E56AA3" w:rsidR="000547D9" w:rsidRDefault="00D9236F" w14:paraId="766DF546" w14:textId="313D87F9">
      <w:pPr>
        <w:pStyle w:val="TOC2"/>
        <w:tabs>
          <w:tab w:val="left" w:pos="990"/>
          <w:tab w:val="right" w:leader="dot" w:pos="9010"/>
        </w:tabs>
        <w:rPr>
          <w:rFonts w:eastAsiaTheme="minorEastAsia"/>
          <w:noProof/>
        </w:rPr>
      </w:pPr>
      <w:hyperlink w:history="1" w:anchor="_Toc16533864">
        <w:r w:rsidRPr="00E56AA3" w:rsidR="000547D9">
          <w:rPr>
            <w:rStyle w:val="Hyperlink"/>
            <w:noProof/>
          </w:rPr>
          <w:t>7.</w:t>
        </w:r>
        <w:r w:rsidRPr="00E56AA3" w:rsidR="000547D9">
          <w:rPr>
            <w:rFonts w:eastAsiaTheme="minorEastAsia"/>
            <w:noProof/>
          </w:rPr>
          <w:tab/>
        </w:r>
        <w:r w:rsidRPr="00E56AA3" w:rsidR="000547D9">
          <w:rPr>
            <w:rStyle w:val="Hyperlink"/>
            <w:noProof/>
          </w:rPr>
          <w:t>Special Circumstances Relating to the Guidelines of 5 CFR 1320.5</w:t>
        </w:r>
        <w:r w:rsidRPr="00E56AA3" w:rsidR="000547D9">
          <w:rPr>
            <w:noProof/>
            <w:webHidden/>
          </w:rPr>
          <w:tab/>
        </w:r>
        <w:r w:rsidRPr="00E56AA3" w:rsidR="000547D9">
          <w:rPr>
            <w:noProof/>
            <w:webHidden/>
          </w:rPr>
          <w:fldChar w:fldCharType="begin"/>
        </w:r>
        <w:r w:rsidRPr="00E56AA3" w:rsidR="000547D9">
          <w:rPr>
            <w:noProof/>
            <w:webHidden/>
          </w:rPr>
          <w:instrText xml:space="preserve"> PAGEREF _Toc16533864 \h </w:instrText>
        </w:r>
        <w:r w:rsidRPr="00E56AA3" w:rsidR="000547D9">
          <w:rPr>
            <w:noProof/>
            <w:webHidden/>
          </w:rPr>
        </w:r>
        <w:r w:rsidRPr="00E56AA3" w:rsidR="000547D9">
          <w:rPr>
            <w:noProof/>
            <w:webHidden/>
          </w:rPr>
          <w:fldChar w:fldCharType="separate"/>
        </w:r>
        <w:r w:rsidRPr="00E56AA3" w:rsidR="00146AE8">
          <w:rPr>
            <w:noProof/>
            <w:webHidden/>
          </w:rPr>
          <w:t>10</w:t>
        </w:r>
        <w:r w:rsidRPr="00E56AA3" w:rsidR="000547D9">
          <w:rPr>
            <w:noProof/>
            <w:webHidden/>
          </w:rPr>
          <w:fldChar w:fldCharType="end"/>
        </w:r>
      </w:hyperlink>
    </w:p>
    <w:p w:rsidRPr="00E56AA3" w:rsidR="000547D9" w:rsidRDefault="00D9236F" w14:paraId="73677F87" w14:textId="209617ED">
      <w:pPr>
        <w:pStyle w:val="TOC2"/>
        <w:tabs>
          <w:tab w:val="left" w:pos="990"/>
          <w:tab w:val="right" w:leader="dot" w:pos="9010"/>
        </w:tabs>
        <w:rPr>
          <w:rFonts w:eastAsiaTheme="minorEastAsia"/>
          <w:noProof/>
        </w:rPr>
      </w:pPr>
      <w:hyperlink w:history="1" w:anchor="_Toc16533865">
        <w:r w:rsidRPr="00E56AA3" w:rsidR="000547D9">
          <w:rPr>
            <w:rStyle w:val="Hyperlink"/>
            <w:noProof/>
          </w:rPr>
          <w:t>8.</w:t>
        </w:r>
        <w:r w:rsidRPr="00E56AA3" w:rsidR="000547D9">
          <w:rPr>
            <w:rFonts w:eastAsiaTheme="minorEastAsia"/>
            <w:noProof/>
          </w:rPr>
          <w:tab/>
        </w:r>
        <w:r w:rsidRPr="00E56AA3" w:rsidR="000547D9">
          <w:rPr>
            <w:rStyle w:val="Hyperlink"/>
            <w:noProof/>
          </w:rPr>
          <w:t>Comments in Response to the Federal Register Notice/Outside Consultation</w:t>
        </w:r>
        <w:r w:rsidRPr="00E56AA3" w:rsidR="000547D9">
          <w:rPr>
            <w:noProof/>
            <w:webHidden/>
          </w:rPr>
          <w:tab/>
        </w:r>
        <w:r w:rsidRPr="00E56AA3" w:rsidR="000547D9">
          <w:rPr>
            <w:noProof/>
            <w:webHidden/>
          </w:rPr>
          <w:fldChar w:fldCharType="begin"/>
        </w:r>
        <w:r w:rsidRPr="00E56AA3" w:rsidR="000547D9">
          <w:rPr>
            <w:noProof/>
            <w:webHidden/>
          </w:rPr>
          <w:instrText xml:space="preserve"> PAGEREF _Toc16533865 \h </w:instrText>
        </w:r>
        <w:r w:rsidRPr="00E56AA3" w:rsidR="000547D9">
          <w:rPr>
            <w:noProof/>
            <w:webHidden/>
          </w:rPr>
        </w:r>
        <w:r w:rsidRPr="00E56AA3" w:rsidR="000547D9">
          <w:rPr>
            <w:noProof/>
            <w:webHidden/>
          </w:rPr>
          <w:fldChar w:fldCharType="separate"/>
        </w:r>
        <w:r w:rsidRPr="00E56AA3" w:rsidR="00146AE8">
          <w:rPr>
            <w:noProof/>
            <w:webHidden/>
          </w:rPr>
          <w:t>10</w:t>
        </w:r>
        <w:r w:rsidRPr="00E56AA3" w:rsidR="000547D9">
          <w:rPr>
            <w:noProof/>
            <w:webHidden/>
          </w:rPr>
          <w:fldChar w:fldCharType="end"/>
        </w:r>
      </w:hyperlink>
    </w:p>
    <w:p w:rsidRPr="00E56AA3" w:rsidR="000547D9" w:rsidRDefault="00D9236F" w14:paraId="64945D0B" w14:textId="3920A8FA">
      <w:pPr>
        <w:pStyle w:val="TOC2"/>
        <w:tabs>
          <w:tab w:val="left" w:pos="990"/>
          <w:tab w:val="right" w:leader="dot" w:pos="9010"/>
        </w:tabs>
        <w:rPr>
          <w:rFonts w:eastAsiaTheme="minorEastAsia"/>
          <w:noProof/>
        </w:rPr>
      </w:pPr>
      <w:hyperlink w:history="1" w:anchor="_Toc16533866">
        <w:r w:rsidRPr="00E56AA3" w:rsidR="000547D9">
          <w:rPr>
            <w:rStyle w:val="Hyperlink"/>
            <w:noProof/>
          </w:rPr>
          <w:t>9.</w:t>
        </w:r>
        <w:r w:rsidRPr="00E56AA3" w:rsidR="000547D9">
          <w:rPr>
            <w:rFonts w:eastAsiaTheme="minorEastAsia"/>
            <w:noProof/>
          </w:rPr>
          <w:tab/>
        </w:r>
        <w:r w:rsidRPr="00E56AA3" w:rsidR="000547D9">
          <w:rPr>
            <w:rStyle w:val="Hyperlink"/>
            <w:noProof/>
          </w:rPr>
          <w:t>Explanation of Any Payment/Gift to Respondents</w:t>
        </w:r>
        <w:r w:rsidRPr="00E56AA3" w:rsidR="000547D9">
          <w:rPr>
            <w:noProof/>
            <w:webHidden/>
          </w:rPr>
          <w:tab/>
        </w:r>
        <w:r w:rsidRPr="00E56AA3" w:rsidR="000547D9">
          <w:rPr>
            <w:noProof/>
            <w:webHidden/>
          </w:rPr>
          <w:fldChar w:fldCharType="begin"/>
        </w:r>
        <w:r w:rsidRPr="00E56AA3" w:rsidR="000547D9">
          <w:rPr>
            <w:noProof/>
            <w:webHidden/>
          </w:rPr>
          <w:instrText xml:space="preserve"> PAGEREF _Toc16533866 \h </w:instrText>
        </w:r>
        <w:r w:rsidRPr="00E56AA3" w:rsidR="000547D9">
          <w:rPr>
            <w:noProof/>
            <w:webHidden/>
          </w:rPr>
        </w:r>
        <w:r w:rsidRPr="00E56AA3" w:rsidR="000547D9">
          <w:rPr>
            <w:noProof/>
            <w:webHidden/>
          </w:rPr>
          <w:fldChar w:fldCharType="separate"/>
        </w:r>
        <w:r w:rsidRPr="00E56AA3" w:rsidR="00146AE8">
          <w:rPr>
            <w:noProof/>
            <w:webHidden/>
          </w:rPr>
          <w:t>11</w:t>
        </w:r>
        <w:r w:rsidRPr="00E56AA3" w:rsidR="000547D9">
          <w:rPr>
            <w:noProof/>
            <w:webHidden/>
          </w:rPr>
          <w:fldChar w:fldCharType="end"/>
        </w:r>
      </w:hyperlink>
    </w:p>
    <w:p w:rsidRPr="00E56AA3" w:rsidR="000547D9" w:rsidRDefault="00D9236F" w14:paraId="2AC26AB4" w14:textId="34FF5C68">
      <w:pPr>
        <w:pStyle w:val="TOC2"/>
        <w:tabs>
          <w:tab w:val="left" w:pos="990"/>
          <w:tab w:val="right" w:leader="dot" w:pos="9010"/>
        </w:tabs>
        <w:rPr>
          <w:rFonts w:eastAsiaTheme="minorEastAsia"/>
          <w:noProof/>
        </w:rPr>
      </w:pPr>
      <w:hyperlink w:history="1" w:anchor="_Toc16533867">
        <w:r w:rsidRPr="00E56AA3" w:rsidR="000547D9">
          <w:rPr>
            <w:rStyle w:val="Hyperlink"/>
            <w:noProof/>
          </w:rPr>
          <w:t>10.</w:t>
        </w:r>
        <w:r w:rsidRPr="00E56AA3" w:rsidR="000547D9">
          <w:rPr>
            <w:rFonts w:eastAsiaTheme="minorEastAsia"/>
            <w:noProof/>
          </w:rPr>
          <w:tab/>
        </w:r>
        <w:r w:rsidRPr="00E56AA3" w:rsidR="000547D9">
          <w:rPr>
            <w:rStyle w:val="Hyperlink"/>
            <w:noProof/>
          </w:rPr>
          <w:t>Assurance of Confidentiality Provided to Respondents</w:t>
        </w:r>
        <w:r w:rsidRPr="00E56AA3" w:rsidR="000547D9">
          <w:rPr>
            <w:noProof/>
            <w:webHidden/>
          </w:rPr>
          <w:tab/>
        </w:r>
        <w:r w:rsidRPr="00E56AA3" w:rsidR="000547D9">
          <w:rPr>
            <w:noProof/>
            <w:webHidden/>
          </w:rPr>
          <w:fldChar w:fldCharType="begin"/>
        </w:r>
        <w:r w:rsidRPr="00E56AA3" w:rsidR="000547D9">
          <w:rPr>
            <w:noProof/>
            <w:webHidden/>
          </w:rPr>
          <w:instrText xml:space="preserve"> PAGEREF _Toc16533867 \h </w:instrText>
        </w:r>
        <w:r w:rsidRPr="00E56AA3" w:rsidR="000547D9">
          <w:rPr>
            <w:noProof/>
            <w:webHidden/>
          </w:rPr>
        </w:r>
        <w:r w:rsidRPr="00E56AA3" w:rsidR="000547D9">
          <w:rPr>
            <w:noProof/>
            <w:webHidden/>
          </w:rPr>
          <w:fldChar w:fldCharType="separate"/>
        </w:r>
        <w:r w:rsidRPr="00E56AA3" w:rsidR="00146AE8">
          <w:rPr>
            <w:noProof/>
            <w:webHidden/>
          </w:rPr>
          <w:t>11</w:t>
        </w:r>
        <w:r w:rsidRPr="00E56AA3" w:rsidR="000547D9">
          <w:rPr>
            <w:noProof/>
            <w:webHidden/>
          </w:rPr>
          <w:fldChar w:fldCharType="end"/>
        </w:r>
      </w:hyperlink>
    </w:p>
    <w:p w:rsidRPr="00E56AA3" w:rsidR="000547D9" w:rsidRDefault="00D9236F" w14:paraId="7F8450F5" w14:textId="4388D69A">
      <w:pPr>
        <w:pStyle w:val="TOC2"/>
        <w:tabs>
          <w:tab w:val="left" w:pos="990"/>
          <w:tab w:val="right" w:leader="dot" w:pos="9010"/>
        </w:tabs>
        <w:rPr>
          <w:rFonts w:eastAsiaTheme="minorEastAsia"/>
          <w:noProof/>
        </w:rPr>
      </w:pPr>
      <w:hyperlink w:history="1" w:anchor="_Toc16533868">
        <w:r w:rsidRPr="00E56AA3" w:rsidR="000547D9">
          <w:rPr>
            <w:rStyle w:val="Hyperlink"/>
            <w:noProof/>
          </w:rPr>
          <w:t>11.</w:t>
        </w:r>
        <w:r w:rsidRPr="00E56AA3" w:rsidR="000547D9">
          <w:rPr>
            <w:rFonts w:eastAsiaTheme="minorEastAsia"/>
            <w:noProof/>
          </w:rPr>
          <w:tab/>
        </w:r>
        <w:r w:rsidRPr="00E56AA3" w:rsidR="000547D9">
          <w:rPr>
            <w:rStyle w:val="Hyperlink"/>
            <w:noProof/>
          </w:rPr>
          <w:t>Justification for Sensitive Questions</w:t>
        </w:r>
        <w:r w:rsidRPr="00E56AA3" w:rsidR="000547D9">
          <w:rPr>
            <w:noProof/>
            <w:webHidden/>
          </w:rPr>
          <w:tab/>
        </w:r>
        <w:r w:rsidRPr="00E56AA3" w:rsidR="000547D9">
          <w:rPr>
            <w:noProof/>
            <w:webHidden/>
          </w:rPr>
          <w:fldChar w:fldCharType="begin"/>
        </w:r>
        <w:r w:rsidRPr="00E56AA3" w:rsidR="000547D9">
          <w:rPr>
            <w:noProof/>
            <w:webHidden/>
          </w:rPr>
          <w:instrText xml:space="preserve"> PAGEREF _Toc16533868 \h </w:instrText>
        </w:r>
        <w:r w:rsidRPr="00E56AA3" w:rsidR="000547D9">
          <w:rPr>
            <w:noProof/>
            <w:webHidden/>
          </w:rPr>
        </w:r>
        <w:r w:rsidRPr="00E56AA3" w:rsidR="000547D9">
          <w:rPr>
            <w:noProof/>
            <w:webHidden/>
          </w:rPr>
          <w:fldChar w:fldCharType="separate"/>
        </w:r>
        <w:r w:rsidRPr="00E56AA3" w:rsidR="00146AE8">
          <w:rPr>
            <w:noProof/>
            <w:webHidden/>
          </w:rPr>
          <w:t>11</w:t>
        </w:r>
        <w:r w:rsidRPr="00E56AA3" w:rsidR="000547D9">
          <w:rPr>
            <w:noProof/>
            <w:webHidden/>
          </w:rPr>
          <w:fldChar w:fldCharType="end"/>
        </w:r>
      </w:hyperlink>
    </w:p>
    <w:p w:rsidRPr="00E56AA3" w:rsidR="000547D9" w:rsidRDefault="00D9236F" w14:paraId="1222B17B" w14:textId="739D9D18">
      <w:pPr>
        <w:pStyle w:val="TOC2"/>
        <w:tabs>
          <w:tab w:val="left" w:pos="990"/>
          <w:tab w:val="right" w:leader="dot" w:pos="9010"/>
        </w:tabs>
        <w:rPr>
          <w:rFonts w:eastAsiaTheme="minorEastAsia"/>
          <w:noProof/>
        </w:rPr>
      </w:pPr>
      <w:hyperlink w:history="1" w:anchor="_Toc16533869">
        <w:r w:rsidRPr="00E56AA3" w:rsidR="000547D9">
          <w:rPr>
            <w:rStyle w:val="Hyperlink"/>
            <w:noProof/>
          </w:rPr>
          <w:t>12.</w:t>
        </w:r>
        <w:r w:rsidRPr="00E56AA3" w:rsidR="000547D9">
          <w:rPr>
            <w:rFonts w:eastAsiaTheme="minorEastAsia"/>
            <w:noProof/>
          </w:rPr>
          <w:tab/>
        </w:r>
        <w:r w:rsidRPr="00E56AA3" w:rsidR="000547D9">
          <w:rPr>
            <w:rStyle w:val="Hyperlink"/>
            <w:noProof/>
          </w:rPr>
          <w:t>Estimates of Annualized Burden Hours (Total Hours and Wages)</w:t>
        </w:r>
        <w:r w:rsidRPr="00E56AA3" w:rsidR="000547D9">
          <w:rPr>
            <w:noProof/>
            <w:webHidden/>
          </w:rPr>
          <w:tab/>
        </w:r>
        <w:r w:rsidRPr="00E56AA3" w:rsidR="000547D9">
          <w:rPr>
            <w:noProof/>
            <w:webHidden/>
          </w:rPr>
          <w:fldChar w:fldCharType="begin"/>
        </w:r>
        <w:r w:rsidRPr="00E56AA3" w:rsidR="000547D9">
          <w:rPr>
            <w:noProof/>
            <w:webHidden/>
          </w:rPr>
          <w:instrText xml:space="preserve"> PAGEREF _Toc16533869 \h </w:instrText>
        </w:r>
        <w:r w:rsidRPr="00E56AA3" w:rsidR="000547D9">
          <w:rPr>
            <w:noProof/>
            <w:webHidden/>
          </w:rPr>
        </w:r>
        <w:r w:rsidRPr="00E56AA3" w:rsidR="000547D9">
          <w:rPr>
            <w:noProof/>
            <w:webHidden/>
          </w:rPr>
          <w:fldChar w:fldCharType="separate"/>
        </w:r>
        <w:r w:rsidRPr="00E56AA3" w:rsidR="00146AE8">
          <w:rPr>
            <w:noProof/>
            <w:webHidden/>
          </w:rPr>
          <w:t>11</w:t>
        </w:r>
        <w:r w:rsidRPr="00E56AA3" w:rsidR="000547D9">
          <w:rPr>
            <w:noProof/>
            <w:webHidden/>
          </w:rPr>
          <w:fldChar w:fldCharType="end"/>
        </w:r>
      </w:hyperlink>
    </w:p>
    <w:p w:rsidRPr="00E56AA3" w:rsidR="000547D9" w:rsidRDefault="00D9236F" w14:paraId="57FF7381" w14:textId="00A0A90B">
      <w:pPr>
        <w:pStyle w:val="TOC2"/>
        <w:tabs>
          <w:tab w:val="left" w:pos="990"/>
          <w:tab w:val="right" w:leader="dot" w:pos="9010"/>
        </w:tabs>
        <w:rPr>
          <w:rFonts w:eastAsiaTheme="minorEastAsia"/>
          <w:noProof/>
        </w:rPr>
      </w:pPr>
      <w:hyperlink w:history="1" w:anchor="_Toc16533870">
        <w:r w:rsidRPr="00E56AA3" w:rsidR="000547D9">
          <w:rPr>
            <w:rStyle w:val="Hyperlink"/>
            <w:noProof/>
          </w:rPr>
          <w:t>13.</w:t>
        </w:r>
        <w:r w:rsidRPr="00E56AA3" w:rsidR="000547D9">
          <w:rPr>
            <w:rFonts w:eastAsiaTheme="minorEastAsia"/>
            <w:noProof/>
          </w:rPr>
          <w:tab/>
        </w:r>
        <w:r w:rsidRPr="00E56AA3" w:rsidR="000547D9">
          <w:rPr>
            <w:rStyle w:val="Hyperlink"/>
            <w:noProof/>
          </w:rPr>
          <w:t>Estimated Annualized Respondent Non-labor Cost Burden</w:t>
        </w:r>
        <w:r w:rsidRPr="00E56AA3" w:rsidR="000547D9">
          <w:rPr>
            <w:noProof/>
            <w:webHidden/>
          </w:rPr>
          <w:tab/>
        </w:r>
        <w:r w:rsidRPr="00E56AA3" w:rsidR="000547D9">
          <w:rPr>
            <w:noProof/>
            <w:webHidden/>
          </w:rPr>
          <w:fldChar w:fldCharType="begin"/>
        </w:r>
        <w:r w:rsidRPr="00E56AA3" w:rsidR="000547D9">
          <w:rPr>
            <w:noProof/>
            <w:webHidden/>
          </w:rPr>
          <w:instrText xml:space="preserve"> PAGEREF _Toc16533870 \h </w:instrText>
        </w:r>
        <w:r w:rsidRPr="00E56AA3" w:rsidR="000547D9">
          <w:rPr>
            <w:noProof/>
            <w:webHidden/>
          </w:rPr>
        </w:r>
        <w:r w:rsidRPr="00E56AA3" w:rsidR="000547D9">
          <w:rPr>
            <w:noProof/>
            <w:webHidden/>
          </w:rPr>
          <w:fldChar w:fldCharType="separate"/>
        </w:r>
        <w:r w:rsidRPr="00E56AA3" w:rsidR="00146AE8">
          <w:rPr>
            <w:noProof/>
            <w:webHidden/>
          </w:rPr>
          <w:t>12</w:t>
        </w:r>
        <w:r w:rsidRPr="00E56AA3" w:rsidR="000547D9">
          <w:rPr>
            <w:noProof/>
            <w:webHidden/>
          </w:rPr>
          <w:fldChar w:fldCharType="end"/>
        </w:r>
      </w:hyperlink>
    </w:p>
    <w:p w:rsidRPr="00E56AA3" w:rsidR="000547D9" w:rsidRDefault="00D9236F" w14:paraId="7DFF0210" w14:textId="2E81C01F">
      <w:pPr>
        <w:pStyle w:val="TOC2"/>
        <w:tabs>
          <w:tab w:val="left" w:pos="990"/>
          <w:tab w:val="right" w:leader="dot" w:pos="9010"/>
        </w:tabs>
        <w:rPr>
          <w:rFonts w:eastAsiaTheme="minorEastAsia"/>
          <w:noProof/>
        </w:rPr>
      </w:pPr>
      <w:hyperlink w:history="1" w:anchor="_Toc16533871">
        <w:r w:rsidRPr="00E56AA3" w:rsidR="000547D9">
          <w:rPr>
            <w:rStyle w:val="Hyperlink"/>
            <w:noProof/>
          </w:rPr>
          <w:t>14.</w:t>
        </w:r>
        <w:r w:rsidRPr="00E56AA3" w:rsidR="000547D9">
          <w:rPr>
            <w:rFonts w:eastAsiaTheme="minorEastAsia"/>
            <w:noProof/>
          </w:rPr>
          <w:tab/>
        </w:r>
        <w:r w:rsidRPr="00E56AA3" w:rsidR="000547D9">
          <w:rPr>
            <w:rStyle w:val="Hyperlink"/>
            <w:noProof/>
          </w:rPr>
          <w:t>Annualized Cost to Federal Government</w:t>
        </w:r>
        <w:r w:rsidRPr="00E56AA3" w:rsidR="000547D9">
          <w:rPr>
            <w:noProof/>
            <w:webHidden/>
          </w:rPr>
          <w:tab/>
        </w:r>
        <w:r w:rsidRPr="00E56AA3" w:rsidR="000547D9">
          <w:rPr>
            <w:noProof/>
            <w:webHidden/>
          </w:rPr>
          <w:fldChar w:fldCharType="begin"/>
        </w:r>
        <w:r w:rsidRPr="00E56AA3" w:rsidR="000547D9">
          <w:rPr>
            <w:noProof/>
            <w:webHidden/>
          </w:rPr>
          <w:instrText xml:space="preserve"> PAGEREF _Toc16533871 \h </w:instrText>
        </w:r>
        <w:r w:rsidRPr="00E56AA3" w:rsidR="000547D9">
          <w:rPr>
            <w:noProof/>
            <w:webHidden/>
          </w:rPr>
        </w:r>
        <w:r w:rsidRPr="00E56AA3" w:rsidR="000547D9">
          <w:rPr>
            <w:noProof/>
            <w:webHidden/>
          </w:rPr>
          <w:fldChar w:fldCharType="separate"/>
        </w:r>
        <w:r w:rsidRPr="00E56AA3" w:rsidR="00146AE8">
          <w:rPr>
            <w:noProof/>
            <w:webHidden/>
          </w:rPr>
          <w:t>13</w:t>
        </w:r>
        <w:r w:rsidRPr="00E56AA3" w:rsidR="000547D9">
          <w:rPr>
            <w:noProof/>
            <w:webHidden/>
          </w:rPr>
          <w:fldChar w:fldCharType="end"/>
        </w:r>
      </w:hyperlink>
    </w:p>
    <w:p w:rsidRPr="00E56AA3" w:rsidR="000547D9" w:rsidRDefault="00D9236F" w14:paraId="3AFF16B9" w14:textId="42B436C9">
      <w:pPr>
        <w:pStyle w:val="TOC2"/>
        <w:tabs>
          <w:tab w:val="left" w:pos="990"/>
          <w:tab w:val="right" w:leader="dot" w:pos="9010"/>
        </w:tabs>
        <w:rPr>
          <w:rFonts w:eastAsiaTheme="minorEastAsia"/>
          <w:noProof/>
        </w:rPr>
      </w:pPr>
      <w:hyperlink w:history="1" w:anchor="_Toc16533872">
        <w:r w:rsidRPr="00E56AA3" w:rsidR="000547D9">
          <w:rPr>
            <w:rStyle w:val="Hyperlink"/>
            <w:noProof/>
          </w:rPr>
          <w:t>15.</w:t>
        </w:r>
        <w:r w:rsidRPr="00E56AA3" w:rsidR="000547D9">
          <w:rPr>
            <w:rFonts w:eastAsiaTheme="minorEastAsia"/>
            <w:noProof/>
          </w:rPr>
          <w:tab/>
        </w:r>
        <w:r w:rsidRPr="00E56AA3" w:rsidR="000547D9">
          <w:rPr>
            <w:rStyle w:val="Hyperlink"/>
            <w:noProof/>
          </w:rPr>
          <w:t>Explanation for Program Changes or Adjustments</w:t>
        </w:r>
        <w:r w:rsidRPr="00E56AA3" w:rsidR="000547D9">
          <w:rPr>
            <w:noProof/>
            <w:webHidden/>
          </w:rPr>
          <w:tab/>
        </w:r>
        <w:r w:rsidRPr="00E56AA3" w:rsidR="000547D9">
          <w:rPr>
            <w:noProof/>
            <w:webHidden/>
          </w:rPr>
          <w:fldChar w:fldCharType="begin"/>
        </w:r>
        <w:r w:rsidRPr="00E56AA3" w:rsidR="000547D9">
          <w:rPr>
            <w:noProof/>
            <w:webHidden/>
          </w:rPr>
          <w:instrText xml:space="preserve"> PAGEREF _Toc16533872 \h </w:instrText>
        </w:r>
        <w:r w:rsidRPr="00E56AA3" w:rsidR="000547D9">
          <w:rPr>
            <w:noProof/>
            <w:webHidden/>
          </w:rPr>
        </w:r>
        <w:r w:rsidRPr="00E56AA3" w:rsidR="000547D9">
          <w:rPr>
            <w:noProof/>
            <w:webHidden/>
          </w:rPr>
          <w:fldChar w:fldCharType="separate"/>
        </w:r>
        <w:r w:rsidRPr="00E56AA3" w:rsidR="00146AE8">
          <w:rPr>
            <w:noProof/>
            <w:webHidden/>
          </w:rPr>
          <w:t>13</w:t>
        </w:r>
        <w:r w:rsidRPr="00E56AA3" w:rsidR="000547D9">
          <w:rPr>
            <w:noProof/>
            <w:webHidden/>
          </w:rPr>
          <w:fldChar w:fldCharType="end"/>
        </w:r>
      </w:hyperlink>
    </w:p>
    <w:p w:rsidRPr="00E56AA3" w:rsidR="000547D9" w:rsidRDefault="00D9236F" w14:paraId="67179B3C" w14:textId="16A693FA">
      <w:pPr>
        <w:pStyle w:val="TOC2"/>
        <w:tabs>
          <w:tab w:val="left" w:pos="990"/>
          <w:tab w:val="right" w:leader="dot" w:pos="9010"/>
        </w:tabs>
        <w:rPr>
          <w:rFonts w:eastAsiaTheme="minorEastAsia"/>
          <w:noProof/>
        </w:rPr>
      </w:pPr>
      <w:hyperlink w:history="1" w:anchor="_Toc16533873">
        <w:r w:rsidRPr="00E56AA3" w:rsidR="000547D9">
          <w:rPr>
            <w:rStyle w:val="Hyperlink"/>
            <w:noProof/>
          </w:rPr>
          <w:t>16.</w:t>
        </w:r>
        <w:r w:rsidRPr="00E56AA3" w:rsidR="000547D9">
          <w:rPr>
            <w:rFonts w:eastAsiaTheme="minorEastAsia"/>
            <w:noProof/>
          </w:rPr>
          <w:tab/>
        </w:r>
        <w:r w:rsidRPr="00E56AA3" w:rsidR="000547D9">
          <w:rPr>
            <w:rStyle w:val="Hyperlink"/>
            <w:noProof/>
          </w:rPr>
          <w:t>Plans for Tabulation and Publication and Project Time Schedule</w:t>
        </w:r>
        <w:r w:rsidRPr="00E56AA3" w:rsidR="000547D9">
          <w:rPr>
            <w:noProof/>
            <w:webHidden/>
          </w:rPr>
          <w:tab/>
        </w:r>
        <w:r w:rsidRPr="00E56AA3" w:rsidR="000547D9">
          <w:rPr>
            <w:noProof/>
            <w:webHidden/>
          </w:rPr>
          <w:fldChar w:fldCharType="begin"/>
        </w:r>
        <w:r w:rsidRPr="00E56AA3" w:rsidR="000547D9">
          <w:rPr>
            <w:noProof/>
            <w:webHidden/>
          </w:rPr>
          <w:instrText xml:space="preserve"> PAGEREF _Toc16533873 \h </w:instrText>
        </w:r>
        <w:r w:rsidRPr="00E56AA3" w:rsidR="000547D9">
          <w:rPr>
            <w:noProof/>
            <w:webHidden/>
          </w:rPr>
        </w:r>
        <w:r w:rsidRPr="00E56AA3" w:rsidR="000547D9">
          <w:rPr>
            <w:noProof/>
            <w:webHidden/>
          </w:rPr>
          <w:fldChar w:fldCharType="separate"/>
        </w:r>
        <w:r w:rsidRPr="00E56AA3" w:rsidR="00146AE8">
          <w:rPr>
            <w:noProof/>
            <w:webHidden/>
          </w:rPr>
          <w:t>14</w:t>
        </w:r>
        <w:r w:rsidRPr="00E56AA3" w:rsidR="000547D9">
          <w:rPr>
            <w:noProof/>
            <w:webHidden/>
          </w:rPr>
          <w:fldChar w:fldCharType="end"/>
        </w:r>
      </w:hyperlink>
    </w:p>
    <w:p w:rsidRPr="00E56AA3" w:rsidR="000547D9" w:rsidRDefault="00D9236F" w14:paraId="0FAB3972" w14:textId="0F879C9D">
      <w:pPr>
        <w:pStyle w:val="TOC2"/>
        <w:tabs>
          <w:tab w:val="left" w:pos="990"/>
          <w:tab w:val="right" w:leader="dot" w:pos="9010"/>
        </w:tabs>
        <w:rPr>
          <w:rFonts w:eastAsiaTheme="minorEastAsia"/>
          <w:noProof/>
        </w:rPr>
      </w:pPr>
      <w:hyperlink w:history="1" w:anchor="_Toc16533874">
        <w:r w:rsidRPr="00E56AA3" w:rsidR="000547D9">
          <w:rPr>
            <w:rStyle w:val="Hyperlink"/>
            <w:noProof/>
          </w:rPr>
          <w:t>17.</w:t>
        </w:r>
        <w:r w:rsidRPr="00E56AA3" w:rsidR="000547D9">
          <w:rPr>
            <w:rFonts w:eastAsiaTheme="minorEastAsia"/>
            <w:noProof/>
          </w:rPr>
          <w:tab/>
        </w:r>
        <w:r w:rsidRPr="00E56AA3" w:rsidR="000547D9">
          <w:rPr>
            <w:rStyle w:val="Hyperlink"/>
            <w:noProof/>
          </w:rPr>
          <w:t>Reason(s) Display of OMB Expiration Date Is Inappropriate</w:t>
        </w:r>
        <w:r w:rsidRPr="00E56AA3" w:rsidR="000547D9">
          <w:rPr>
            <w:noProof/>
            <w:webHidden/>
          </w:rPr>
          <w:tab/>
        </w:r>
        <w:r w:rsidRPr="00E56AA3" w:rsidR="000547D9">
          <w:rPr>
            <w:noProof/>
            <w:webHidden/>
          </w:rPr>
          <w:fldChar w:fldCharType="begin"/>
        </w:r>
        <w:r w:rsidRPr="00E56AA3" w:rsidR="000547D9">
          <w:rPr>
            <w:noProof/>
            <w:webHidden/>
          </w:rPr>
          <w:instrText xml:space="preserve"> PAGEREF _Toc16533874 \h </w:instrText>
        </w:r>
        <w:r w:rsidRPr="00E56AA3" w:rsidR="000547D9">
          <w:rPr>
            <w:noProof/>
            <w:webHidden/>
          </w:rPr>
        </w:r>
        <w:r w:rsidRPr="00E56AA3" w:rsidR="000547D9">
          <w:rPr>
            <w:noProof/>
            <w:webHidden/>
          </w:rPr>
          <w:fldChar w:fldCharType="separate"/>
        </w:r>
        <w:r w:rsidRPr="00E56AA3" w:rsidR="00146AE8">
          <w:rPr>
            <w:noProof/>
            <w:webHidden/>
          </w:rPr>
          <w:t>15</w:t>
        </w:r>
        <w:r w:rsidRPr="00E56AA3" w:rsidR="000547D9">
          <w:rPr>
            <w:noProof/>
            <w:webHidden/>
          </w:rPr>
          <w:fldChar w:fldCharType="end"/>
        </w:r>
      </w:hyperlink>
    </w:p>
    <w:p w:rsidRPr="00E56AA3" w:rsidR="000547D9" w:rsidRDefault="00D9236F" w14:paraId="36C78C6D" w14:textId="608FEEC0">
      <w:pPr>
        <w:pStyle w:val="TOC2"/>
        <w:tabs>
          <w:tab w:val="left" w:pos="990"/>
          <w:tab w:val="right" w:leader="dot" w:pos="9010"/>
        </w:tabs>
        <w:rPr>
          <w:rFonts w:eastAsiaTheme="minorEastAsia"/>
          <w:noProof/>
        </w:rPr>
      </w:pPr>
      <w:hyperlink w:history="1" w:anchor="_Toc16533875">
        <w:r w:rsidRPr="00E56AA3" w:rsidR="000547D9">
          <w:rPr>
            <w:rStyle w:val="Hyperlink"/>
            <w:noProof/>
          </w:rPr>
          <w:t>18.</w:t>
        </w:r>
        <w:r w:rsidRPr="00E56AA3" w:rsidR="000547D9">
          <w:rPr>
            <w:rFonts w:eastAsiaTheme="minorEastAsia"/>
            <w:noProof/>
          </w:rPr>
          <w:tab/>
        </w:r>
        <w:r w:rsidRPr="00E56AA3" w:rsidR="000547D9">
          <w:rPr>
            <w:rStyle w:val="Hyperlink"/>
            <w:noProof/>
          </w:rPr>
          <w:t>Exceptions to Certification for Paperwork Reduction Act Submissions</w:t>
        </w:r>
        <w:r w:rsidRPr="00E56AA3" w:rsidR="000547D9">
          <w:rPr>
            <w:noProof/>
            <w:webHidden/>
          </w:rPr>
          <w:tab/>
        </w:r>
        <w:r w:rsidRPr="00E56AA3" w:rsidR="000547D9">
          <w:rPr>
            <w:noProof/>
            <w:webHidden/>
          </w:rPr>
          <w:fldChar w:fldCharType="begin"/>
        </w:r>
        <w:r w:rsidRPr="00E56AA3" w:rsidR="000547D9">
          <w:rPr>
            <w:noProof/>
            <w:webHidden/>
          </w:rPr>
          <w:instrText xml:space="preserve"> PAGEREF _Toc16533875 \h </w:instrText>
        </w:r>
        <w:r w:rsidRPr="00E56AA3" w:rsidR="000547D9">
          <w:rPr>
            <w:noProof/>
            <w:webHidden/>
          </w:rPr>
        </w:r>
        <w:r w:rsidRPr="00E56AA3" w:rsidR="000547D9">
          <w:rPr>
            <w:noProof/>
            <w:webHidden/>
          </w:rPr>
          <w:fldChar w:fldCharType="separate"/>
        </w:r>
        <w:r w:rsidRPr="00E56AA3" w:rsidR="00146AE8">
          <w:rPr>
            <w:noProof/>
            <w:webHidden/>
          </w:rPr>
          <w:t>15</w:t>
        </w:r>
        <w:r w:rsidRPr="00E56AA3" w:rsidR="000547D9">
          <w:rPr>
            <w:noProof/>
            <w:webHidden/>
          </w:rPr>
          <w:fldChar w:fldCharType="end"/>
        </w:r>
      </w:hyperlink>
    </w:p>
    <w:p w:rsidRPr="00E56AA3" w:rsidR="000547D9" w:rsidRDefault="00D9236F" w14:paraId="20630C6A" w14:textId="0CC7330A">
      <w:pPr>
        <w:pStyle w:val="TOC1"/>
        <w:rPr>
          <w:rFonts w:eastAsiaTheme="minorEastAsia"/>
          <w:b w:val="0"/>
          <w:bCs w:val="0"/>
        </w:rPr>
      </w:pPr>
      <w:hyperlink w:history="1" w:anchor="_Toc16533876">
        <w:r w:rsidRPr="00E56AA3" w:rsidR="000547D9">
          <w:rPr>
            <w:rStyle w:val="Hyperlink"/>
            <w:b w:val="0"/>
          </w:rPr>
          <w:t>B.</w:t>
        </w:r>
        <w:r w:rsidRPr="00E56AA3" w:rsidR="000547D9">
          <w:rPr>
            <w:rFonts w:eastAsiaTheme="minorEastAsia"/>
            <w:b w:val="0"/>
            <w:bCs w:val="0"/>
          </w:rPr>
          <w:tab/>
        </w:r>
        <w:r w:rsidRPr="00E56AA3" w:rsidR="000547D9">
          <w:rPr>
            <w:rStyle w:val="Hyperlink"/>
            <w:b w:val="0"/>
          </w:rPr>
          <w:t>DATA COLLECTION PROCEDURES: FPAR Data System</w:t>
        </w:r>
        <w:r w:rsidRPr="00E56AA3" w:rsidR="000547D9">
          <w:rPr>
            <w:b w:val="0"/>
            <w:webHidden/>
          </w:rPr>
          <w:tab/>
        </w:r>
        <w:r w:rsidRPr="00E56AA3" w:rsidR="000547D9">
          <w:rPr>
            <w:b w:val="0"/>
            <w:webHidden/>
          </w:rPr>
          <w:fldChar w:fldCharType="begin"/>
        </w:r>
        <w:r w:rsidRPr="00E56AA3" w:rsidR="000547D9">
          <w:rPr>
            <w:b w:val="0"/>
            <w:webHidden/>
          </w:rPr>
          <w:instrText xml:space="preserve"> PAGEREF _Toc16533876 \h </w:instrText>
        </w:r>
        <w:r w:rsidRPr="00E56AA3" w:rsidR="000547D9">
          <w:rPr>
            <w:b w:val="0"/>
            <w:webHidden/>
          </w:rPr>
        </w:r>
        <w:r w:rsidRPr="00E56AA3" w:rsidR="000547D9">
          <w:rPr>
            <w:b w:val="0"/>
            <w:webHidden/>
          </w:rPr>
          <w:fldChar w:fldCharType="separate"/>
        </w:r>
        <w:r w:rsidRPr="00E56AA3" w:rsidR="00146AE8">
          <w:rPr>
            <w:b w:val="0"/>
            <w:webHidden/>
          </w:rPr>
          <w:t>15</w:t>
        </w:r>
        <w:r w:rsidRPr="00E56AA3" w:rsidR="000547D9">
          <w:rPr>
            <w:b w:val="0"/>
            <w:webHidden/>
          </w:rPr>
          <w:fldChar w:fldCharType="end"/>
        </w:r>
      </w:hyperlink>
    </w:p>
    <w:p w:rsidRPr="00E56AA3" w:rsidR="000547D9" w:rsidRDefault="00D9236F" w14:paraId="12DFF7AE" w14:textId="50FDC0B4">
      <w:pPr>
        <w:pStyle w:val="TOC2"/>
        <w:tabs>
          <w:tab w:val="left" w:pos="990"/>
          <w:tab w:val="right" w:leader="dot" w:pos="9010"/>
        </w:tabs>
        <w:rPr>
          <w:rFonts w:eastAsiaTheme="minorEastAsia"/>
          <w:noProof/>
        </w:rPr>
      </w:pPr>
      <w:hyperlink w:history="1" w:anchor="_Toc16533877">
        <w:r w:rsidRPr="00E56AA3" w:rsidR="000547D9">
          <w:rPr>
            <w:rStyle w:val="Hyperlink"/>
            <w:noProof/>
          </w:rPr>
          <w:t>1.</w:t>
        </w:r>
        <w:r w:rsidRPr="00E56AA3" w:rsidR="000547D9">
          <w:rPr>
            <w:rFonts w:eastAsiaTheme="minorEastAsia"/>
            <w:noProof/>
          </w:rPr>
          <w:tab/>
        </w:r>
        <w:r w:rsidRPr="00E56AA3" w:rsidR="000547D9">
          <w:rPr>
            <w:rStyle w:val="Hyperlink"/>
            <w:noProof/>
          </w:rPr>
          <w:t>Security and Access</w:t>
        </w:r>
        <w:r w:rsidRPr="00E56AA3" w:rsidR="000547D9">
          <w:rPr>
            <w:noProof/>
            <w:webHidden/>
          </w:rPr>
          <w:tab/>
        </w:r>
        <w:r w:rsidRPr="00E56AA3" w:rsidR="000547D9">
          <w:rPr>
            <w:noProof/>
            <w:webHidden/>
          </w:rPr>
          <w:fldChar w:fldCharType="begin"/>
        </w:r>
        <w:r w:rsidRPr="00E56AA3" w:rsidR="000547D9">
          <w:rPr>
            <w:noProof/>
            <w:webHidden/>
          </w:rPr>
          <w:instrText xml:space="preserve"> PAGEREF _Toc16533877 \h </w:instrText>
        </w:r>
        <w:r w:rsidRPr="00E56AA3" w:rsidR="000547D9">
          <w:rPr>
            <w:noProof/>
            <w:webHidden/>
          </w:rPr>
        </w:r>
        <w:r w:rsidRPr="00E56AA3" w:rsidR="000547D9">
          <w:rPr>
            <w:noProof/>
            <w:webHidden/>
          </w:rPr>
          <w:fldChar w:fldCharType="separate"/>
        </w:r>
        <w:r w:rsidRPr="00E56AA3" w:rsidR="00146AE8">
          <w:rPr>
            <w:noProof/>
            <w:webHidden/>
          </w:rPr>
          <w:t>15</w:t>
        </w:r>
        <w:r w:rsidRPr="00E56AA3" w:rsidR="000547D9">
          <w:rPr>
            <w:noProof/>
            <w:webHidden/>
          </w:rPr>
          <w:fldChar w:fldCharType="end"/>
        </w:r>
      </w:hyperlink>
    </w:p>
    <w:p w:rsidRPr="00E56AA3" w:rsidR="000547D9" w:rsidRDefault="00D9236F" w14:paraId="352D9864" w14:textId="31D68A77">
      <w:pPr>
        <w:pStyle w:val="TOC2"/>
        <w:tabs>
          <w:tab w:val="left" w:pos="990"/>
          <w:tab w:val="right" w:leader="dot" w:pos="9010"/>
        </w:tabs>
        <w:rPr>
          <w:rFonts w:eastAsiaTheme="minorEastAsia"/>
          <w:noProof/>
        </w:rPr>
      </w:pPr>
      <w:hyperlink w:history="1" w:anchor="_Toc16533878">
        <w:r w:rsidRPr="00E56AA3" w:rsidR="000547D9">
          <w:rPr>
            <w:rStyle w:val="Hyperlink"/>
            <w:noProof/>
          </w:rPr>
          <w:t>2.</w:t>
        </w:r>
        <w:r w:rsidRPr="00E56AA3" w:rsidR="000547D9">
          <w:rPr>
            <w:rFonts w:eastAsiaTheme="minorEastAsia"/>
            <w:noProof/>
          </w:rPr>
          <w:tab/>
        </w:r>
        <w:r w:rsidRPr="00E56AA3" w:rsidR="000547D9">
          <w:rPr>
            <w:rStyle w:val="Hyperlink"/>
            <w:noProof/>
          </w:rPr>
          <w:t>Website Structure and Navigation</w:t>
        </w:r>
        <w:r w:rsidRPr="00E56AA3" w:rsidR="000547D9">
          <w:rPr>
            <w:noProof/>
            <w:webHidden/>
          </w:rPr>
          <w:tab/>
        </w:r>
        <w:r w:rsidRPr="00E56AA3" w:rsidR="000547D9">
          <w:rPr>
            <w:noProof/>
            <w:webHidden/>
          </w:rPr>
          <w:fldChar w:fldCharType="begin"/>
        </w:r>
        <w:r w:rsidRPr="00E56AA3" w:rsidR="000547D9">
          <w:rPr>
            <w:noProof/>
            <w:webHidden/>
          </w:rPr>
          <w:instrText xml:space="preserve"> PAGEREF _Toc16533878 \h </w:instrText>
        </w:r>
        <w:r w:rsidRPr="00E56AA3" w:rsidR="000547D9">
          <w:rPr>
            <w:noProof/>
            <w:webHidden/>
          </w:rPr>
        </w:r>
        <w:r w:rsidRPr="00E56AA3" w:rsidR="000547D9">
          <w:rPr>
            <w:noProof/>
            <w:webHidden/>
          </w:rPr>
          <w:fldChar w:fldCharType="separate"/>
        </w:r>
        <w:r w:rsidRPr="00E56AA3" w:rsidR="00146AE8">
          <w:rPr>
            <w:noProof/>
            <w:webHidden/>
          </w:rPr>
          <w:t>16</w:t>
        </w:r>
        <w:r w:rsidRPr="00E56AA3" w:rsidR="000547D9">
          <w:rPr>
            <w:noProof/>
            <w:webHidden/>
          </w:rPr>
          <w:fldChar w:fldCharType="end"/>
        </w:r>
      </w:hyperlink>
    </w:p>
    <w:p w:rsidRPr="00E56AA3" w:rsidR="000547D9" w:rsidRDefault="00D9236F" w14:paraId="313C076D" w14:textId="0E8ABF3D">
      <w:pPr>
        <w:pStyle w:val="TOC2"/>
        <w:tabs>
          <w:tab w:val="left" w:pos="990"/>
          <w:tab w:val="right" w:leader="dot" w:pos="9010"/>
        </w:tabs>
        <w:rPr>
          <w:rFonts w:eastAsiaTheme="minorEastAsia"/>
          <w:noProof/>
        </w:rPr>
      </w:pPr>
      <w:hyperlink w:history="1" w:anchor="_Toc16533879">
        <w:r w:rsidRPr="00E56AA3" w:rsidR="000547D9">
          <w:rPr>
            <w:rStyle w:val="Hyperlink"/>
            <w:noProof/>
          </w:rPr>
          <w:t>3.</w:t>
        </w:r>
        <w:r w:rsidRPr="00E56AA3" w:rsidR="000547D9">
          <w:rPr>
            <w:rFonts w:eastAsiaTheme="minorEastAsia"/>
            <w:noProof/>
          </w:rPr>
          <w:tab/>
        </w:r>
        <w:r w:rsidRPr="00E56AA3" w:rsidR="000547D9">
          <w:rPr>
            <w:rStyle w:val="Hyperlink"/>
            <w:noProof/>
          </w:rPr>
          <w:t>FPAR Data Collection</w:t>
        </w:r>
        <w:r w:rsidRPr="00E56AA3" w:rsidR="000547D9">
          <w:rPr>
            <w:noProof/>
            <w:webHidden/>
          </w:rPr>
          <w:tab/>
        </w:r>
        <w:r w:rsidRPr="00E56AA3" w:rsidR="000547D9">
          <w:rPr>
            <w:noProof/>
            <w:webHidden/>
          </w:rPr>
          <w:fldChar w:fldCharType="begin"/>
        </w:r>
        <w:r w:rsidRPr="00E56AA3" w:rsidR="000547D9">
          <w:rPr>
            <w:noProof/>
            <w:webHidden/>
          </w:rPr>
          <w:instrText xml:space="preserve"> PAGEREF _Toc16533879 \h </w:instrText>
        </w:r>
        <w:r w:rsidRPr="00E56AA3" w:rsidR="000547D9">
          <w:rPr>
            <w:noProof/>
            <w:webHidden/>
          </w:rPr>
        </w:r>
        <w:r w:rsidRPr="00E56AA3" w:rsidR="000547D9">
          <w:rPr>
            <w:noProof/>
            <w:webHidden/>
          </w:rPr>
          <w:fldChar w:fldCharType="separate"/>
        </w:r>
        <w:r w:rsidRPr="00E56AA3" w:rsidR="00146AE8">
          <w:rPr>
            <w:noProof/>
            <w:webHidden/>
          </w:rPr>
          <w:t>16</w:t>
        </w:r>
        <w:r w:rsidRPr="00E56AA3" w:rsidR="000547D9">
          <w:rPr>
            <w:noProof/>
            <w:webHidden/>
          </w:rPr>
          <w:fldChar w:fldCharType="end"/>
        </w:r>
      </w:hyperlink>
    </w:p>
    <w:p w:rsidRPr="00E56AA3" w:rsidR="000547D9" w:rsidRDefault="00D9236F" w14:paraId="66F5A4EE" w14:textId="7BD74FFD">
      <w:pPr>
        <w:pStyle w:val="TOC2"/>
        <w:tabs>
          <w:tab w:val="left" w:pos="990"/>
          <w:tab w:val="right" w:leader="dot" w:pos="9010"/>
        </w:tabs>
        <w:rPr>
          <w:rFonts w:eastAsiaTheme="minorEastAsia"/>
          <w:noProof/>
        </w:rPr>
      </w:pPr>
      <w:hyperlink w:history="1" w:anchor="_Toc16533880">
        <w:r w:rsidRPr="00E56AA3" w:rsidR="000547D9">
          <w:rPr>
            <w:rStyle w:val="Hyperlink"/>
            <w:noProof/>
          </w:rPr>
          <w:t>4.</w:t>
        </w:r>
        <w:r w:rsidRPr="00E56AA3" w:rsidR="000547D9">
          <w:rPr>
            <w:rFonts w:eastAsiaTheme="minorEastAsia"/>
            <w:noProof/>
          </w:rPr>
          <w:tab/>
        </w:r>
        <w:r w:rsidRPr="00E56AA3" w:rsidR="000547D9">
          <w:rPr>
            <w:rStyle w:val="Hyperlink"/>
            <w:noProof/>
          </w:rPr>
          <w:t>FPAR Review and Approval via the MyFPAR page</w:t>
        </w:r>
        <w:r w:rsidRPr="00E56AA3" w:rsidR="000547D9">
          <w:rPr>
            <w:noProof/>
            <w:webHidden/>
          </w:rPr>
          <w:tab/>
        </w:r>
        <w:r w:rsidRPr="00E56AA3" w:rsidR="000547D9">
          <w:rPr>
            <w:noProof/>
            <w:webHidden/>
          </w:rPr>
          <w:fldChar w:fldCharType="begin"/>
        </w:r>
        <w:r w:rsidRPr="00E56AA3" w:rsidR="000547D9">
          <w:rPr>
            <w:noProof/>
            <w:webHidden/>
          </w:rPr>
          <w:instrText xml:space="preserve"> PAGEREF _Toc16533880 \h </w:instrText>
        </w:r>
        <w:r w:rsidRPr="00E56AA3" w:rsidR="000547D9">
          <w:rPr>
            <w:noProof/>
            <w:webHidden/>
          </w:rPr>
        </w:r>
        <w:r w:rsidRPr="00E56AA3" w:rsidR="000547D9">
          <w:rPr>
            <w:noProof/>
            <w:webHidden/>
          </w:rPr>
          <w:fldChar w:fldCharType="separate"/>
        </w:r>
        <w:r w:rsidRPr="00E56AA3" w:rsidR="00146AE8">
          <w:rPr>
            <w:noProof/>
            <w:webHidden/>
          </w:rPr>
          <w:t>17</w:t>
        </w:r>
        <w:r w:rsidRPr="00E56AA3" w:rsidR="000547D9">
          <w:rPr>
            <w:noProof/>
            <w:webHidden/>
          </w:rPr>
          <w:fldChar w:fldCharType="end"/>
        </w:r>
      </w:hyperlink>
    </w:p>
    <w:p w:rsidRPr="00E56AA3" w:rsidR="000547D9" w:rsidRDefault="00D9236F" w14:paraId="78C53179" w14:textId="0E248C08">
      <w:pPr>
        <w:pStyle w:val="TOC2"/>
        <w:tabs>
          <w:tab w:val="left" w:pos="990"/>
          <w:tab w:val="right" w:leader="dot" w:pos="9010"/>
        </w:tabs>
        <w:rPr>
          <w:rFonts w:eastAsiaTheme="minorEastAsia"/>
          <w:noProof/>
        </w:rPr>
      </w:pPr>
      <w:hyperlink w:history="1" w:anchor="_Toc16533881">
        <w:r w:rsidRPr="00E56AA3" w:rsidR="000547D9">
          <w:rPr>
            <w:rStyle w:val="Hyperlink"/>
            <w:noProof/>
          </w:rPr>
          <w:t>5.</w:t>
        </w:r>
        <w:r w:rsidRPr="00E56AA3" w:rsidR="000547D9">
          <w:rPr>
            <w:rFonts w:eastAsiaTheme="minorEastAsia"/>
            <w:noProof/>
          </w:rPr>
          <w:tab/>
        </w:r>
        <w:r w:rsidRPr="00E56AA3" w:rsidR="000547D9">
          <w:rPr>
            <w:rStyle w:val="Hyperlink"/>
            <w:noProof/>
          </w:rPr>
          <w:t>Automate System E-mail Notifications</w:t>
        </w:r>
        <w:r w:rsidRPr="00E56AA3" w:rsidR="000547D9">
          <w:rPr>
            <w:noProof/>
            <w:webHidden/>
          </w:rPr>
          <w:tab/>
        </w:r>
        <w:r w:rsidRPr="00E56AA3" w:rsidR="000547D9">
          <w:rPr>
            <w:noProof/>
            <w:webHidden/>
          </w:rPr>
          <w:fldChar w:fldCharType="begin"/>
        </w:r>
        <w:r w:rsidRPr="00E56AA3" w:rsidR="000547D9">
          <w:rPr>
            <w:noProof/>
            <w:webHidden/>
          </w:rPr>
          <w:instrText xml:space="preserve"> PAGEREF _Toc16533881 \h </w:instrText>
        </w:r>
        <w:r w:rsidRPr="00E56AA3" w:rsidR="000547D9">
          <w:rPr>
            <w:noProof/>
            <w:webHidden/>
          </w:rPr>
        </w:r>
        <w:r w:rsidRPr="00E56AA3" w:rsidR="000547D9">
          <w:rPr>
            <w:noProof/>
            <w:webHidden/>
          </w:rPr>
          <w:fldChar w:fldCharType="separate"/>
        </w:r>
        <w:r w:rsidRPr="00E56AA3" w:rsidR="00146AE8">
          <w:rPr>
            <w:noProof/>
            <w:webHidden/>
          </w:rPr>
          <w:t>17</w:t>
        </w:r>
        <w:r w:rsidRPr="00E56AA3" w:rsidR="000547D9">
          <w:rPr>
            <w:noProof/>
            <w:webHidden/>
          </w:rPr>
          <w:fldChar w:fldCharType="end"/>
        </w:r>
      </w:hyperlink>
    </w:p>
    <w:p w:rsidRPr="00E56AA3" w:rsidR="000547D9" w:rsidRDefault="00D9236F" w14:paraId="4007E831" w14:textId="2B1CD0C5">
      <w:pPr>
        <w:pStyle w:val="TOC1"/>
        <w:rPr>
          <w:rFonts w:eastAsiaTheme="minorEastAsia"/>
          <w:b w:val="0"/>
          <w:bCs w:val="0"/>
        </w:rPr>
      </w:pPr>
      <w:hyperlink w:history="1" w:anchor="_Toc16533882">
        <w:r w:rsidRPr="00E56AA3" w:rsidR="000547D9">
          <w:rPr>
            <w:rStyle w:val="Hyperlink"/>
            <w:b w:val="0"/>
          </w:rPr>
          <w:t>C.</w:t>
        </w:r>
        <w:r w:rsidRPr="00E56AA3" w:rsidR="000547D9">
          <w:rPr>
            <w:rFonts w:eastAsiaTheme="minorEastAsia"/>
            <w:b w:val="0"/>
            <w:bCs w:val="0"/>
          </w:rPr>
          <w:tab/>
        </w:r>
        <w:r w:rsidRPr="00E56AA3" w:rsidR="000547D9">
          <w:rPr>
            <w:rStyle w:val="Hyperlink"/>
            <w:b w:val="0"/>
          </w:rPr>
          <w:t>REFERENCES</w:t>
        </w:r>
        <w:r w:rsidRPr="00E56AA3" w:rsidR="000547D9">
          <w:rPr>
            <w:b w:val="0"/>
            <w:webHidden/>
          </w:rPr>
          <w:tab/>
        </w:r>
        <w:r w:rsidRPr="00E56AA3" w:rsidR="000547D9">
          <w:rPr>
            <w:b w:val="0"/>
            <w:webHidden/>
          </w:rPr>
          <w:fldChar w:fldCharType="begin"/>
        </w:r>
        <w:r w:rsidRPr="00E56AA3" w:rsidR="000547D9">
          <w:rPr>
            <w:b w:val="0"/>
            <w:webHidden/>
          </w:rPr>
          <w:instrText xml:space="preserve"> PAGEREF _Toc16533882 \h </w:instrText>
        </w:r>
        <w:r w:rsidRPr="00E56AA3" w:rsidR="000547D9">
          <w:rPr>
            <w:b w:val="0"/>
            <w:webHidden/>
          </w:rPr>
        </w:r>
        <w:r w:rsidRPr="00E56AA3" w:rsidR="000547D9">
          <w:rPr>
            <w:b w:val="0"/>
            <w:webHidden/>
          </w:rPr>
          <w:fldChar w:fldCharType="separate"/>
        </w:r>
        <w:r w:rsidRPr="00E56AA3" w:rsidR="00146AE8">
          <w:rPr>
            <w:b w:val="0"/>
            <w:webHidden/>
          </w:rPr>
          <w:t>19</w:t>
        </w:r>
        <w:r w:rsidRPr="00E56AA3" w:rsidR="000547D9">
          <w:rPr>
            <w:b w:val="0"/>
            <w:webHidden/>
          </w:rPr>
          <w:fldChar w:fldCharType="end"/>
        </w:r>
      </w:hyperlink>
    </w:p>
    <w:p w:rsidRPr="00E56AA3" w:rsidR="004D5AE8" w:rsidP="005660FA" w:rsidRDefault="00270B4B" w14:paraId="6CE1D5DB" w14:textId="77777777">
      <w:pPr>
        <w:pStyle w:val="StyleTOC1Linespacing15lines"/>
        <w:spacing w:after="60"/>
        <w:rPr>
          <w:b w:val="0"/>
          <w:bCs w:val="0"/>
        </w:rPr>
      </w:pPr>
      <w:r w:rsidRPr="00E56AA3">
        <w:rPr>
          <w:b w:val="0"/>
          <w:bCs w:val="0"/>
        </w:rPr>
        <w:fldChar w:fldCharType="end"/>
      </w:r>
    </w:p>
    <w:p w:rsidRPr="00E56AA3" w:rsidR="001B7117" w:rsidRDefault="001B7117" w14:paraId="2ED62700" w14:textId="77777777">
      <w:pPr>
        <w:rPr>
          <w:noProof/>
        </w:rPr>
      </w:pPr>
      <w:r w:rsidRPr="00E56AA3">
        <w:rPr>
          <w:b/>
          <w:bCs/>
        </w:rPr>
        <w:br w:type="page"/>
      </w:r>
    </w:p>
    <w:p w:rsidRPr="00E56AA3" w:rsidR="004D5AE8" w:rsidRDefault="001B7117" w14:paraId="68A2E8F7" w14:textId="77777777">
      <w:pPr>
        <w:widowControl w:val="0"/>
        <w:tabs>
          <w:tab w:val="left" w:pos="4603"/>
        </w:tabs>
        <w:autoSpaceDE w:val="0"/>
        <w:autoSpaceDN w:val="0"/>
        <w:adjustRightInd w:val="0"/>
        <w:spacing w:before="293" w:after="120" w:line="436" w:lineRule="exact"/>
        <w:rPr>
          <w:b/>
          <w:bCs/>
        </w:rPr>
      </w:pPr>
      <w:r w:rsidRPr="00E56AA3">
        <w:rPr>
          <w:b/>
          <w:bCs/>
        </w:rPr>
        <w:lastRenderedPageBreak/>
        <w:t>EXHIBITS</w:t>
      </w:r>
    </w:p>
    <w:p w:rsidRPr="00E56AA3" w:rsidR="00AF4A7D" w:rsidP="00701089" w:rsidRDefault="00270B4B" w14:paraId="604DB1DB" w14:textId="0391A4A0">
      <w:pPr>
        <w:pStyle w:val="TOC5"/>
        <w:tabs>
          <w:tab w:val="right" w:leader="dot" w:pos="9010"/>
        </w:tabs>
        <w:spacing w:line="276" w:lineRule="auto"/>
        <w:ind w:left="0"/>
        <w:rPr>
          <w:rFonts w:eastAsiaTheme="minorEastAsia"/>
          <w:noProof/>
        </w:rPr>
      </w:pPr>
      <w:r w:rsidRPr="00E56AA3">
        <w:fldChar w:fldCharType="begin"/>
      </w:r>
      <w:r w:rsidRPr="00E56AA3" w:rsidR="00D832DD">
        <w:instrText xml:space="preserve"> TOC \h \z \t "Caption,5" </w:instrText>
      </w:r>
      <w:r w:rsidRPr="00E56AA3">
        <w:fldChar w:fldCharType="separate"/>
      </w:r>
      <w:hyperlink w:history="1" w:anchor="_Toc16534320">
        <w:r w:rsidRPr="00E56AA3" w:rsidR="00AF4A7D">
          <w:rPr>
            <w:rStyle w:val="Hyperlink"/>
            <w:noProof/>
          </w:rPr>
          <w:t>Exhibit 1–Goals for the Title X Family Planning Program</w:t>
        </w:r>
        <w:r w:rsidRPr="00E56AA3" w:rsidR="00AF4A7D">
          <w:rPr>
            <w:noProof/>
            <w:webHidden/>
          </w:rPr>
          <w:tab/>
        </w:r>
        <w:r w:rsidRPr="00E56AA3" w:rsidR="00AF4A7D">
          <w:rPr>
            <w:noProof/>
            <w:webHidden/>
          </w:rPr>
          <w:fldChar w:fldCharType="begin"/>
        </w:r>
        <w:r w:rsidRPr="00E56AA3" w:rsidR="00AF4A7D">
          <w:rPr>
            <w:noProof/>
            <w:webHidden/>
          </w:rPr>
          <w:instrText xml:space="preserve"> PAGEREF _Toc16534320 \h </w:instrText>
        </w:r>
        <w:r w:rsidRPr="00E56AA3" w:rsidR="00AF4A7D">
          <w:rPr>
            <w:noProof/>
            <w:webHidden/>
          </w:rPr>
        </w:r>
        <w:r w:rsidRPr="00E56AA3" w:rsidR="00AF4A7D">
          <w:rPr>
            <w:noProof/>
            <w:webHidden/>
          </w:rPr>
          <w:fldChar w:fldCharType="separate"/>
        </w:r>
        <w:r w:rsidRPr="00E56AA3" w:rsidR="00A40626">
          <w:rPr>
            <w:noProof/>
            <w:webHidden/>
          </w:rPr>
          <w:t>2</w:t>
        </w:r>
        <w:r w:rsidRPr="00E56AA3" w:rsidR="00AF4A7D">
          <w:rPr>
            <w:noProof/>
            <w:webHidden/>
          </w:rPr>
          <w:fldChar w:fldCharType="end"/>
        </w:r>
      </w:hyperlink>
    </w:p>
    <w:p w:rsidRPr="00E56AA3" w:rsidR="00AF4A7D" w:rsidP="00701089" w:rsidRDefault="00D9236F" w14:paraId="1FAD0BBB" w14:textId="18562556">
      <w:pPr>
        <w:pStyle w:val="TOC5"/>
        <w:tabs>
          <w:tab w:val="right" w:leader="dot" w:pos="9010"/>
        </w:tabs>
        <w:spacing w:line="276" w:lineRule="auto"/>
        <w:ind w:left="0"/>
        <w:rPr>
          <w:rFonts w:eastAsiaTheme="minorEastAsia"/>
          <w:noProof/>
        </w:rPr>
      </w:pPr>
      <w:hyperlink w:history="1" w:anchor="_Toc16534321">
        <w:r w:rsidRPr="00E56AA3" w:rsidR="00AF4A7D">
          <w:rPr>
            <w:rStyle w:val="Hyperlink"/>
            <w:noProof/>
          </w:rPr>
          <w:t>Exhibit 2–List of Individuals that Provided Extensive Review and Feedback on the FPAR Reporting Form</w:t>
        </w:r>
        <w:r w:rsidRPr="00E56AA3" w:rsidR="00AF4A7D">
          <w:rPr>
            <w:noProof/>
            <w:webHidden/>
          </w:rPr>
          <w:tab/>
        </w:r>
        <w:r w:rsidRPr="00E56AA3" w:rsidR="00AF4A7D">
          <w:rPr>
            <w:noProof/>
            <w:webHidden/>
          </w:rPr>
          <w:fldChar w:fldCharType="begin"/>
        </w:r>
        <w:r w:rsidRPr="00E56AA3" w:rsidR="00AF4A7D">
          <w:rPr>
            <w:noProof/>
            <w:webHidden/>
          </w:rPr>
          <w:instrText xml:space="preserve"> PAGEREF _Toc16534321 \h </w:instrText>
        </w:r>
        <w:r w:rsidRPr="00E56AA3" w:rsidR="00AF4A7D">
          <w:rPr>
            <w:noProof/>
            <w:webHidden/>
          </w:rPr>
        </w:r>
        <w:r w:rsidRPr="00E56AA3" w:rsidR="00AF4A7D">
          <w:rPr>
            <w:noProof/>
            <w:webHidden/>
          </w:rPr>
          <w:fldChar w:fldCharType="separate"/>
        </w:r>
        <w:r w:rsidRPr="00E56AA3" w:rsidR="00A40626">
          <w:rPr>
            <w:noProof/>
            <w:webHidden/>
          </w:rPr>
          <w:t>10</w:t>
        </w:r>
        <w:r w:rsidRPr="00E56AA3" w:rsidR="00AF4A7D">
          <w:rPr>
            <w:noProof/>
            <w:webHidden/>
          </w:rPr>
          <w:fldChar w:fldCharType="end"/>
        </w:r>
      </w:hyperlink>
    </w:p>
    <w:p w:rsidRPr="00E56AA3" w:rsidR="00AF4A7D" w:rsidP="00701089" w:rsidRDefault="00D9236F" w14:paraId="4CA7D15C" w14:textId="11133F5A">
      <w:pPr>
        <w:pStyle w:val="TOC5"/>
        <w:tabs>
          <w:tab w:val="right" w:leader="dot" w:pos="9010"/>
        </w:tabs>
        <w:spacing w:line="276" w:lineRule="auto"/>
        <w:ind w:left="0"/>
        <w:rPr>
          <w:rFonts w:eastAsiaTheme="minorEastAsia"/>
          <w:noProof/>
        </w:rPr>
      </w:pPr>
      <w:hyperlink w:history="1" w:anchor="_Toc16534322">
        <w:r w:rsidRPr="00E56AA3" w:rsidR="00AF4A7D">
          <w:rPr>
            <w:rStyle w:val="Hyperlink"/>
            <w:noProof/>
          </w:rPr>
          <w:t>Exhibit 3–Estimated Hour Burden</w:t>
        </w:r>
        <w:r w:rsidRPr="00E56AA3" w:rsidR="00AF4A7D">
          <w:rPr>
            <w:noProof/>
            <w:webHidden/>
          </w:rPr>
          <w:tab/>
        </w:r>
        <w:r w:rsidRPr="00E56AA3" w:rsidR="00AF4A7D">
          <w:rPr>
            <w:noProof/>
            <w:webHidden/>
          </w:rPr>
          <w:fldChar w:fldCharType="begin"/>
        </w:r>
        <w:r w:rsidRPr="00E56AA3" w:rsidR="00AF4A7D">
          <w:rPr>
            <w:noProof/>
            <w:webHidden/>
          </w:rPr>
          <w:instrText xml:space="preserve"> PAGEREF _Toc16534322 \h </w:instrText>
        </w:r>
        <w:r w:rsidRPr="00E56AA3" w:rsidR="00AF4A7D">
          <w:rPr>
            <w:noProof/>
            <w:webHidden/>
          </w:rPr>
        </w:r>
        <w:r w:rsidRPr="00E56AA3" w:rsidR="00AF4A7D">
          <w:rPr>
            <w:noProof/>
            <w:webHidden/>
          </w:rPr>
          <w:fldChar w:fldCharType="separate"/>
        </w:r>
        <w:r w:rsidRPr="00E56AA3" w:rsidR="00A40626">
          <w:rPr>
            <w:noProof/>
            <w:webHidden/>
          </w:rPr>
          <w:t>11</w:t>
        </w:r>
        <w:r w:rsidRPr="00E56AA3" w:rsidR="00AF4A7D">
          <w:rPr>
            <w:noProof/>
            <w:webHidden/>
          </w:rPr>
          <w:fldChar w:fldCharType="end"/>
        </w:r>
      </w:hyperlink>
    </w:p>
    <w:p w:rsidRPr="00E56AA3" w:rsidR="00AF4A7D" w:rsidP="00701089" w:rsidRDefault="00D9236F" w14:paraId="5D179AC0" w14:textId="788F4B89">
      <w:pPr>
        <w:pStyle w:val="TOC5"/>
        <w:tabs>
          <w:tab w:val="right" w:leader="dot" w:pos="9010"/>
        </w:tabs>
        <w:spacing w:line="276" w:lineRule="auto"/>
        <w:ind w:left="0"/>
        <w:rPr>
          <w:rFonts w:eastAsiaTheme="minorEastAsia"/>
          <w:noProof/>
        </w:rPr>
      </w:pPr>
      <w:hyperlink w:history="1" w:anchor="_Toc16534323">
        <w:r w:rsidRPr="00E56AA3" w:rsidR="00AF4A7D">
          <w:rPr>
            <w:rStyle w:val="Hyperlink"/>
            <w:noProof/>
          </w:rPr>
          <w:t>Exhibit 4–Estimated Annualized Cost to Respondents for Information Collection</w:t>
        </w:r>
        <w:r w:rsidRPr="00E56AA3" w:rsidR="00AF4A7D">
          <w:rPr>
            <w:noProof/>
            <w:webHidden/>
          </w:rPr>
          <w:tab/>
        </w:r>
        <w:r w:rsidRPr="00E56AA3" w:rsidR="00AF4A7D">
          <w:rPr>
            <w:noProof/>
            <w:webHidden/>
          </w:rPr>
          <w:fldChar w:fldCharType="begin"/>
        </w:r>
        <w:r w:rsidRPr="00E56AA3" w:rsidR="00AF4A7D">
          <w:rPr>
            <w:noProof/>
            <w:webHidden/>
          </w:rPr>
          <w:instrText xml:space="preserve"> PAGEREF _Toc16534323 \h </w:instrText>
        </w:r>
        <w:r w:rsidRPr="00E56AA3" w:rsidR="00AF4A7D">
          <w:rPr>
            <w:noProof/>
            <w:webHidden/>
          </w:rPr>
        </w:r>
        <w:r w:rsidRPr="00E56AA3" w:rsidR="00AF4A7D">
          <w:rPr>
            <w:noProof/>
            <w:webHidden/>
          </w:rPr>
          <w:fldChar w:fldCharType="separate"/>
        </w:r>
        <w:r w:rsidRPr="00E56AA3" w:rsidR="00A40626">
          <w:rPr>
            <w:noProof/>
            <w:webHidden/>
          </w:rPr>
          <w:t>12</w:t>
        </w:r>
        <w:r w:rsidRPr="00E56AA3" w:rsidR="00AF4A7D">
          <w:rPr>
            <w:noProof/>
            <w:webHidden/>
          </w:rPr>
          <w:fldChar w:fldCharType="end"/>
        </w:r>
      </w:hyperlink>
    </w:p>
    <w:p w:rsidRPr="00E56AA3" w:rsidR="00AF4A7D" w:rsidP="00701089" w:rsidRDefault="00D9236F" w14:paraId="6D9899E7" w14:textId="5933E5A7">
      <w:pPr>
        <w:pStyle w:val="TOC5"/>
        <w:tabs>
          <w:tab w:val="right" w:leader="dot" w:pos="9010"/>
        </w:tabs>
        <w:spacing w:line="276" w:lineRule="auto"/>
        <w:ind w:left="0"/>
        <w:rPr>
          <w:rFonts w:eastAsiaTheme="minorEastAsia"/>
          <w:noProof/>
        </w:rPr>
      </w:pPr>
      <w:hyperlink w:history="1" w:anchor="_Toc16534324">
        <w:r w:rsidRPr="00E56AA3" w:rsidR="00AF4A7D">
          <w:rPr>
            <w:rStyle w:val="Hyperlink"/>
            <w:noProof/>
          </w:rPr>
          <w:t>Exhibit 5–Annualized Cost of FPAR Reporting to Federal Government</w:t>
        </w:r>
        <w:r w:rsidRPr="00E56AA3" w:rsidR="00AF4A7D">
          <w:rPr>
            <w:noProof/>
            <w:webHidden/>
          </w:rPr>
          <w:tab/>
        </w:r>
        <w:r w:rsidRPr="00E56AA3" w:rsidR="00AF4A7D">
          <w:rPr>
            <w:noProof/>
            <w:webHidden/>
          </w:rPr>
          <w:fldChar w:fldCharType="begin"/>
        </w:r>
        <w:r w:rsidRPr="00E56AA3" w:rsidR="00AF4A7D">
          <w:rPr>
            <w:noProof/>
            <w:webHidden/>
          </w:rPr>
          <w:instrText xml:space="preserve"> PAGEREF _Toc16534324 \h </w:instrText>
        </w:r>
        <w:r w:rsidRPr="00E56AA3" w:rsidR="00AF4A7D">
          <w:rPr>
            <w:noProof/>
            <w:webHidden/>
          </w:rPr>
        </w:r>
        <w:r w:rsidRPr="00E56AA3" w:rsidR="00AF4A7D">
          <w:rPr>
            <w:noProof/>
            <w:webHidden/>
          </w:rPr>
          <w:fldChar w:fldCharType="separate"/>
        </w:r>
        <w:r w:rsidRPr="00E56AA3" w:rsidR="00A40626">
          <w:rPr>
            <w:noProof/>
            <w:webHidden/>
          </w:rPr>
          <w:t>13</w:t>
        </w:r>
        <w:r w:rsidRPr="00E56AA3" w:rsidR="00AF4A7D">
          <w:rPr>
            <w:noProof/>
            <w:webHidden/>
          </w:rPr>
          <w:fldChar w:fldCharType="end"/>
        </w:r>
      </w:hyperlink>
    </w:p>
    <w:p w:rsidRPr="00E56AA3" w:rsidR="00AF4A7D" w:rsidP="00701089" w:rsidRDefault="00D9236F" w14:paraId="1255312D" w14:textId="4D9906E3">
      <w:pPr>
        <w:pStyle w:val="TOC5"/>
        <w:tabs>
          <w:tab w:val="right" w:leader="dot" w:pos="9010"/>
        </w:tabs>
        <w:spacing w:line="276" w:lineRule="auto"/>
        <w:ind w:left="0"/>
        <w:rPr>
          <w:rFonts w:eastAsiaTheme="minorEastAsia"/>
          <w:noProof/>
        </w:rPr>
      </w:pPr>
      <w:hyperlink w:history="1" w:anchor="_Toc16534325">
        <w:r w:rsidRPr="00E56AA3" w:rsidR="00AF4A7D">
          <w:rPr>
            <w:rStyle w:val="Hyperlink"/>
            <w:noProof/>
          </w:rPr>
          <w:t>Exhibit 6–Timetable for Data Collection, Analysis, and Publication</w:t>
        </w:r>
        <w:r w:rsidRPr="00E56AA3" w:rsidR="00AF4A7D">
          <w:rPr>
            <w:noProof/>
            <w:webHidden/>
          </w:rPr>
          <w:tab/>
        </w:r>
        <w:r w:rsidRPr="00E56AA3" w:rsidR="00AF4A7D">
          <w:rPr>
            <w:noProof/>
            <w:webHidden/>
          </w:rPr>
          <w:fldChar w:fldCharType="begin"/>
        </w:r>
        <w:r w:rsidRPr="00E56AA3" w:rsidR="00AF4A7D">
          <w:rPr>
            <w:noProof/>
            <w:webHidden/>
          </w:rPr>
          <w:instrText xml:space="preserve"> PAGEREF _Toc16534325 \h </w:instrText>
        </w:r>
        <w:r w:rsidRPr="00E56AA3" w:rsidR="00AF4A7D">
          <w:rPr>
            <w:noProof/>
            <w:webHidden/>
          </w:rPr>
        </w:r>
        <w:r w:rsidRPr="00E56AA3" w:rsidR="00AF4A7D">
          <w:rPr>
            <w:noProof/>
            <w:webHidden/>
          </w:rPr>
          <w:fldChar w:fldCharType="separate"/>
        </w:r>
        <w:r w:rsidRPr="00E56AA3" w:rsidR="00A40626">
          <w:rPr>
            <w:noProof/>
            <w:webHidden/>
          </w:rPr>
          <w:t>14</w:t>
        </w:r>
        <w:r w:rsidRPr="00E56AA3" w:rsidR="00AF4A7D">
          <w:rPr>
            <w:noProof/>
            <w:webHidden/>
          </w:rPr>
          <w:fldChar w:fldCharType="end"/>
        </w:r>
      </w:hyperlink>
    </w:p>
    <w:p w:rsidRPr="00E56AA3" w:rsidR="00D832DD" w:rsidP="00701089" w:rsidRDefault="00270B4B" w14:paraId="0586A4A7" w14:textId="77777777">
      <w:pPr>
        <w:pStyle w:val="TOC5"/>
        <w:tabs>
          <w:tab w:val="right" w:leader="dot" w:pos="9010"/>
        </w:tabs>
        <w:spacing w:before="60" w:line="276" w:lineRule="auto"/>
        <w:ind w:left="547" w:hanging="547"/>
      </w:pPr>
      <w:r w:rsidRPr="00E56AA3">
        <w:fldChar w:fldCharType="end"/>
      </w:r>
    </w:p>
    <w:p w:rsidRPr="00E56AA3" w:rsidR="001B7117" w:rsidP="001B7117" w:rsidRDefault="001B7117" w14:paraId="19674AD9" w14:textId="77777777">
      <w:pPr>
        <w:pStyle w:val="StyleTOC1Linespacing15lines"/>
        <w:spacing w:before="80" w:after="80"/>
      </w:pPr>
      <w:r w:rsidRPr="00E56AA3">
        <w:t>ATTACHMENTS</w:t>
      </w:r>
    </w:p>
    <w:p w:rsidRPr="00E56AA3" w:rsidR="001B7117" w:rsidP="001B7117" w:rsidRDefault="001B7117" w14:paraId="2AAF38CE" w14:textId="77777777">
      <w:pPr>
        <w:pStyle w:val="TOC5"/>
        <w:tabs>
          <w:tab w:val="right" w:leader="dot" w:pos="9010"/>
        </w:tabs>
        <w:spacing w:before="60" w:line="260" w:lineRule="atLeast"/>
        <w:ind w:left="547" w:hanging="547"/>
      </w:pPr>
      <w:r w:rsidRPr="00E56AA3">
        <w:t>A.</w:t>
      </w:r>
      <w:r w:rsidRPr="00E56AA3">
        <w:tab/>
        <w:t xml:space="preserve">Authorizing Title X Program </w:t>
      </w:r>
      <w:proofErr w:type="gramStart"/>
      <w:r w:rsidRPr="00E56AA3">
        <w:t>Regulations</w:t>
      </w:r>
      <w:proofErr w:type="gramEnd"/>
      <w:r w:rsidRPr="00E56AA3">
        <w:tab/>
        <w:t>A–1</w:t>
      </w:r>
    </w:p>
    <w:p w:rsidRPr="00E56AA3" w:rsidR="001B7117" w:rsidP="001B7117" w:rsidRDefault="001B7117" w14:paraId="1F2305BD" w14:textId="450376C0">
      <w:pPr>
        <w:pStyle w:val="TOC5"/>
        <w:tabs>
          <w:tab w:val="right" w:leader="dot" w:pos="9010"/>
        </w:tabs>
        <w:spacing w:before="60" w:line="260" w:lineRule="atLeast"/>
        <w:ind w:left="547" w:hanging="547"/>
      </w:pPr>
      <w:r w:rsidRPr="00E56AA3">
        <w:t>B.</w:t>
      </w:r>
      <w:r w:rsidRPr="00E56AA3">
        <w:tab/>
      </w:r>
      <w:r w:rsidRPr="00E56AA3" w:rsidR="00223056">
        <w:t xml:space="preserve">Title X Family Planning Annual Report 2.0 </w:t>
      </w:r>
      <w:r w:rsidRPr="00E56AA3" w:rsidR="00BC36F6">
        <w:t xml:space="preserve">Encounter </w:t>
      </w:r>
      <w:r w:rsidRPr="00E56AA3" w:rsidR="00223056">
        <w:t>Data Elements, Grantee Profile, Project Revenue</w:t>
      </w:r>
      <w:r w:rsidRPr="00E56AA3" w:rsidR="00BC36F6">
        <w:t>, and Utilization of Family Planning Clinical Services Providers</w:t>
      </w:r>
      <w:r w:rsidRPr="00E56AA3" w:rsidDel="00223056" w:rsidR="00223056">
        <w:t xml:space="preserve"> </w:t>
      </w:r>
      <w:r w:rsidRPr="00E56AA3">
        <w:tab/>
        <w:t>B–1</w:t>
      </w:r>
    </w:p>
    <w:p w:rsidRPr="00E56AA3" w:rsidR="001B7117" w:rsidP="001B7117" w:rsidRDefault="0091692B" w14:paraId="1D9FE167" w14:textId="77777777">
      <w:pPr>
        <w:pStyle w:val="TOC5"/>
        <w:tabs>
          <w:tab w:val="right" w:leader="dot" w:pos="9010"/>
        </w:tabs>
        <w:spacing w:before="60" w:line="260" w:lineRule="atLeast"/>
        <w:ind w:left="547" w:hanging="547"/>
      </w:pPr>
      <w:r w:rsidRPr="00E56AA3">
        <w:t>C</w:t>
      </w:r>
      <w:r w:rsidRPr="00E56AA3" w:rsidR="001B7117">
        <w:t>.</w:t>
      </w:r>
      <w:r w:rsidRPr="00E56AA3" w:rsidR="001B7117">
        <w:tab/>
        <w:t>60</w:t>
      </w:r>
      <w:r w:rsidRPr="00E56AA3" w:rsidR="00704417">
        <w:t>–</w:t>
      </w:r>
      <w:r w:rsidRPr="00E56AA3" w:rsidR="001B7117">
        <w:t>Day Federal Register Notice</w:t>
      </w:r>
      <w:r w:rsidRPr="00E56AA3" w:rsidR="001B7117">
        <w:tab/>
      </w:r>
      <w:r w:rsidRPr="00E56AA3">
        <w:t>C</w:t>
      </w:r>
      <w:r w:rsidRPr="00E56AA3" w:rsidR="001B7117">
        <w:t>–1</w:t>
      </w:r>
    </w:p>
    <w:p w:rsidRPr="00E56AA3" w:rsidR="001B7117" w:rsidP="001B7117" w:rsidRDefault="00F25332" w14:paraId="4FF4F960" w14:textId="6CF1C71D">
      <w:pPr>
        <w:pStyle w:val="TOC5"/>
        <w:tabs>
          <w:tab w:val="right" w:leader="dot" w:pos="9010"/>
        </w:tabs>
        <w:spacing w:before="60" w:line="260" w:lineRule="atLeast"/>
        <w:ind w:left="547" w:hanging="547"/>
      </w:pPr>
      <w:r w:rsidRPr="00E56AA3">
        <w:t>D</w:t>
      </w:r>
      <w:r w:rsidRPr="00E56AA3" w:rsidR="001B7117">
        <w:t>.</w:t>
      </w:r>
      <w:r w:rsidRPr="00E56AA3" w:rsidR="001B7117">
        <w:tab/>
        <w:t>Family Planning Annual Report: 201</w:t>
      </w:r>
      <w:r w:rsidRPr="00E56AA3" w:rsidR="00223056">
        <w:t>9</w:t>
      </w:r>
      <w:r w:rsidRPr="00E56AA3" w:rsidR="001B7117">
        <w:t xml:space="preserve"> National Summary</w:t>
      </w:r>
      <w:r w:rsidRPr="00E56AA3" w:rsidR="001B7117">
        <w:tab/>
      </w:r>
      <w:r w:rsidR="00553B28">
        <w:t>D</w:t>
      </w:r>
      <w:r w:rsidRPr="00E56AA3" w:rsidR="001B7117">
        <w:t>–1</w:t>
      </w:r>
    </w:p>
    <w:p w:rsidRPr="00E56AA3" w:rsidR="00553B28" w:rsidP="001B7117" w:rsidRDefault="00553B28" w14:paraId="07D7A298" w14:textId="0E0550E8">
      <w:pPr>
        <w:pStyle w:val="StyleTOC1Linespacing15lines"/>
        <w:sectPr w:rsidRPr="00E56AA3" w:rsidR="00553B28" w:rsidSect="00760BBD">
          <w:footerReference w:type="even" r:id="rId12"/>
          <w:footerReference w:type="default" r:id="rId13"/>
          <w:endnotePr>
            <w:numFmt w:val="decimal"/>
          </w:endnotePr>
          <w:pgSz w:w="11900" w:h="15760"/>
          <w:pgMar w:top="1440" w:right="1440" w:bottom="1440" w:left="1440" w:header="720" w:footer="720" w:gutter="0"/>
          <w:pgNumType w:fmt="lowerRoman" w:start="1"/>
          <w:cols w:space="720"/>
          <w:titlePg/>
        </w:sectPr>
      </w:pPr>
      <w:r>
        <w:rPr>
          <w:b w:val="0"/>
          <w:bCs w:val="0"/>
        </w:rPr>
        <w:t xml:space="preserve">E. </w:t>
      </w:r>
      <w:r>
        <w:rPr>
          <w:b w:val="0"/>
          <w:bCs w:val="0"/>
        </w:rPr>
        <w:tab/>
        <w:t xml:space="preserve"> </w:t>
      </w:r>
      <w:r w:rsidRPr="00553B28">
        <w:rPr>
          <w:b w:val="0"/>
          <w:bCs w:val="0"/>
        </w:rPr>
        <w:t>60-Day FRN Comments and Responses</w:t>
      </w:r>
      <w:r>
        <w:rPr>
          <w:b w:val="0"/>
          <w:bCs w:val="0"/>
        </w:rPr>
        <w:tab/>
        <w:t>E-1</w:t>
      </w:r>
    </w:p>
    <w:p w:rsidRPr="00E56AA3" w:rsidR="004D5AE8" w:rsidRDefault="00D832DD" w14:paraId="76854FD2" w14:textId="01424998">
      <w:pPr>
        <w:pStyle w:val="StyleTOC1Linespacing15lines"/>
        <w:jc w:val="center"/>
      </w:pPr>
      <w:r w:rsidRPr="00E56AA3">
        <w:lastRenderedPageBreak/>
        <w:t xml:space="preserve">Supporting Statement </w:t>
      </w:r>
      <w:r w:rsidRPr="00E56AA3">
        <w:br/>
        <w:t xml:space="preserve">Family Planning Annual Report </w:t>
      </w:r>
      <w:r w:rsidRPr="00E56AA3" w:rsidR="00D56AE4">
        <w:t>2.0</w:t>
      </w:r>
      <w:r w:rsidRPr="00E56AA3">
        <w:br/>
      </w:r>
    </w:p>
    <w:p w:rsidRPr="00E56AA3" w:rsidR="00D832DD" w:rsidP="00D832DD" w:rsidRDefault="00D832DD" w14:paraId="73542ABD" w14:textId="5E3F4CE6">
      <w:pPr>
        <w:pStyle w:val="Heading2-OMB"/>
        <w:numPr>
          <w:ilvl w:val="0"/>
          <w:numId w:val="2"/>
        </w:numPr>
        <w:tabs>
          <w:tab w:val="left" w:pos="360"/>
        </w:tabs>
        <w:ind w:left="360"/>
        <w:rPr>
          <w:rFonts w:ascii="Times New Roman" w:hAnsi="Times New Roman"/>
        </w:rPr>
      </w:pPr>
      <w:bookmarkStart w:name="_Toc16533857" w:id="0"/>
      <w:r w:rsidRPr="00E56AA3">
        <w:rPr>
          <w:rFonts w:ascii="Times New Roman" w:hAnsi="Times New Roman"/>
        </w:rPr>
        <w:t>JUSTIFICATION</w:t>
      </w:r>
      <w:bookmarkEnd w:id="0"/>
    </w:p>
    <w:p w:rsidRPr="00E56AA3" w:rsidR="004D5AE8" w:rsidP="007D0CD4" w:rsidRDefault="00D832DD" w14:paraId="7EF893CF" w14:textId="7F1977A6">
      <w:pPr>
        <w:pStyle w:val="bodytext-gph"/>
        <w:rPr>
          <w:sz w:val="24"/>
          <w:szCs w:val="24"/>
        </w:rPr>
      </w:pPr>
      <w:r w:rsidRPr="00E56AA3">
        <w:rPr>
          <w:sz w:val="24"/>
          <w:szCs w:val="24"/>
        </w:rPr>
        <w:t xml:space="preserve">This is a request for Office of Management and Budget (OMB) approval for </w:t>
      </w:r>
      <w:r w:rsidR="00CA208B">
        <w:rPr>
          <w:sz w:val="24"/>
          <w:szCs w:val="24"/>
        </w:rPr>
        <w:t>a new encounter level data collection for the Family Planning Annual Report</w:t>
      </w:r>
      <w:r w:rsidR="00401A9E">
        <w:rPr>
          <w:sz w:val="24"/>
          <w:szCs w:val="24"/>
        </w:rPr>
        <w:t xml:space="preserve"> (FPAR)</w:t>
      </w:r>
      <w:r w:rsidR="00CA208B">
        <w:rPr>
          <w:sz w:val="24"/>
          <w:szCs w:val="24"/>
        </w:rPr>
        <w:t>. This builds on the existing OMB approved FPAR collection (</w:t>
      </w:r>
      <w:r w:rsidRPr="00E56AA3" w:rsidR="00CA208B">
        <w:rPr>
          <w:sz w:val="24"/>
          <w:szCs w:val="24"/>
        </w:rPr>
        <w:t>OMB No. 0990-0221, expiration January 31, 2023</w:t>
      </w:r>
      <w:r w:rsidR="00CA208B">
        <w:rPr>
          <w:sz w:val="24"/>
          <w:szCs w:val="24"/>
        </w:rPr>
        <w:t>), but with a higher level of detail and information</w:t>
      </w:r>
      <w:r w:rsidRPr="00E56AA3">
        <w:rPr>
          <w:sz w:val="24"/>
          <w:szCs w:val="24"/>
        </w:rPr>
        <w:t>. This annual reporting requirement is for family planning services delivery projects authorized and funded by the Title X Family Planning Program [</w:t>
      </w:r>
      <w:r w:rsidRPr="00E56AA3" w:rsidR="00D70601">
        <w:rPr>
          <w:sz w:val="24"/>
          <w:szCs w:val="24"/>
        </w:rPr>
        <w:t>“</w:t>
      </w:r>
      <w:r w:rsidRPr="00E56AA3">
        <w:rPr>
          <w:sz w:val="24"/>
          <w:szCs w:val="24"/>
        </w:rPr>
        <w:t>Population Research and Voluntary Family Planning Programs</w:t>
      </w:r>
      <w:r w:rsidRPr="00E56AA3" w:rsidR="00D70601">
        <w:rPr>
          <w:sz w:val="24"/>
          <w:szCs w:val="24"/>
        </w:rPr>
        <w:t>”</w:t>
      </w:r>
      <w:r w:rsidRPr="00E56AA3">
        <w:rPr>
          <w:sz w:val="24"/>
          <w:szCs w:val="24"/>
        </w:rPr>
        <w:t xml:space="preserve"> (Public Law 91-572)], which was enacted in 1970 as Title X of the Public Health Service Act (Section 1001 of Title X of the Public Health Service Act, 42 United States Code [USC] 300</w:t>
      </w:r>
      <w:r w:rsidRPr="00E56AA3" w:rsidR="00001796">
        <w:rPr>
          <w:sz w:val="24"/>
          <w:szCs w:val="24"/>
        </w:rPr>
        <w:t>).</w:t>
      </w:r>
      <w:hyperlink w:tooltip=", 1970 #567" w:history="1" w:anchor="_ENREF_1">
        <w:r w:rsidRPr="00E56AA3" w:rsidR="00140F63">
          <w:rPr>
            <w:rStyle w:val="Hyperlink"/>
            <w:sz w:val="24"/>
            <w:szCs w:val="24"/>
            <w:u w:val="none"/>
            <w:vertAlign w:val="superscript"/>
          </w:rPr>
          <w:t>1</w:t>
        </w:r>
      </w:hyperlink>
      <w:r w:rsidRPr="00E56AA3" w:rsidR="00D70601">
        <w:rPr>
          <w:sz w:val="24"/>
          <w:szCs w:val="24"/>
        </w:rPr>
        <w:t xml:space="preserve"> </w:t>
      </w:r>
    </w:p>
    <w:p w:rsidRPr="00E56AA3" w:rsidR="00C51CAF" w:rsidP="0031490E" w:rsidRDefault="00CA208B" w14:paraId="214B75D8" w14:textId="118BF8E1">
      <w:pPr>
        <w:pStyle w:val="bodytext-gph"/>
        <w:rPr>
          <w:sz w:val="24"/>
          <w:szCs w:val="24"/>
        </w:rPr>
      </w:pPr>
      <w:r>
        <w:rPr>
          <w:sz w:val="24"/>
          <w:szCs w:val="24"/>
        </w:rPr>
        <w:t>The HHS Office of Population Affairs’</w:t>
      </w:r>
      <w:r w:rsidRPr="00E56AA3">
        <w:rPr>
          <w:sz w:val="24"/>
          <w:szCs w:val="24"/>
        </w:rPr>
        <w:t xml:space="preserve"> </w:t>
      </w:r>
      <w:r w:rsidRPr="00E56AA3" w:rsidR="00D832DD">
        <w:rPr>
          <w:sz w:val="24"/>
          <w:szCs w:val="24"/>
        </w:rPr>
        <w:t xml:space="preserve">Title X Family Planning Program is the only </w:t>
      </w:r>
      <w:r w:rsidRPr="00E56AA3" w:rsidR="00FB37AC">
        <w:rPr>
          <w:sz w:val="24"/>
          <w:szCs w:val="24"/>
        </w:rPr>
        <w:t xml:space="preserve">federal </w:t>
      </w:r>
      <w:r w:rsidRPr="00E56AA3" w:rsidR="00D832DD">
        <w:rPr>
          <w:sz w:val="24"/>
          <w:szCs w:val="24"/>
        </w:rPr>
        <w:t>grant program dedicated solely to providing individuals with comprehensive family planning and related preventive health services. The program’s purpose is to assist individuals in determining the number and spacing of their children, thereby contributing to positive birth outcomes and healthy families. The program is designed to provide access to contraceptive services, supplies, and information to all who want and need them. By law, priority is given to persons from low-income families (Section 1006[c] of Title X of the Public Health Service Act, 42 USC 300).</w:t>
      </w:r>
      <w:r w:rsidRPr="00E56AA3" w:rsidR="00140F63">
        <w:rPr>
          <w:sz w:val="24"/>
          <w:szCs w:val="24"/>
        </w:rPr>
        <w:t xml:space="preserve"> </w:t>
      </w:r>
      <w:hyperlink w:tooltip=", 1970 #577" w:history="1" w:anchor="_ENREF_2">
        <w:r w:rsidRPr="00E56AA3" w:rsidR="00140F63">
          <w:rPr>
            <w:rStyle w:val="Hyperlink"/>
            <w:sz w:val="24"/>
            <w:szCs w:val="24"/>
            <w:u w:val="none"/>
            <w:vertAlign w:val="superscript"/>
          </w:rPr>
          <w:fldChar w:fldCharType="begin"/>
        </w:r>
        <w:r w:rsidRPr="00E56AA3" w:rsidR="00140F63">
          <w:rPr>
            <w:rStyle w:val="Hyperlink"/>
            <w:sz w:val="24"/>
            <w:szCs w:val="24"/>
            <w:u w:val="none"/>
            <w:vertAlign w:val="superscript"/>
          </w:rPr>
          <w:instrText xml:space="preserve"> ADDIN EN.CITE &lt;EndNote&gt;&lt;Cite ExcludeAuth="1"&gt;&lt;Year&gt;1970&lt;/Year&gt;&lt;RecNum&gt;577&lt;/RecNum&gt;&lt;DisplayText&gt;&lt;style face="superscript"&gt;2&lt;/style&gt;&lt;/DisplayText&gt;&lt;record&gt;&lt;rec-number&gt;577&lt;/rec-number&gt;&lt;foreign-keys&gt;&lt;key app="EN" db-id="tzref950tfw2s8erzw7x5p5ktt9xrse02dvv" timestamp="0"&gt;577&lt;/key&gt;&lt;/foreign-keys&gt;&lt;ref-type name="Statute"&gt;31&lt;/ref-type&gt;&lt;contributors&gt;&lt;/contributors&gt;&lt;titles&gt;&lt;title&gt;42 USC 300 Section 1006 [300a-4], Regulations and Payments&lt;/title&gt;&lt;/titles&gt;&lt;dates&gt;&lt;year&gt;1970&lt;/year&gt;&lt;/dates&gt;&lt;pub-location&gt;Retrieved March 1, 2013, from http://www.hhs.gov/opa/pdfs/title-x-statute-attachment-a.pdf&lt;/pub-location&gt;&lt;urls&gt;&lt;/urls&gt;&lt;access-date&gt;May 11, 2010&lt;/access-date&gt;&lt;/record&gt;&lt;/Cite&gt;&lt;/EndNote&gt;</w:instrText>
        </w:r>
        <w:r w:rsidRPr="00E56AA3" w:rsidR="00140F63">
          <w:rPr>
            <w:rStyle w:val="Hyperlink"/>
            <w:sz w:val="24"/>
            <w:szCs w:val="24"/>
            <w:u w:val="none"/>
            <w:vertAlign w:val="superscript"/>
          </w:rPr>
          <w:fldChar w:fldCharType="separate"/>
        </w:r>
        <w:r w:rsidRPr="00E56AA3" w:rsidR="00140F63">
          <w:rPr>
            <w:rStyle w:val="Hyperlink"/>
            <w:sz w:val="24"/>
            <w:szCs w:val="24"/>
            <w:u w:val="none"/>
            <w:vertAlign w:val="superscript"/>
          </w:rPr>
          <w:t>2</w:t>
        </w:r>
        <w:r w:rsidRPr="00E56AA3" w:rsidR="00140F63">
          <w:rPr>
            <w:rStyle w:val="Hyperlink"/>
            <w:sz w:val="24"/>
            <w:szCs w:val="24"/>
            <w:u w:val="none"/>
            <w:vertAlign w:val="superscript"/>
          </w:rPr>
          <w:fldChar w:fldCharType="end"/>
        </w:r>
      </w:hyperlink>
      <w:r w:rsidRPr="00E56AA3" w:rsidR="00C51CAF">
        <w:rPr>
          <w:sz w:val="24"/>
          <w:szCs w:val="24"/>
        </w:rPr>
        <w:t xml:space="preserve"> </w:t>
      </w:r>
    </w:p>
    <w:p w:rsidRPr="00E56AA3" w:rsidR="004D5AE8" w:rsidP="00DF5AC5" w:rsidRDefault="00203895" w14:paraId="66F4ACDE" w14:textId="64F14994">
      <w:pPr>
        <w:pStyle w:val="bodytext-gph"/>
        <w:rPr>
          <w:sz w:val="24"/>
          <w:szCs w:val="24"/>
        </w:rPr>
      </w:pPr>
      <w:r w:rsidRPr="00E56AA3">
        <w:rPr>
          <w:sz w:val="24"/>
          <w:szCs w:val="24"/>
        </w:rPr>
        <w:t xml:space="preserve">In fiscal year </w:t>
      </w:r>
      <w:r w:rsidRPr="00E56AA3" w:rsidR="00C45DFA">
        <w:rPr>
          <w:sz w:val="24"/>
          <w:szCs w:val="24"/>
        </w:rPr>
        <w:t>2019</w:t>
      </w:r>
      <w:r w:rsidRPr="00E56AA3">
        <w:rPr>
          <w:sz w:val="24"/>
          <w:szCs w:val="24"/>
        </w:rPr>
        <w:t xml:space="preserve">, the Title X program received approximately $286.5 million in federal Title X funding. </w:t>
      </w:r>
      <w:r w:rsidRPr="00E56AA3" w:rsidR="00D832DD">
        <w:rPr>
          <w:sz w:val="24"/>
          <w:szCs w:val="24"/>
        </w:rPr>
        <w:t>In accordance with the statute and regulations (42 Code of Federal Regulations [CFR] Part 59),</w:t>
      </w:r>
      <w:r w:rsidRPr="00E56AA3" w:rsidR="000D764F">
        <w:rPr>
          <w:sz w:val="24"/>
          <w:szCs w:val="24"/>
        </w:rPr>
        <w:t xml:space="preserve"> </w:t>
      </w:r>
      <w:hyperlink w:tooltip=",  #565" w:history="1" w:anchor="_ENREF_3">
        <w:r w:rsidRPr="00E56AA3" w:rsidR="000D764F">
          <w:rPr>
            <w:rStyle w:val="Hyperlink"/>
            <w:sz w:val="24"/>
            <w:szCs w:val="24"/>
          </w:rPr>
          <w:fldChar w:fldCharType="begin"/>
        </w:r>
        <w:r w:rsidRPr="00E56AA3" w:rsidR="000D764F">
          <w:rPr>
            <w:rStyle w:val="Hyperlink"/>
            <w:sz w:val="24"/>
            <w:szCs w:val="24"/>
          </w:rPr>
          <w:instrText xml:space="preserve"> ADDIN EN.CITE &lt;EndNote&gt;&lt;Cite ExcludeAuth="1"&gt;&lt;RecNum&gt;565&lt;/RecNum&gt;&lt;DisplayText&gt;&lt;style face="superscript"&gt;3&lt;/style&gt;&lt;/DisplayText&gt;&lt;record&gt;&lt;rec-number&gt;565&lt;/rec-number&gt;&lt;foreign-keys&gt;&lt;key app="EN" db-id="tzref950tfw2s8erzw7x5p5ktt9xrse02dvv" timestamp="0"&gt;565&lt;/key&gt;&lt;/foreign-keys&gt;&lt;ref-type name="Statute"&gt;31&lt;/ref-type&gt;&lt;contributors&gt;&lt;/contributors&gt;&lt;titles&gt;&lt;title&gt;42 Code of Federal Regulations (CFR) Part 59, Grants for Family Planning Services (October 1, 2000)&lt;/title&gt;&lt;/titles&gt;&lt;dates&gt;&lt;/dates&gt;&lt;pub-location&gt;Retrieved March 1, 2013, from http://www.hhs.gov/opa/pdfs/42-cfr-59-b.pdf&amp;#xD;&lt;/pub-location&gt;&lt;urls&gt;&lt;/urls&gt;&lt;access-date&gt;May 11, 2010&lt;/access-date&gt;&lt;/record&gt;&lt;/Cite&gt;&lt;/EndNote&gt;</w:instrText>
        </w:r>
        <w:r w:rsidRPr="00E56AA3" w:rsidR="000D764F">
          <w:rPr>
            <w:rStyle w:val="Hyperlink"/>
            <w:sz w:val="24"/>
            <w:szCs w:val="24"/>
          </w:rPr>
          <w:fldChar w:fldCharType="separate"/>
        </w:r>
        <w:r w:rsidRPr="00E56AA3" w:rsidR="000D764F">
          <w:rPr>
            <w:rStyle w:val="Hyperlink"/>
            <w:sz w:val="24"/>
            <w:szCs w:val="24"/>
            <w:vertAlign w:val="superscript"/>
          </w:rPr>
          <w:t>3</w:t>
        </w:r>
        <w:r w:rsidRPr="00E56AA3" w:rsidR="000D764F">
          <w:rPr>
            <w:rStyle w:val="Hyperlink"/>
            <w:sz w:val="24"/>
            <w:szCs w:val="24"/>
          </w:rPr>
          <w:fldChar w:fldCharType="end"/>
        </w:r>
      </w:hyperlink>
      <w:r w:rsidRPr="00E56AA3" w:rsidR="00D832DD">
        <w:rPr>
          <w:sz w:val="24"/>
          <w:szCs w:val="24"/>
        </w:rPr>
        <w:t xml:space="preserve"> at least 90</w:t>
      </w:r>
      <w:r w:rsidRPr="00E56AA3" w:rsidR="00D10F40">
        <w:rPr>
          <w:sz w:val="24"/>
          <w:szCs w:val="24"/>
        </w:rPr>
        <w:t>%</w:t>
      </w:r>
      <w:r w:rsidRPr="00E56AA3" w:rsidR="00D832DD">
        <w:rPr>
          <w:sz w:val="24"/>
          <w:szCs w:val="24"/>
        </w:rPr>
        <w:t xml:space="preserve"> of the appropriation is used for clinical family planning services.</w:t>
      </w:r>
      <w:r w:rsidRPr="00E56AA3" w:rsidR="00140F63">
        <w:rPr>
          <w:sz w:val="24"/>
          <w:szCs w:val="24"/>
          <w:vertAlign w:val="superscript"/>
        </w:rPr>
        <w:t xml:space="preserve"> </w:t>
      </w:r>
      <w:hyperlink w:tooltip=", 1970 #577" w:history="1" w:anchor="_ENREF_2">
        <w:r w:rsidRPr="00E56AA3" w:rsidR="00140F63">
          <w:rPr>
            <w:rStyle w:val="Hyperlink"/>
            <w:sz w:val="24"/>
            <w:szCs w:val="24"/>
            <w:u w:val="none"/>
            <w:vertAlign w:val="superscript"/>
          </w:rPr>
          <w:fldChar w:fldCharType="begin"/>
        </w:r>
        <w:r w:rsidRPr="00E56AA3" w:rsidR="00140F63">
          <w:rPr>
            <w:rStyle w:val="Hyperlink"/>
            <w:sz w:val="24"/>
            <w:szCs w:val="24"/>
            <w:u w:val="none"/>
            <w:vertAlign w:val="superscript"/>
          </w:rPr>
          <w:instrText xml:space="preserve"> ADDIN EN.CITE &lt;EndNote&gt;&lt;Cite ExcludeAuth="1"&gt;&lt;Year&gt;1970&lt;/Year&gt;&lt;RecNum&gt;577&lt;/RecNum&gt;&lt;DisplayText&gt;&lt;style face="superscript"&gt;2&lt;/style&gt;&lt;/DisplayText&gt;&lt;record&gt;&lt;rec-number&gt;577&lt;/rec-number&gt;&lt;foreign-keys&gt;&lt;key app="EN" db-id="tzref950tfw2s8erzw7x5p5ktt9xrse02dvv" timestamp="0"&gt;577&lt;/key&gt;&lt;/foreign-keys&gt;&lt;ref-type name="Statute"&gt;31&lt;/ref-type&gt;&lt;contributors&gt;&lt;/contributors&gt;&lt;titles&gt;&lt;title&gt;42 USC 300 Section 1006 [300a-4], Regulations and Payments&lt;/title&gt;&lt;/titles&gt;&lt;dates&gt;&lt;year&gt;1970&lt;/year&gt;&lt;/dates&gt;&lt;pub-location&gt;Retrieved March 1, 2013, from http://www.hhs.gov/opa/pdfs/title-x-statute-attachment-a.pdf&lt;/pub-location&gt;&lt;urls&gt;&lt;/urls&gt;&lt;access-date&gt;May 11, 2010&lt;/access-date&gt;&lt;/record&gt;&lt;/Cite&gt;&lt;/EndNote&gt;</w:instrText>
        </w:r>
        <w:r w:rsidRPr="00E56AA3" w:rsidR="00140F63">
          <w:rPr>
            <w:rStyle w:val="Hyperlink"/>
            <w:sz w:val="24"/>
            <w:szCs w:val="24"/>
            <w:u w:val="none"/>
            <w:vertAlign w:val="superscript"/>
          </w:rPr>
          <w:fldChar w:fldCharType="separate"/>
        </w:r>
        <w:r w:rsidRPr="00E56AA3" w:rsidR="00140F63">
          <w:rPr>
            <w:rStyle w:val="Hyperlink"/>
            <w:sz w:val="24"/>
            <w:szCs w:val="24"/>
            <w:u w:val="none"/>
            <w:vertAlign w:val="superscript"/>
          </w:rPr>
          <w:t>2</w:t>
        </w:r>
        <w:r w:rsidRPr="00E56AA3" w:rsidR="00140F63">
          <w:rPr>
            <w:rStyle w:val="Hyperlink"/>
            <w:sz w:val="24"/>
            <w:szCs w:val="24"/>
            <w:u w:val="none"/>
            <w:vertAlign w:val="superscript"/>
          </w:rPr>
          <w:fldChar w:fldCharType="end"/>
        </w:r>
      </w:hyperlink>
      <w:r w:rsidRPr="00E56AA3" w:rsidR="00C51CAF">
        <w:rPr>
          <w:sz w:val="24"/>
          <w:szCs w:val="24"/>
          <w:vertAlign w:val="superscript"/>
        </w:rPr>
        <w:t xml:space="preserve"> </w:t>
      </w:r>
      <w:r w:rsidRPr="00E56AA3" w:rsidR="00D832DD">
        <w:rPr>
          <w:sz w:val="24"/>
          <w:szCs w:val="24"/>
        </w:rPr>
        <w:t xml:space="preserve">Annually, the Title X program helps women and couples to avoid </w:t>
      </w:r>
      <w:r w:rsidRPr="00E56AA3" w:rsidR="00A41105">
        <w:rPr>
          <w:sz w:val="24"/>
          <w:szCs w:val="24"/>
        </w:rPr>
        <w:t>one million</w:t>
      </w:r>
      <w:r w:rsidRPr="00E56AA3" w:rsidR="00D832DD">
        <w:rPr>
          <w:sz w:val="24"/>
          <w:szCs w:val="24"/>
        </w:rPr>
        <w:t xml:space="preserve"> unintended pregnancies that would otherwise result in </w:t>
      </w:r>
      <w:r w:rsidR="00401A9E">
        <w:rPr>
          <w:sz w:val="24"/>
          <w:szCs w:val="24"/>
        </w:rPr>
        <w:t xml:space="preserve">an estimated? </w:t>
      </w:r>
      <w:r w:rsidRPr="00E56AA3" w:rsidR="00A41105">
        <w:rPr>
          <w:sz w:val="24"/>
          <w:szCs w:val="24"/>
        </w:rPr>
        <w:t>501</w:t>
      </w:r>
      <w:r w:rsidRPr="00E56AA3" w:rsidR="00D832DD">
        <w:rPr>
          <w:sz w:val="24"/>
          <w:szCs w:val="24"/>
        </w:rPr>
        <w:t xml:space="preserve">,000 unplanned births and </w:t>
      </w:r>
      <w:r w:rsidRPr="00E56AA3" w:rsidR="00A41105">
        <w:rPr>
          <w:sz w:val="24"/>
          <w:szCs w:val="24"/>
        </w:rPr>
        <w:t>345</w:t>
      </w:r>
      <w:r w:rsidRPr="00E56AA3" w:rsidR="00D832DD">
        <w:rPr>
          <w:sz w:val="24"/>
          <w:szCs w:val="24"/>
        </w:rPr>
        <w:t>,000 abortions.</w:t>
      </w:r>
      <w:hyperlink w:tooltip="Jennifer J. Frost, 2015 #601" w:history="1" w:anchor="_ENREF_4">
        <w:r w:rsidRPr="00E56AA3" w:rsidR="005B2DF9">
          <w:rPr>
            <w:rStyle w:val="Hyperlink"/>
            <w:sz w:val="24"/>
            <w:szCs w:val="24"/>
            <w:u w:val="none"/>
            <w:vertAlign w:val="superscript"/>
          </w:rPr>
          <w:fldChar w:fldCharType="begin"/>
        </w:r>
        <w:r w:rsidRPr="00E56AA3" w:rsidR="005B2DF9">
          <w:rPr>
            <w:rStyle w:val="Hyperlink"/>
            <w:sz w:val="24"/>
            <w:szCs w:val="24"/>
            <w:u w:val="none"/>
            <w:vertAlign w:val="superscript"/>
          </w:rPr>
          <w:instrText xml:space="preserve"> ADDIN EN.CITE &lt;EndNote&gt;&lt;Cite&gt;&lt;Author&gt;Jennifer J. Frost&lt;/Author&gt;&lt;Year&gt;2015&lt;/Year&gt;&lt;RecNum&gt;601&lt;/RecNum&gt;&lt;DisplayText&gt;&lt;style face="superscript"&gt;4&lt;/style&gt;&lt;/DisplayText&gt;&lt;record&gt;&lt;rec-number&gt;601&lt;/rec-number&gt;&lt;foreign-keys&gt;&lt;key app="EN" db-id="tzref950tfw2s8erzw7x5p5ktt9xrse02dvv" timestamp="1454684158"&gt;601&lt;/key&gt;&lt;/foreign-keys&gt;&lt;ref-type name="Report"&gt;27&lt;/ref-type&gt;&lt;contributors&gt;&lt;authors&gt;&lt;author&gt;Jennifer J. Frost, Lori Frohwirth, Mia R. Zolna&lt;/author&gt;&lt;/authors&gt;&lt;tertiary-authors&gt;&lt;author&gt;Guttmacher Institute&lt;/author&gt;&lt;/tertiary-authors&gt;&lt;/contributors&gt;&lt;titles&gt;&lt;title&gt;Contraceptive Needs and Services, 2013 Update&lt;/title&gt;&lt;/titles&gt;&lt;dates&gt;&lt;year&gt;2015&lt;/year&gt;&lt;/dates&gt;&lt;pub-location&gt;New York, New York&lt;/pub-location&gt;&lt;publisher&gt;Guttmacher Institute&lt;/publisher&gt;&lt;urls&gt;&lt;related-urls&gt;&lt;url&gt;http://www.guttmacher.org/pubs/win/contraceptive-needs-2013.pdf&lt;/url&gt;&lt;/related-urls&gt;&lt;/urls&gt;&lt;access-date&gt;2/4/2016&lt;/access-date&gt;&lt;/record&gt;&lt;/Cite&gt;&lt;/EndNote&gt;</w:instrText>
        </w:r>
        <w:r w:rsidRPr="00E56AA3" w:rsidR="005B2DF9">
          <w:rPr>
            <w:rStyle w:val="Hyperlink"/>
            <w:sz w:val="24"/>
            <w:szCs w:val="24"/>
            <w:u w:val="none"/>
            <w:vertAlign w:val="superscript"/>
          </w:rPr>
          <w:fldChar w:fldCharType="separate"/>
        </w:r>
        <w:r w:rsidRPr="00E56AA3" w:rsidR="005B2DF9">
          <w:rPr>
            <w:rStyle w:val="Hyperlink"/>
            <w:sz w:val="24"/>
            <w:szCs w:val="24"/>
            <w:u w:val="none"/>
            <w:vertAlign w:val="superscript"/>
          </w:rPr>
          <w:t>4</w:t>
        </w:r>
        <w:r w:rsidRPr="00E56AA3" w:rsidR="005B2DF9">
          <w:rPr>
            <w:rStyle w:val="Hyperlink"/>
            <w:sz w:val="24"/>
            <w:szCs w:val="24"/>
            <w:u w:val="none"/>
            <w:vertAlign w:val="superscript"/>
          </w:rPr>
          <w:fldChar w:fldCharType="end"/>
        </w:r>
        <w:r w:rsidRPr="00E56AA3" w:rsidR="00BB3196">
          <w:rPr>
            <w:rStyle w:val="Hyperlink"/>
            <w:sz w:val="24"/>
            <w:szCs w:val="24"/>
            <w:u w:val="none"/>
            <w:vertAlign w:val="superscript"/>
          </w:rPr>
          <w:t xml:space="preserve"> </w:t>
        </w:r>
      </w:hyperlink>
      <w:r w:rsidRPr="00E56AA3" w:rsidR="00D832DD">
        <w:rPr>
          <w:sz w:val="24"/>
          <w:szCs w:val="24"/>
        </w:rPr>
        <w:t xml:space="preserve"> </w:t>
      </w:r>
      <w:r w:rsidRPr="00E56AA3">
        <w:rPr>
          <w:sz w:val="24"/>
          <w:szCs w:val="24"/>
        </w:rPr>
        <w:t xml:space="preserve">In </w:t>
      </w:r>
      <w:r w:rsidRPr="00E56AA3" w:rsidR="00070B4A">
        <w:rPr>
          <w:sz w:val="24"/>
          <w:szCs w:val="24"/>
        </w:rPr>
        <w:t>2019</w:t>
      </w:r>
      <w:r w:rsidRPr="00E56AA3">
        <w:rPr>
          <w:sz w:val="24"/>
          <w:szCs w:val="24"/>
        </w:rPr>
        <w:t xml:space="preserve">, Title X-funded providers served approximately </w:t>
      </w:r>
      <w:r w:rsidRPr="00E56AA3" w:rsidR="00070B4A">
        <w:rPr>
          <w:sz w:val="24"/>
          <w:szCs w:val="24"/>
        </w:rPr>
        <w:t>3.1</w:t>
      </w:r>
      <w:r w:rsidRPr="00E56AA3">
        <w:rPr>
          <w:sz w:val="24"/>
          <w:szCs w:val="24"/>
        </w:rPr>
        <w:t xml:space="preserve"> million family planning users (i.e. clients) through </w:t>
      </w:r>
      <w:r w:rsidRPr="00E56AA3" w:rsidR="00070B4A">
        <w:rPr>
          <w:sz w:val="24"/>
          <w:szCs w:val="24"/>
        </w:rPr>
        <w:t>4.7</w:t>
      </w:r>
      <w:r w:rsidRPr="00E56AA3">
        <w:rPr>
          <w:sz w:val="24"/>
          <w:szCs w:val="24"/>
        </w:rPr>
        <w:t xml:space="preserve"> million family planning encounters. </w:t>
      </w:r>
      <w:r w:rsidRPr="00E56AA3" w:rsidR="00D832DD">
        <w:rPr>
          <w:sz w:val="24"/>
          <w:szCs w:val="24"/>
        </w:rPr>
        <w:t xml:space="preserve">There is at least one clinic that receives Title X funds and provides services as required under the Title X statute in </w:t>
      </w:r>
      <w:r w:rsidRPr="00E56AA3" w:rsidR="00D84BEB">
        <w:rPr>
          <w:sz w:val="24"/>
          <w:szCs w:val="24"/>
        </w:rPr>
        <w:t>64</w:t>
      </w:r>
      <w:r w:rsidRPr="00E56AA3" w:rsidR="00D10F40">
        <w:rPr>
          <w:sz w:val="24"/>
          <w:szCs w:val="24"/>
        </w:rPr>
        <w:t>%</w:t>
      </w:r>
      <w:r w:rsidRPr="00E56AA3" w:rsidR="00D832DD">
        <w:rPr>
          <w:sz w:val="24"/>
          <w:szCs w:val="24"/>
        </w:rPr>
        <w:t xml:space="preserve"> of U.S. counties.</w:t>
      </w:r>
      <w:hyperlink w:tooltip="Frost, 2004 #568" w:history="1" w:anchor="_ENREF_5">
        <w:r w:rsidRPr="00E56AA3" w:rsidR="005B2DF9">
          <w:rPr>
            <w:rStyle w:val="Hyperlink"/>
            <w:sz w:val="24"/>
            <w:szCs w:val="24"/>
            <w:u w:val="none"/>
            <w:vertAlign w:val="superscript"/>
          </w:rPr>
          <w:fldChar w:fldCharType="begin"/>
        </w:r>
        <w:r w:rsidRPr="00E56AA3" w:rsidR="005B2DF9">
          <w:rPr>
            <w:rStyle w:val="Hyperlink"/>
            <w:sz w:val="24"/>
            <w:szCs w:val="24"/>
            <w:u w:val="none"/>
            <w:vertAlign w:val="superscript"/>
          </w:rPr>
          <w:instrText xml:space="preserve"> ADDIN EN.CITE &lt;EndNote&gt;&lt;Cite&gt;&lt;Author&gt;Frost&lt;/Author&gt;&lt;Year&gt;2004&lt;/Year&gt;&lt;RecNum&gt;568&lt;/RecNum&gt;&lt;DisplayText&gt;&lt;style face="superscript"&gt;5&lt;/style&gt;&lt;/DisplayText&gt;&lt;record&gt;&lt;rec-number&gt;568&lt;/rec-number&gt;&lt;foreign-keys&gt;&lt;key app="EN" db-id="tzref950tfw2s8erzw7x5p5ktt9xrse02dvv" timestamp="0"&gt;568&lt;/key&gt;&lt;/foreign-keys&gt;&lt;ref-type name="Journal Article"&gt;17&lt;/ref-type&gt;&lt;contributors&gt;&lt;authors&gt;&lt;author&gt;Frost, J.J.&lt;/author&gt;&lt;author&gt;Frohwirth, L.&lt;/author&gt;&lt;author&gt;Purcell, A.&lt;/author&gt;&lt;/authors&gt;&lt;/contributors&gt;&lt;titles&gt;&lt;title&gt;The Availability and Use of Publicly Funded Family Planning Clinics: U.S. Trends, 1994–2001&lt;/title&gt;&lt;secondary-title&gt;Perspectives on Sexual and Reproductive Health&lt;/secondary-title&gt;&lt;/titles&gt;&lt;pages&gt;206-215&lt;/pages&gt;&lt;volume&gt;36&lt;/volume&gt;&lt;number&gt;5&lt;/number&gt;&lt;dates&gt;&lt;year&gt;2004&lt;/year&gt;&lt;/dates&gt;&lt;urls&gt;&lt;related-urls&gt;&lt;url&gt;http://www.guttmacher.org/pubs/psrh/full/3620604.pdf&lt;/url&gt;&lt;/related-urls&gt;&lt;/urls&gt;&lt;access-date&gt;May 27, 2010&lt;/access-date&gt;&lt;/record&gt;&lt;/Cite&gt;&lt;/EndNote&gt;</w:instrText>
        </w:r>
        <w:r w:rsidRPr="00E56AA3" w:rsidR="005B2DF9">
          <w:rPr>
            <w:rStyle w:val="Hyperlink"/>
            <w:sz w:val="24"/>
            <w:szCs w:val="24"/>
            <w:u w:val="none"/>
            <w:vertAlign w:val="superscript"/>
          </w:rPr>
          <w:fldChar w:fldCharType="separate"/>
        </w:r>
        <w:r w:rsidRPr="00E56AA3" w:rsidR="005B2DF9">
          <w:rPr>
            <w:rStyle w:val="Hyperlink"/>
            <w:sz w:val="24"/>
            <w:szCs w:val="24"/>
            <w:u w:val="none"/>
            <w:vertAlign w:val="superscript"/>
          </w:rPr>
          <w:t>5</w:t>
        </w:r>
        <w:r w:rsidRPr="00E56AA3" w:rsidR="005B2DF9">
          <w:rPr>
            <w:rStyle w:val="Hyperlink"/>
            <w:sz w:val="24"/>
            <w:szCs w:val="24"/>
            <w:u w:val="none"/>
            <w:vertAlign w:val="superscript"/>
          </w:rPr>
          <w:fldChar w:fldCharType="end"/>
        </w:r>
      </w:hyperlink>
      <w:r w:rsidRPr="00E56AA3" w:rsidR="00D832DD">
        <w:rPr>
          <w:rStyle w:val="Hyperlink"/>
          <w:sz w:val="24"/>
          <w:szCs w:val="24"/>
          <w:u w:val="none"/>
          <w:vertAlign w:val="superscript"/>
        </w:rPr>
        <w:t xml:space="preserve"> </w:t>
      </w:r>
    </w:p>
    <w:p w:rsidRPr="00E56AA3" w:rsidR="00D832DD" w:rsidP="00D832DD" w:rsidRDefault="00D832DD" w14:paraId="5398B2D7" w14:textId="75B0552F">
      <w:pPr>
        <w:pStyle w:val="bodytext-gph"/>
        <w:rPr>
          <w:b/>
          <w:sz w:val="24"/>
          <w:szCs w:val="24"/>
          <w:u w:val="single"/>
        </w:rPr>
      </w:pPr>
      <w:r w:rsidRPr="00E56AA3">
        <w:rPr>
          <w:b/>
          <w:bCs/>
          <w:sz w:val="24"/>
          <w:szCs w:val="24"/>
        </w:rPr>
        <w:t>Attachment A</w:t>
      </w:r>
      <w:r w:rsidRPr="00E56AA3">
        <w:rPr>
          <w:sz w:val="24"/>
          <w:szCs w:val="24"/>
        </w:rPr>
        <w:t xml:space="preserve"> to this statement contains a copy of the authorizing Title X program regulations that necessitate the collection of the information</w:t>
      </w:r>
      <w:r w:rsidRPr="00E56AA3" w:rsidR="00641205">
        <w:rPr>
          <w:sz w:val="24"/>
          <w:szCs w:val="24"/>
        </w:rPr>
        <w:t>;</w:t>
      </w:r>
      <w:r w:rsidRPr="00E56AA3">
        <w:rPr>
          <w:sz w:val="24"/>
          <w:szCs w:val="24"/>
        </w:rPr>
        <w:t xml:space="preserve"> </w:t>
      </w:r>
      <w:r w:rsidRPr="00E56AA3">
        <w:rPr>
          <w:b/>
          <w:bCs/>
          <w:sz w:val="24"/>
          <w:szCs w:val="24"/>
        </w:rPr>
        <w:t>Attachment B</w:t>
      </w:r>
      <w:r w:rsidRPr="00E56AA3">
        <w:rPr>
          <w:sz w:val="24"/>
          <w:szCs w:val="24"/>
        </w:rPr>
        <w:t xml:space="preserve"> is a copy of the current version of the </w:t>
      </w:r>
      <w:r w:rsidRPr="00E56AA3" w:rsidR="00AA5A2E">
        <w:rPr>
          <w:i/>
          <w:sz w:val="24"/>
          <w:szCs w:val="24"/>
        </w:rPr>
        <w:t xml:space="preserve">Title X </w:t>
      </w:r>
      <w:r w:rsidRPr="00E56AA3">
        <w:rPr>
          <w:i/>
          <w:iCs/>
          <w:sz w:val="24"/>
          <w:szCs w:val="24"/>
        </w:rPr>
        <w:t>Family Planning Annual Report</w:t>
      </w:r>
      <w:r w:rsidRPr="00E56AA3" w:rsidR="004A7617">
        <w:rPr>
          <w:i/>
          <w:iCs/>
          <w:sz w:val="24"/>
          <w:szCs w:val="24"/>
        </w:rPr>
        <w:t xml:space="preserve"> 2.0 </w:t>
      </w:r>
      <w:r w:rsidRPr="00E56AA3" w:rsidR="00B76E31">
        <w:rPr>
          <w:i/>
          <w:iCs/>
          <w:sz w:val="24"/>
          <w:szCs w:val="24"/>
        </w:rPr>
        <w:t xml:space="preserve">Encounter </w:t>
      </w:r>
      <w:r w:rsidRPr="00E56AA3" w:rsidR="004A7617">
        <w:rPr>
          <w:i/>
          <w:iCs/>
          <w:sz w:val="24"/>
          <w:szCs w:val="24"/>
        </w:rPr>
        <w:t>Data Elements</w:t>
      </w:r>
      <w:r w:rsidR="00B23DB0">
        <w:rPr>
          <w:i/>
          <w:iCs/>
          <w:sz w:val="24"/>
          <w:szCs w:val="24"/>
        </w:rPr>
        <w:t>.</w:t>
      </w:r>
      <w:r w:rsidRPr="00E56AA3">
        <w:rPr>
          <w:sz w:val="24"/>
          <w:szCs w:val="24"/>
        </w:rPr>
        <w:t xml:space="preserve"> </w:t>
      </w:r>
      <w:r w:rsidRPr="00E56AA3">
        <w:rPr>
          <w:b/>
          <w:bCs/>
          <w:sz w:val="24"/>
          <w:szCs w:val="24"/>
        </w:rPr>
        <w:t>Attachment C</w:t>
      </w:r>
      <w:r w:rsidRPr="00E56AA3">
        <w:rPr>
          <w:sz w:val="24"/>
          <w:szCs w:val="24"/>
        </w:rPr>
        <w:t xml:space="preserve"> is a copy of the </w:t>
      </w:r>
      <w:r w:rsidRPr="00E56AA3" w:rsidR="007F095B">
        <w:rPr>
          <w:i/>
          <w:sz w:val="24"/>
          <w:szCs w:val="24"/>
        </w:rPr>
        <w:t>60-Day Federal Register Notic</w:t>
      </w:r>
      <w:r w:rsidRPr="00E56AA3" w:rsidR="00641205">
        <w:rPr>
          <w:i/>
          <w:sz w:val="24"/>
          <w:szCs w:val="24"/>
        </w:rPr>
        <w:t>e;</w:t>
      </w:r>
      <w:r w:rsidRPr="00E56AA3">
        <w:rPr>
          <w:i/>
          <w:iCs/>
          <w:sz w:val="24"/>
          <w:szCs w:val="24"/>
        </w:rPr>
        <w:t xml:space="preserve"> </w:t>
      </w:r>
      <w:r w:rsidRPr="00E56AA3">
        <w:rPr>
          <w:b/>
          <w:bCs/>
          <w:sz w:val="24"/>
          <w:szCs w:val="24"/>
        </w:rPr>
        <w:t xml:space="preserve">Attachment </w:t>
      </w:r>
      <w:r w:rsidRPr="00E56AA3" w:rsidR="00F25332">
        <w:rPr>
          <w:b/>
          <w:bCs/>
          <w:sz w:val="24"/>
          <w:szCs w:val="24"/>
        </w:rPr>
        <w:t>D</w:t>
      </w:r>
      <w:r w:rsidRPr="00E56AA3">
        <w:rPr>
          <w:sz w:val="24"/>
          <w:szCs w:val="24"/>
        </w:rPr>
        <w:t xml:space="preserve"> is </w:t>
      </w:r>
      <w:r w:rsidRPr="00E56AA3" w:rsidR="007F095B">
        <w:rPr>
          <w:sz w:val="24"/>
          <w:szCs w:val="24"/>
        </w:rPr>
        <w:t xml:space="preserve">a copy of the </w:t>
      </w:r>
      <w:r w:rsidRPr="00E56AA3" w:rsidR="00203895">
        <w:rPr>
          <w:i/>
          <w:sz w:val="24"/>
          <w:szCs w:val="24"/>
        </w:rPr>
        <w:t>201</w:t>
      </w:r>
      <w:r w:rsidRPr="00E56AA3" w:rsidR="00924575">
        <w:rPr>
          <w:i/>
          <w:sz w:val="24"/>
          <w:szCs w:val="24"/>
        </w:rPr>
        <w:t>9</w:t>
      </w:r>
      <w:r w:rsidRPr="00E56AA3" w:rsidR="00203895">
        <w:rPr>
          <w:i/>
          <w:sz w:val="24"/>
          <w:szCs w:val="24"/>
        </w:rPr>
        <w:t xml:space="preserve"> </w:t>
      </w:r>
      <w:r w:rsidRPr="00E56AA3" w:rsidR="007F095B">
        <w:rPr>
          <w:i/>
          <w:sz w:val="24"/>
          <w:szCs w:val="24"/>
        </w:rPr>
        <w:t>Family Planning Annual Report National Summary</w:t>
      </w:r>
      <w:r w:rsidRPr="00E56AA3" w:rsidR="00F25332">
        <w:rPr>
          <w:i/>
          <w:sz w:val="24"/>
          <w:szCs w:val="24"/>
        </w:rPr>
        <w:t>.</w:t>
      </w:r>
      <w:r w:rsidRPr="00E56AA3">
        <w:rPr>
          <w:sz w:val="24"/>
          <w:szCs w:val="24"/>
        </w:rPr>
        <w:t xml:space="preserve"> </w:t>
      </w:r>
    </w:p>
    <w:p w:rsidRPr="00E56AA3" w:rsidR="00D832DD" w:rsidP="00D832DD" w:rsidRDefault="00D832DD" w14:paraId="2411B50E" w14:textId="585E7D66">
      <w:pPr>
        <w:pStyle w:val="Heading3"/>
        <w:keepNext/>
        <w:tabs>
          <w:tab w:val="clear" w:pos="1252"/>
          <w:tab w:val="num" w:pos="360"/>
        </w:tabs>
        <w:ind w:left="360"/>
        <w:rPr>
          <w:rStyle w:val="Heading3OMB"/>
        </w:rPr>
      </w:pPr>
      <w:bookmarkStart w:name="_Toc16533858" w:id="1"/>
      <w:r w:rsidRPr="00E56AA3">
        <w:rPr>
          <w:rStyle w:val="Heading3OMB"/>
        </w:rPr>
        <w:t>Circumstances Making the Collection of Information Necessary</w:t>
      </w:r>
      <w:bookmarkEnd w:id="1"/>
    </w:p>
    <w:p w:rsidRPr="00E56AA3" w:rsidR="00D832DD" w:rsidP="009021C8" w:rsidRDefault="00D832DD" w14:paraId="565B907C" w14:textId="3082A39E">
      <w:pPr>
        <w:pStyle w:val="bodytext-gph"/>
        <w:rPr>
          <w:sz w:val="24"/>
          <w:szCs w:val="24"/>
        </w:rPr>
      </w:pPr>
      <w:r w:rsidRPr="00E56AA3">
        <w:rPr>
          <w:sz w:val="24"/>
          <w:szCs w:val="24"/>
        </w:rPr>
        <w:t xml:space="preserve">Annual submission of the FPAR is required of all Title X </w:t>
      </w:r>
      <w:r w:rsidRPr="00E56AA3" w:rsidR="00FA1BCD">
        <w:rPr>
          <w:sz w:val="24"/>
          <w:szCs w:val="24"/>
        </w:rPr>
        <w:t xml:space="preserve">Family Planning Services </w:t>
      </w:r>
      <w:r w:rsidRPr="00E56AA3">
        <w:rPr>
          <w:sz w:val="24"/>
          <w:szCs w:val="24"/>
        </w:rPr>
        <w:t>grantees for purposes of monitoring and reporting program performance (45 CFR Part 74 and 45 CFR Part 92).</w:t>
      </w:r>
      <w:hyperlink w:tooltip=",  #563" w:history="1" w:anchor="_ENREF_6">
        <w:r w:rsidRPr="00E56AA3" w:rsidR="005B2DF9">
          <w:rPr>
            <w:rStyle w:val="Hyperlink"/>
            <w:sz w:val="24"/>
            <w:szCs w:val="24"/>
            <w:u w:val="none"/>
            <w:vertAlign w:val="superscript"/>
          </w:rPr>
          <w:fldChar w:fldCharType="begin">
            <w:fldData xml:space="preserve">PEVuZE5vdGU+PENpdGUgRXhjbHVkZUF1dGg9IjEiPjxSZWNOdW0+NTYzPC9SZWNOdW0+PERpc3Bs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=
</w:fldData>
          </w:fldChar>
        </w:r>
        <w:r w:rsidRPr="00E56AA3" w:rsidR="005B2DF9">
          <w:rPr>
            <w:rStyle w:val="Hyperlink"/>
            <w:sz w:val="24"/>
            <w:szCs w:val="24"/>
            <w:u w:val="none"/>
            <w:vertAlign w:val="superscript"/>
          </w:rPr>
          <w:instrText xml:space="preserve"> ADDIN EN.CITE </w:instrText>
        </w:r>
        <w:r w:rsidRPr="00E56AA3" w:rsidR="005B2DF9">
          <w:rPr>
            <w:rStyle w:val="Hyperlink"/>
            <w:sz w:val="24"/>
            <w:szCs w:val="24"/>
            <w:u w:val="none"/>
            <w:vertAlign w:val="superscript"/>
          </w:rPr>
          <w:fldChar w:fldCharType="begin">
            <w:fldData xml:space="preserve">PEVuZE5vdGU+PENpdGUgRXhjbHVkZUF1dGg9IjEiPjxSZWNOdW0+NTYzPC9SZWNOdW0+PERpc3Bs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=
</w:fldData>
          </w:fldChar>
        </w:r>
        <w:r w:rsidRPr="00E56AA3" w:rsidR="005B2DF9">
          <w:rPr>
            <w:rStyle w:val="Hyperlink"/>
            <w:sz w:val="24"/>
            <w:szCs w:val="24"/>
            <w:u w:val="none"/>
            <w:vertAlign w:val="superscript"/>
          </w:rPr>
          <w:instrText xml:space="preserve"> ADDIN EN.CITE.DATA </w:instrText>
        </w:r>
        <w:r w:rsidRPr="00E56AA3" w:rsidR="005B2DF9">
          <w:rPr>
            <w:rStyle w:val="Hyperlink"/>
            <w:sz w:val="24"/>
            <w:szCs w:val="24"/>
            <w:u w:val="none"/>
            <w:vertAlign w:val="superscript"/>
          </w:rPr>
        </w:r>
        <w:r w:rsidRPr="00E56AA3" w:rsidR="005B2DF9">
          <w:rPr>
            <w:rStyle w:val="Hyperlink"/>
            <w:sz w:val="24"/>
            <w:szCs w:val="24"/>
            <w:u w:val="none"/>
            <w:vertAlign w:val="superscript"/>
          </w:rPr>
          <w:fldChar w:fldCharType="end"/>
        </w:r>
        <w:r w:rsidRPr="00E56AA3" w:rsidR="005B2DF9">
          <w:rPr>
            <w:rStyle w:val="Hyperlink"/>
            <w:sz w:val="24"/>
            <w:szCs w:val="24"/>
            <w:u w:val="none"/>
            <w:vertAlign w:val="superscript"/>
          </w:rPr>
        </w:r>
        <w:r w:rsidRPr="00E56AA3" w:rsidR="005B2DF9">
          <w:rPr>
            <w:rStyle w:val="Hyperlink"/>
            <w:sz w:val="24"/>
            <w:szCs w:val="24"/>
            <w:u w:val="none"/>
            <w:vertAlign w:val="superscript"/>
          </w:rPr>
          <w:fldChar w:fldCharType="separate"/>
        </w:r>
        <w:r w:rsidRPr="00E56AA3" w:rsidR="005B2DF9">
          <w:rPr>
            <w:rStyle w:val="Hyperlink"/>
            <w:sz w:val="24"/>
            <w:szCs w:val="24"/>
            <w:u w:val="none"/>
            <w:vertAlign w:val="superscript"/>
          </w:rPr>
          <w:t>6-8</w:t>
        </w:r>
        <w:r w:rsidRPr="00E56AA3" w:rsidR="005B2DF9">
          <w:rPr>
            <w:rStyle w:val="Hyperlink"/>
            <w:sz w:val="24"/>
            <w:szCs w:val="24"/>
            <w:u w:val="none"/>
            <w:vertAlign w:val="superscript"/>
          </w:rPr>
          <w:fldChar w:fldCharType="end"/>
        </w:r>
      </w:hyperlink>
      <w:r w:rsidRPr="00E56AA3" w:rsidR="00D56AE4">
        <w:rPr>
          <w:sz w:val="24"/>
          <w:szCs w:val="24"/>
        </w:rPr>
        <w:t xml:space="preserve"> </w:t>
      </w:r>
      <w:r w:rsidRPr="00E56AA3" w:rsidR="00B47204">
        <w:rPr>
          <w:sz w:val="24"/>
          <w:szCs w:val="24"/>
        </w:rPr>
        <w:t xml:space="preserve">OPA is transitioning to a new data collection and reporting system for the Title X program, called FPAR 2.0. </w:t>
      </w:r>
      <w:r w:rsidRPr="00B47204" w:rsidR="00B47204">
        <w:rPr>
          <w:sz w:val="24"/>
          <w:szCs w:val="24"/>
        </w:rPr>
        <w:t>The FPAR 2.0 data collection builds on data already reported in FPAR 1.0 and add</w:t>
      </w:r>
      <w:r w:rsidR="00B47204">
        <w:rPr>
          <w:sz w:val="24"/>
          <w:szCs w:val="24"/>
        </w:rPr>
        <w:t>s</w:t>
      </w:r>
      <w:r w:rsidRPr="00B47204" w:rsidR="00B47204">
        <w:rPr>
          <w:sz w:val="24"/>
          <w:szCs w:val="24"/>
        </w:rPr>
        <w:t xml:space="preserve"> additional detail that will allow OPA to report to HHS leadership and Congress more completely on the services provided by Title X grantees in their communities. Currently, aggregate level data collection</w:t>
      </w:r>
      <w:r w:rsidR="00B47204">
        <w:rPr>
          <w:sz w:val="24"/>
          <w:szCs w:val="24"/>
        </w:rPr>
        <w:t xml:space="preserve"> in FPAR 1.0</w:t>
      </w:r>
      <w:r w:rsidRPr="00B47204" w:rsidR="00B47204">
        <w:rPr>
          <w:sz w:val="24"/>
          <w:szCs w:val="24"/>
        </w:rPr>
        <w:t xml:space="preserve"> limits analyses primarily to descriptive </w:t>
      </w:r>
      <w:r w:rsidRPr="00B47204" w:rsidR="00B47204">
        <w:rPr>
          <w:sz w:val="24"/>
          <w:szCs w:val="24"/>
        </w:rPr>
        <w:lastRenderedPageBreak/>
        <w:t>analytics that are of limited utility. Encounter level data collection will allow for richer and more detailed analysis. Several of the new data elements are related to clinical quality measures only recently developed and endorsed (in 2016) or</w:t>
      </w:r>
      <w:r w:rsidR="00B47204">
        <w:rPr>
          <w:sz w:val="24"/>
          <w:szCs w:val="24"/>
        </w:rPr>
        <w:t xml:space="preserve"> OPA/CDC developed </w:t>
      </w:r>
      <w:r w:rsidRPr="00B47204" w:rsidR="00B47204">
        <w:rPr>
          <w:sz w:val="24"/>
          <w:szCs w:val="24"/>
        </w:rPr>
        <w:t>Quality Family Planning guidelines (first released in 2014</w:t>
      </w:r>
      <w:r w:rsidR="00B47204">
        <w:rPr>
          <w:sz w:val="24"/>
          <w:szCs w:val="24"/>
        </w:rPr>
        <w:t xml:space="preserve">). </w:t>
      </w:r>
      <w:r w:rsidRPr="00E56AA3" w:rsidR="009021C8">
        <w:rPr>
          <w:sz w:val="24"/>
          <w:szCs w:val="24"/>
        </w:rPr>
        <w:t xml:space="preserve">Under FPAR 2.0, grantees will report fine-grained information on individual encounters between a client and a Title X provider. This detailed information will enable OPA to </w:t>
      </w:r>
      <w:proofErr w:type="gramStart"/>
      <w:r w:rsidRPr="00E56AA3" w:rsidR="009021C8">
        <w:rPr>
          <w:sz w:val="24"/>
          <w:szCs w:val="24"/>
        </w:rPr>
        <w:t>more closely monitor grantees’ performance, service provision, and compliance</w:t>
      </w:r>
      <w:proofErr w:type="gramEnd"/>
      <w:r w:rsidRPr="00E56AA3" w:rsidR="009021C8">
        <w:rPr>
          <w:sz w:val="24"/>
          <w:szCs w:val="24"/>
        </w:rPr>
        <w:t xml:space="preserve"> with legislative mandates. </w:t>
      </w:r>
    </w:p>
    <w:p w:rsidRPr="00E56AA3" w:rsidR="00D832DD" w:rsidP="00D832DD" w:rsidRDefault="00D832DD" w14:paraId="11C2B9F2" w14:textId="44A836F9">
      <w:pPr>
        <w:pStyle w:val="Heading3"/>
        <w:keepNext/>
        <w:tabs>
          <w:tab w:val="clear" w:pos="1252"/>
          <w:tab w:val="num" w:pos="360"/>
        </w:tabs>
        <w:ind w:left="360"/>
        <w:rPr>
          <w:rStyle w:val="Heading3OMB"/>
        </w:rPr>
      </w:pPr>
      <w:bookmarkStart w:name="_Toc16533859" w:id="2"/>
      <w:r w:rsidRPr="00E56AA3">
        <w:rPr>
          <w:rStyle w:val="Heading3OMB"/>
        </w:rPr>
        <w:t>Purpose and Use of Information Collection</w:t>
      </w:r>
      <w:bookmarkEnd w:id="2"/>
    </w:p>
    <w:p w:rsidRPr="00E56AA3" w:rsidR="007A7AF4" w:rsidP="008A0D77" w:rsidRDefault="00C66F08" w14:paraId="2F914EA1" w14:textId="3C952C36">
      <w:pPr>
        <w:pStyle w:val="bodytext-gph"/>
        <w:rPr>
          <w:sz w:val="24"/>
          <w:szCs w:val="24"/>
        </w:rPr>
      </w:pPr>
      <w:r w:rsidRPr="00E56AA3">
        <w:rPr>
          <w:sz w:val="24"/>
          <w:szCs w:val="24"/>
        </w:rPr>
        <w:t xml:space="preserve">The </w:t>
      </w:r>
      <w:r w:rsidRPr="00E56AA3" w:rsidR="00F04057">
        <w:rPr>
          <w:sz w:val="24"/>
          <w:szCs w:val="24"/>
        </w:rPr>
        <w:t xml:space="preserve">FPAR </w:t>
      </w:r>
      <w:r w:rsidRPr="00E56AA3">
        <w:rPr>
          <w:sz w:val="24"/>
          <w:szCs w:val="24"/>
        </w:rPr>
        <w:t>is</w:t>
      </w:r>
      <w:r w:rsidRPr="00E56AA3" w:rsidR="00D832DD">
        <w:rPr>
          <w:sz w:val="24"/>
          <w:szCs w:val="24"/>
        </w:rPr>
        <w:t xml:space="preserve"> the only source of annual, uniform reporting by all grantees (“Title X services grantees”) funded under Section 1001 of the Title X Public Health Service Act.</w:t>
      </w:r>
      <w:hyperlink w:tooltip=", 1970 #567" w:history="1" w:anchor="_ENREF_1">
        <w:r w:rsidRPr="00E56AA3" w:rsidR="00140F63">
          <w:rPr>
            <w:rStyle w:val="Hyperlink"/>
            <w:sz w:val="24"/>
            <w:szCs w:val="24"/>
            <w:vertAlign w:val="superscript"/>
          </w:rPr>
          <w:t>1</w:t>
        </w:r>
      </w:hyperlink>
      <w:r w:rsidRPr="00E56AA3" w:rsidR="00140F63">
        <w:rPr>
          <w:sz w:val="24"/>
          <w:szCs w:val="24"/>
        </w:rPr>
        <w:t xml:space="preserve"> </w:t>
      </w:r>
      <w:r w:rsidRPr="00E56AA3" w:rsidR="00D832DD">
        <w:rPr>
          <w:sz w:val="24"/>
          <w:szCs w:val="24"/>
        </w:rPr>
        <w:t xml:space="preserve"> </w:t>
      </w:r>
      <w:r w:rsidR="007A058A">
        <w:rPr>
          <w:sz w:val="24"/>
          <w:szCs w:val="24"/>
        </w:rPr>
        <w:t xml:space="preserve">The new </w:t>
      </w:r>
      <w:r w:rsidRPr="00E56AA3" w:rsidR="00D832DD">
        <w:rPr>
          <w:sz w:val="24"/>
          <w:szCs w:val="24"/>
        </w:rPr>
        <w:t xml:space="preserve">FPAR </w:t>
      </w:r>
      <w:r w:rsidRPr="00E56AA3" w:rsidR="00E865C5">
        <w:rPr>
          <w:sz w:val="24"/>
          <w:szCs w:val="24"/>
        </w:rPr>
        <w:t>2.0</w:t>
      </w:r>
      <w:r w:rsidR="007A058A">
        <w:rPr>
          <w:sz w:val="24"/>
          <w:szCs w:val="24"/>
        </w:rPr>
        <w:t xml:space="preserve"> system</w:t>
      </w:r>
      <w:r w:rsidRPr="00E56AA3" w:rsidR="00E865C5">
        <w:rPr>
          <w:sz w:val="24"/>
          <w:szCs w:val="24"/>
        </w:rPr>
        <w:t xml:space="preserve"> will </w:t>
      </w:r>
      <w:r w:rsidRPr="00E56AA3" w:rsidR="00D832DD">
        <w:rPr>
          <w:sz w:val="24"/>
          <w:szCs w:val="24"/>
        </w:rPr>
        <w:t>provide consistent, national-level data on the Title X Family Planning program and its users</w:t>
      </w:r>
      <w:r w:rsidRPr="00E56AA3" w:rsidR="003E283D">
        <w:rPr>
          <w:sz w:val="24"/>
          <w:szCs w:val="24"/>
        </w:rPr>
        <w:t>.</w:t>
      </w:r>
      <w:r w:rsidRPr="00E56AA3" w:rsidR="00D832DD">
        <w:rPr>
          <w:sz w:val="24"/>
          <w:szCs w:val="24"/>
        </w:rPr>
        <w:t xml:space="preserve"> OPA </w:t>
      </w:r>
      <w:r w:rsidRPr="00E56AA3" w:rsidR="00457C99">
        <w:rPr>
          <w:sz w:val="24"/>
          <w:szCs w:val="24"/>
        </w:rPr>
        <w:t xml:space="preserve">will be able to </w:t>
      </w:r>
      <w:r w:rsidRPr="00E56AA3" w:rsidR="00D832DD">
        <w:rPr>
          <w:sz w:val="24"/>
          <w:szCs w:val="24"/>
        </w:rPr>
        <w:t xml:space="preserve">assemble </w:t>
      </w:r>
      <w:r w:rsidRPr="00E56AA3" w:rsidR="003E283D">
        <w:rPr>
          <w:sz w:val="24"/>
          <w:szCs w:val="24"/>
        </w:rPr>
        <w:t xml:space="preserve">and analyze </w:t>
      </w:r>
      <w:r w:rsidRPr="00E56AA3" w:rsidR="00D832DD">
        <w:rPr>
          <w:sz w:val="24"/>
          <w:szCs w:val="24"/>
        </w:rPr>
        <w:t xml:space="preserve">comparable and relevant program data to answer questions about the characteristics of the population served, </w:t>
      </w:r>
      <w:r w:rsidRPr="00E56AA3" w:rsidR="003E283D">
        <w:rPr>
          <w:sz w:val="24"/>
          <w:szCs w:val="24"/>
        </w:rPr>
        <w:t>the provision and use of services, and the</w:t>
      </w:r>
      <w:r w:rsidRPr="00E56AA3" w:rsidR="00D832DD">
        <w:rPr>
          <w:sz w:val="24"/>
          <w:szCs w:val="24"/>
        </w:rPr>
        <w:t xml:space="preserve"> impact of the program on </w:t>
      </w:r>
      <w:r w:rsidRPr="00E56AA3" w:rsidR="003E283D">
        <w:rPr>
          <w:sz w:val="24"/>
          <w:szCs w:val="24"/>
        </w:rPr>
        <w:t>certain family planning</w:t>
      </w:r>
      <w:r w:rsidRPr="00E56AA3" w:rsidR="00D832DD">
        <w:rPr>
          <w:sz w:val="24"/>
          <w:szCs w:val="24"/>
        </w:rPr>
        <w:t xml:space="preserve"> outcomes. FPAR</w:t>
      </w:r>
      <w:r w:rsidRPr="00E56AA3" w:rsidR="00E865C5">
        <w:rPr>
          <w:sz w:val="24"/>
          <w:szCs w:val="24"/>
        </w:rPr>
        <w:t xml:space="preserve"> 2.0</w:t>
      </w:r>
      <w:r w:rsidRPr="00E56AA3" w:rsidR="00043B68">
        <w:rPr>
          <w:sz w:val="24"/>
          <w:szCs w:val="24"/>
        </w:rPr>
        <w:t xml:space="preserve"> will collect a standard set of</w:t>
      </w:r>
      <w:r w:rsidRPr="00E56AA3" w:rsidR="00D832DD">
        <w:rPr>
          <w:sz w:val="24"/>
          <w:szCs w:val="24"/>
        </w:rPr>
        <w:t xml:space="preserve"> data elements</w:t>
      </w:r>
      <w:r w:rsidRPr="00E56AA3" w:rsidR="00043B68">
        <w:rPr>
          <w:sz w:val="24"/>
          <w:szCs w:val="24"/>
        </w:rPr>
        <w:t xml:space="preserve"> pertaining to users and encounters,</w:t>
      </w:r>
      <w:r w:rsidRPr="00E56AA3" w:rsidR="00D832DD">
        <w:rPr>
          <w:sz w:val="24"/>
          <w:szCs w:val="24"/>
        </w:rPr>
        <w:t xml:space="preserve"> </w:t>
      </w:r>
      <w:r w:rsidRPr="00E56AA3" w:rsidR="00043B68">
        <w:rPr>
          <w:sz w:val="24"/>
          <w:szCs w:val="24"/>
        </w:rPr>
        <w:t>such as</w:t>
      </w:r>
      <w:r w:rsidRPr="00E56AA3" w:rsidR="008A0D77">
        <w:rPr>
          <w:sz w:val="24"/>
          <w:szCs w:val="24"/>
        </w:rPr>
        <w:t xml:space="preserve"> </w:t>
      </w:r>
      <w:r w:rsidRPr="00E56AA3" w:rsidR="00043B68">
        <w:rPr>
          <w:sz w:val="24"/>
          <w:szCs w:val="24"/>
        </w:rPr>
        <w:t>user</w:t>
      </w:r>
      <w:r w:rsidRPr="00E56AA3" w:rsidR="008A0D77">
        <w:rPr>
          <w:sz w:val="24"/>
          <w:szCs w:val="24"/>
        </w:rPr>
        <w:t xml:space="preserve"> </w:t>
      </w:r>
      <w:r w:rsidRPr="00E56AA3" w:rsidR="00457C99">
        <w:rPr>
          <w:sz w:val="24"/>
          <w:szCs w:val="24"/>
        </w:rPr>
        <w:t xml:space="preserve">demographics, service delivery, </w:t>
      </w:r>
      <w:r w:rsidRPr="00E56AA3" w:rsidR="008A0D77">
        <w:rPr>
          <w:sz w:val="24"/>
          <w:szCs w:val="24"/>
        </w:rPr>
        <w:t>family planning intentions and methods</w:t>
      </w:r>
      <w:r w:rsidRPr="00E56AA3" w:rsidR="00D832DD">
        <w:rPr>
          <w:sz w:val="24"/>
          <w:szCs w:val="24"/>
        </w:rPr>
        <w:t>,</w:t>
      </w:r>
      <w:r w:rsidRPr="00E56AA3" w:rsidR="00457C99">
        <w:rPr>
          <w:sz w:val="24"/>
          <w:szCs w:val="24"/>
        </w:rPr>
        <w:t xml:space="preserve"> and other indicators</w:t>
      </w:r>
      <w:r w:rsidRPr="00E56AA3" w:rsidR="00043B68">
        <w:rPr>
          <w:sz w:val="24"/>
          <w:szCs w:val="24"/>
        </w:rPr>
        <w:t xml:space="preserve">. Under the previous FPAR, aggregate measures </w:t>
      </w:r>
      <w:r w:rsidRPr="00E56AA3" w:rsidR="00D832DD">
        <w:rPr>
          <w:sz w:val="24"/>
          <w:szCs w:val="24"/>
        </w:rPr>
        <w:t>resulted in valid and reliable estimates of key indicators</w:t>
      </w:r>
      <w:r w:rsidRPr="00E56AA3" w:rsidR="00043B68">
        <w:rPr>
          <w:sz w:val="24"/>
          <w:szCs w:val="24"/>
        </w:rPr>
        <w:t xml:space="preserve"> that</w:t>
      </w:r>
      <w:r w:rsidRPr="00E56AA3" w:rsidR="00D832DD">
        <w:rPr>
          <w:sz w:val="24"/>
          <w:szCs w:val="24"/>
        </w:rPr>
        <w:t xml:space="preserve"> allow</w:t>
      </w:r>
      <w:r w:rsidRPr="00E56AA3" w:rsidR="00043B68">
        <w:rPr>
          <w:sz w:val="24"/>
          <w:szCs w:val="24"/>
        </w:rPr>
        <w:t>ed</w:t>
      </w:r>
      <w:r w:rsidRPr="00E56AA3" w:rsidR="00D832DD">
        <w:rPr>
          <w:sz w:val="24"/>
          <w:szCs w:val="24"/>
        </w:rPr>
        <w:t xml:space="preserve"> for comparisons over time at </w:t>
      </w:r>
      <w:r w:rsidRPr="00E56AA3" w:rsidR="00043B68">
        <w:rPr>
          <w:sz w:val="24"/>
          <w:szCs w:val="24"/>
        </w:rPr>
        <w:t xml:space="preserve">multiple </w:t>
      </w:r>
      <w:r w:rsidRPr="00E56AA3" w:rsidR="00D832DD">
        <w:rPr>
          <w:sz w:val="24"/>
          <w:szCs w:val="24"/>
        </w:rPr>
        <w:t>levels of the program (e.g., national, regional, state, and grantee).</w:t>
      </w:r>
      <w:r w:rsidRPr="00E56AA3" w:rsidR="007A7AF4">
        <w:rPr>
          <w:sz w:val="24"/>
          <w:szCs w:val="24"/>
        </w:rPr>
        <w:t xml:space="preserve"> </w:t>
      </w:r>
      <w:r w:rsidRPr="00E56AA3" w:rsidR="00457C99">
        <w:rPr>
          <w:sz w:val="24"/>
          <w:szCs w:val="24"/>
        </w:rPr>
        <w:t>Encounter level data collected through</w:t>
      </w:r>
      <w:r w:rsidRPr="00E56AA3" w:rsidR="00A14B3F">
        <w:rPr>
          <w:sz w:val="24"/>
          <w:szCs w:val="24"/>
        </w:rPr>
        <w:t xml:space="preserve"> </w:t>
      </w:r>
      <w:r w:rsidRPr="00E56AA3" w:rsidR="00043B68">
        <w:rPr>
          <w:sz w:val="24"/>
          <w:szCs w:val="24"/>
        </w:rPr>
        <w:t>FPAR 2.0 will</w:t>
      </w:r>
      <w:r w:rsidRPr="00E56AA3" w:rsidR="00457C99">
        <w:rPr>
          <w:sz w:val="24"/>
          <w:szCs w:val="24"/>
        </w:rPr>
        <w:t xml:space="preserve"> ultimately</w:t>
      </w:r>
      <w:r w:rsidRPr="00E56AA3" w:rsidR="00043B68">
        <w:rPr>
          <w:sz w:val="24"/>
          <w:szCs w:val="24"/>
        </w:rPr>
        <w:t xml:space="preserve"> </w:t>
      </w:r>
      <w:r w:rsidRPr="00E56AA3" w:rsidR="00457C99">
        <w:rPr>
          <w:sz w:val="24"/>
          <w:szCs w:val="24"/>
        </w:rPr>
        <w:t>improve the quality of data reported to OPA and reduce reporting burden</w:t>
      </w:r>
      <w:r w:rsidRPr="00E56AA3" w:rsidR="00440484">
        <w:rPr>
          <w:sz w:val="24"/>
          <w:szCs w:val="24"/>
        </w:rPr>
        <w:t xml:space="preserve"> </w:t>
      </w:r>
      <w:r w:rsidR="00401A9E">
        <w:rPr>
          <w:sz w:val="24"/>
          <w:szCs w:val="24"/>
        </w:rPr>
        <w:t>for</w:t>
      </w:r>
      <w:r w:rsidRPr="00E56AA3" w:rsidR="00440484">
        <w:rPr>
          <w:sz w:val="24"/>
          <w:szCs w:val="24"/>
        </w:rPr>
        <w:t xml:space="preserve"> grantees</w:t>
      </w:r>
      <w:r w:rsidRPr="00E56AA3" w:rsidR="00457C99">
        <w:rPr>
          <w:sz w:val="24"/>
          <w:szCs w:val="24"/>
        </w:rPr>
        <w:t xml:space="preserve">. </w:t>
      </w:r>
      <w:r w:rsidRPr="007A058A" w:rsidR="00457C99">
        <w:rPr>
          <w:sz w:val="24"/>
          <w:szCs w:val="24"/>
        </w:rPr>
        <w:t>The new system</w:t>
      </w:r>
      <w:r w:rsidRPr="00E56AA3" w:rsidR="00457C99">
        <w:rPr>
          <w:sz w:val="24"/>
          <w:szCs w:val="24"/>
        </w:rPr>
        <w:t xml:space="preserve"> will automate procedures currently done manually, such as tabulating and checking basic counts of clients served and types of services provided. Additionally, the more granular data collected with FPAR 2.0 will help contribute to a learning healthcare environment by </w:t>
      </w:r>
      <w:r w:rsidRPr="00E56AA3" w:rsidR="00B069C6">
        <w:rPr>
          <w:sz w:val="24"/>
          <w:szCs w:val="24"/>
        </w:rPr>
        <w:t>greatly expand</w:t>
      </w:r>
      <w:r w:rsidRPr="00E56AA3" w:rsidR="00457C99">
        <w:rPr>
          <w:sz w:val="24"/>
          <w:szCs w:val="24"/>
        </w:rPr>
        <w:t>ing</w:t>
      </w:r>
      <w:r w:rsidRPr="00E56AA3" w:rsidR="00B069C6">
        <w:rPr>
          <w:sz w:val="24"/>
          <w:szCs w:val="24"/>
        </w:rPr>
        <w:t xml:space="preserve"> the options for data analysis and reporting—for example, through interactive data dashboards and visualizations, customized tabulations and reports, and application of analytics and statistical analyses on the encounter-level data files. </w:t>
      </w:r>
    </w:p>
    <w:p w:rsidRPr="00E56AA3" w:rsidR="00D832DD" w:rsidP="008A0D77" w:rsidRDefault="00D832DD" w14:paraId="766424AB" w14:textId="12BBF1B5">
      <w:pPr>
        <w:pStyle w:val="bodytext-gph"/>
        <w:rPr>
          <w:sz w:val="24"/>
          <w:szCs w:val="24"/>
        </w:rPr>
      </w:pPr>
      <w:r w:rsidRPr="00E56AA3">
        <w:rPr>
          <w:sz w:val="24"/>
          <w:szCs w:val="24"/>
        </w:rPr>
        <w:t>Information from FPAR</w:t>
      </w:r>
      <w:r w:rsidRPr="00E56AA3" w:rsidR="00A14B3F">
        <w:rPr>
          <w:sz w:val="24"/>
          <w:szCs w:val="24"/>
        </w:rPr>
        <w:t xml:space="preserve"> 2.0</w:t>
      </w:r>
      <w:r w:rsidRPr="00E56AA3">
        <w:rPr>
          <w:sz w:val="24"/>
          <w:szCs w:val="24"/>
        </w:rPr>
        <w:t xml:space="preserve"> is important to OPA for several reasons. First, OPA </w:t>
      </w:r>
      <w:r w:rsidRPr="00E56AA3" w:rsidR="00A14B3F">
        <w:rPr>
          <w:sz w:val="24"/>
          <w:szCs w:val="24"/>
        </w:rPr>
        <w:t xml:space="preserve">will </w:t>
      </w:r>
      <w:r w:rsidRPr="00E56AA3">
        <w:rPr>
          <w:sz w:val="24"/>
          <w:szCs w:val="24"/>
        </w:rPr>
        <w:t>use</w:t>
      </w:r>
      <w:r w:rsidRPr="00E56AA3" w:rsidR="00A14B3F">
        <w:rPr>
          <w:sz w:val="24"/>
          <w:szCs w:val="24"/>
        </w:rPr>
        <w:t xml:space="preserve"> </w:t>
      </w:r>
      <w:r w:rsidRPr="00E56AA3">
        <w:rPr>
          <w:sz w:val="24"/>
          <w:szCs w:val="24"/>
        </w:rPr>
        <w:t xml:space="preserve">FPAR </w:t>
      </w:r>
      <w:r w:rsidRPr="00E56AA3" w:rsidR="00A14B3F">
        <w:rPr>
          <w:sz w:val="24"/>
          <w:szCs w:val="24"/>
        </w:rPr>
        <w:t xml:space="preserve">2.0 </w:t>
      </w:r>
      <w:r w:rsidRPr="00E56AA3">
        <w:rPr>
          <w:sz w:val="24"/>
          <w:szCs w:val="24"/>
        </w:rPr>
        <w:t xml:space="preserve">data to monitor </w:t>
      </w:r>
      <w:r w:rsidRPr="00E56AA3" w:rsidR="005A1F84">
        <w:rPr>
          <w:sz w:val="24"/>
          <w:szCs w:val="24"/>
        </w:rPr>
        <w:t xml:space="preserve">program </w:t>
      </w:r>
      <w:r w:rsidRPr="00E56AA3">
        <w:rPr>
          <w:sz w:val="24"/>
          <w:szCs w:val="24"/>
        </w:rPr>
        <w:t>compliance with statutory requirements, regulations, and operational guidance set forth in the</w:t>
      </w:r>
      <w:r w:rsidRPr="00E56AA3" w:rsidR="009D7E0C">
        <w:rPr>
          <w:sz w:val="24"/>
          <w:szCs w:val="24"/>
        </w:rPr>
        <w:t xml:space="preserve"> Title X Family Planning Guidelines, consisting of the</w:t>
      </w:r>
      <w:r w:rsidRPr="00E56AA3">
        <w:rPr>
          <w:sz w:val="24"/>
          <w:szCs w:val="24"/>
        </w:rPr>
        <w:t xml:space="preserve"> </w:t>
      </w:r>
      <w:r w:rsidRPr="00E56AA3" w:rsidR="006C56D5">
        <w:rPr>
          <w:i/>
          <w:sz w:val="24"/>
          <w:szCs w:val="24"/>
        </w:rPr>
        <w:t xml:space="preserve">Program Requirements for Title X Funded Family Planning Projects (Title X Requirements) </w:t>
      </w:r>
      <w:r w:rsidRPr="00E56AA3" w:rsidR="006C56D5">
        <w:rPr>
          <w:sz w:val="24"/>
          <w:szCs w:val="24"/>
        </w:rPr>
        <w:t xml:space="preserve">and the clinical recommendations as outlined in </w:t>
      </w:r>
      <w:r w:rsidRPr="00E56AA3" w:rsidR="006C56D5">
        <w:rPr>
          <w:i/>
          <w:sz w:val="24"/>
          <w:szCs w:val="24"/>
        </w:rPr>
        <w:t xml:space="preserve">Providing Quality Family Planning </w:t>
      </w:r>
      <w:r w:rsidRPr="00E56AA3" w:rsidR="006C56D5">
        <w:rPr>
          <w:sz w:val="24"/>
          <w:szCs w:val="24"/>
        </w:rPr>
        <w:t xml:space="preserve">Services </w:t>
      </w:r>
      <w:r w:rsidRPr="00E56AA3" w:rsidR="006C56D5">
        <w:rPr>
          <w:i/>
          <w:sz w:val="24"/>
          <w:szCs w:val="24"/>
        </w:rPr>
        <w:t>(QFP)</w:t>
      </w:r>
      <w:r w:rsidRPr="00E56AA3" w:rsidR="008332AA">
        <w:rPr>
          <w:i/>
          <w:sz w:val="24"/>
          <w:szCs w:val="24"/>
        </w:rPr>
        <w:t>,</w:t>
      </w:r>
      <w:r w:rsidRPr="00E56AA3" w:rsidR="006575CD">
        <w:rPr>
          <w:rStyle w:val="Hyperlink"/>
          <w:sz w:val="24"/>
          <w:szCs w:val="24"/>
          <w:u w:val="none"/>
          <w:vertAlign w:val="superscript"/>
        </w:rPr>
        <w:t>9,</w:t>
      </w:r>
      <w:r w:rsidRPr="00E56AA3" w:rsidR="003155E0">
        <w:rPr>
          <w:rStyle w:val="Hyperlink"/>
          <w:sz w:val="24"/>
          <w:szCs w:val="24"/>
          <w:u w:val="none"/>
          <w:vertAlign w:val="superscript"/>
        </w:rPr>
        <w:fldChar w:fldCharType="begin"/>
      </w:r>
      <w:r w:rsidRPr="00E56AA3" w:rsidR="005B2DF9">
        <w:rPr>
          <w:rStyle w:val="Hyperlink"/>
          <w:sz w:val="24"/>
          <w:szCs w:val="24"/>
          <w:u w:val="none"/>
          <w:vertAlign w:val="superscript"/>
        </w:rPr>
        <w:instrText xml:space="preserve"> ADDIN EN.CITE &lt;EndNote&gt;&lt;Cite&gt;&lt;Author&gt;Affairs&lt;/Author&gt;&lt;Year&gt;April 2014&lt;/Year&gt;&lt;RecNum&gt;599&lt;/RecNum&gt;&lt;DisplayText&gt;&lt;style face="superscript"&gt;10,11&lt;/style&gt;&lt;/DisplayText&gt;&lt;record&gt;&lt;rec-number&gt;599&lt;/rec-number&gt;&lt;foreign-keys&gt;&lt;key app="EN" db-id="tzref950tfw2s8erzw7x5p5ktt9xrse02dvv" timestamp="1454682463"&gt;599&lt;/key&gt;&lt;/foreign-keys&gt;&lt;ref-type name="Government Document"&gt;46&lt;/ref-type&gt;&lt;contributors&gt;&lt;authors&gt;&lt;author&gt;Office of Population Affairs&lt;/author&gt;&lt;/authors&gt;&lt;secondary-authors&gt;&lt;author&gt;U.S. Department of Health &amp;amp; Human Services&lt;/author&gt;&lt;/secondary-authors&gt;&lt;/contributors&gt;&lt;titles&gt;&lt;title&gt;Program Requirements for Title X Funded Family Planning Projects&lt;/title&gt;&lt;/titles&gt;&lt;edition&gt;Version 1.0&lt;/edition&gt;&lt;keywords&gt;&lt;keyword&gt;Program Requirements&lt;/keyword&gt;&lt;/keywords&gt;&lt;dates&gt;&lt;year&gt;April 2014&lt;/year&gt;&lt;/dates&gt;&lt;pub-location&gt;Washington, D.C.&lt;/pub-location&gt;&lt;urls&gt;&lt;related-urls&gt;&lt;url&gt;http://www.hhs.gov/opa/program-guidelines/program-requirements&lt;/url&gt;&lt;/related-urls&gt;&lt;/urls&gt;&lt;access-date&gt;February 5, 2016&lt;/access-date&gt;&lt;/record&gt;&lt;/Cite&gt;&lt;Cite&gt;&lt;Author&gt;Loretta Gavin&lt;/Author&gt;&lt;Year&gt;2014&lt;/Year&gt;&lt;RecNum&gt;600&lt;/RecNum&gt;&lt;record&gt;&lt;rec-number&gt;600&lt;/rec-number&gt;&lt;foreign-keys&gt;&lt;key app="EN" db-id="tzref950tfw2s8erzw7x5p5ktt9xrse02dvv" timestamp="1454682787"&gt;600&lt;/key&gt;&lt;/foreign-keys&gt;&lt;ref-type name="Journal Article"&gt;17&lt;/ref-type&gt;&lt;contributors&gt;&lt;authors&gt;&lt;author&gt;Loretta Gavin, Susan Moskosky, Marion Carter, et al. &lt;/author&gt;&lt;/authors&gt;&lt;/contributors&gt;&lt;titles&gt;&lt;title&gt;Providing Quality Family Planning Services Recommendations of CDC and the U.S. Office of Population Affairs &lt;/title&gt;&lt;secondary-title&gt;MMWR&lt;/secondary-title&gt;&lt;/titles&gt;&lt;periodical&gt;&lt;full-title&gt;MMWR&lt;/full-title&gt;&lt;/periodical&gt;&lt;volume&gt;63&lt;/volume&gt;&lt;number&gt;4&lt;/number&gt;&lt;dates&gt;&lt;year&gt;2014&lt;/year&gt;&lt;pub-dates&gt;&lt;date&gt;April 25, 2014&lt;/date&gt;&lt;/pub-dates&gt;&lt;/dates&gt;&lt;urls&gt;&lt;related-urls&gt;&lt;url&gt;http://www.hhs.gov/opa/program-guidelines/family-planning-services/&lt;/url&gt;&lt;/related-urls&gt;&lt;/urls&gt;&lt;access-date&gt;2/5/2016&lt;/access-date&gt;&lt;/record&gt;&lt;/Cite&gt;&lt;/EndNote&gt;</w:instrText>
      </w:r>
      <w:r w:rsidRPr="00E56AA3" w:rsidR="003155E0">
        <w:rPr>
          <w:rStyle w:val="Hyperlink"/>
          <w:sz w:val="24"/>
          <w:szCs w:val="24"/>
          <w:u w:val="none"/>
          <w:vertAlign w:val="superscript"/>
        </w:rPr>
        <w:fldChar w:fldCharType="separate"/>
      </w:r>
      <w:hyperlink w:tooltip="Affairs, April 2014 #599" w:history="1" w:anchor="_ENREF_10">
        <w:r w:rsidRPr="00E56AA3" w:rsidR="005B2DF9">
          <w:rPr>
            <w:rStyle w:val="Hyperlink"/>
            <w:sz w:val="24"/>
            <w:szCs w:val="24"/>
            <w:u w:val="none"/>
            <w:vertAlign w:val="superscript"/>
          </w:rPr>
          <w:t>10</w:t>
        </w:r>
      </w:hyperlink>
      <w:r w:rsidRPr="00E56AA3" w:rsidR="003155E0">
        <w:rPr>
          <w:rStyle w:val="Hyperlink"/>
          <w:sz w:val="24"/>
          <w:szCs w:val="24"/>
          <w:u w:val="none"/>
          <w:vertAlign w:val="superscript"/>
        </w:rPr>
        <w:fldChar w:fldCharType="end"/>
      </w:r>
      <w:r w:rsidRPr="00E56AA3">
        <w:rPr>
          <w:rStyle w:val="Hyperlink"/>
          <w:sz w:val="24"/>
          <w:szCs w:val="24"/>
          <w:u w:val="none"/>
          <w:vertAlign w:val="superscript"/>
        </w:rPr>
        <w:t xml:space="preserve"> </w:t>
      </w:r>
      <w:r w:rsidRPr="00E56AA3">
        <w:rPr>
          <w:sz w:val="24"/>
          <w:szCs w:val="24"/>
        </w:rPr>
        <w:t>which include the following:</w:t>
      </w:r>
    </w:p>
    <w:p w:rsidRPr="00E56AA3" w:rsidR="00D832DD" w:rsidP="007D0CD4" w:rsidRDefault="00D832DD" w14:paraId="7ADFB751" w14:textId="17242571">
      <w:pPr>
        <w:pStyle w:val="Style115ptBlackBefore6ptLinespacingAtleast14pt1"/>
        <w:tabs>
          <w:tab w:val="clear" w:pos="288"/>
          <w:tab w:val="left" w:pos="630"/>
        </w:tabs>
        <w:rPr>
          <w:sz w:val="24"/>
          <w:szCs w:val="24"/>
        </w:rPr>
      </w:pPr>
      <w:r w:rsidRPr="00E56AA3">
        <w:rPr>
          <w:sz w:val="24"/>
          <w:szCs w:val="24"/>
        </w:rPr>
        <w:t>Monitoring compliance with legislative mandates, such as giving priority in the provision of services to low-income persons (Section 1006[c] of Title X of the Public Health Service Act, 42 USC 300)</w:t>
      </w:r>
      <w:r w:rsidRPr="00E56AA3" w:rsidR="00140F63">
        <w:rPr>
          <w:sz w:val="24"/>
          <w:szCs w:val="24"/>
          <w:vertAlign w:val="superscript"/>
        </w:rPr>
        <w:t xml:space="preserve"> </w:t>
      </w:r>
      <w:hyperlink w:tooltip=", 1970 #577" w:history="1" w:anchor="_ENREF_2">
        <w:r w:rsidRPr="00E56AA3" w:rsidR="00140F63">
          <w:rPr>
            <w:rStyle w:val="Hyperlink"/>
            <w:sz w:val="24"/>
            <w:szCs w:val="24"/>
            <w:vertAlign w:val="superscript"/>
          </w:rPr>
          <w:fldChar w:fldCharType="begin"/>
        </w:r>
        <w:r w:rsidRPr="00E56AA3" w:rsidR="00140F63">
          <w:rPr>
            <w:rStyle w:val="Hyperlink"/>
            <w:sz w:val="24"/>
            <w:szCs w:val="24"/>
            <w:vertAlign w:val="superscript"/>
          </w:rPr>
          <w:instrText xml:space="preserve"> ADDIN EN.CITE &lt;EndNote&gt;&lt;Cite ExcludeAuth="1"&gt;&lt;Year&gt;1970&lt;/Year&gt;&lt;RecNum&gt;577&lt;/RecNum&gt;&lt;DisplayText&gt;&lt;style face="superscript"&gt;2&lt;/style&gt;&lt;/DisplayText&gt;&lt;record&gt;&lt;rec-number&gt;577&lt;/rec-number&gt;&lt;foreign-keys&gt;&lt;key app="EN" db-id="tzref950tfw2s8erzw7x5p5ktt9xrse02dvv" timestamp="0"&gt;577&lt;/key&gt;&lt;/foreign-keys&gt;&lt;ref-type name="Statute"&gt;31&lt;/ref-type&gt;&lt;contributors&gt;&lt;/contributors&gt;&lt;titles&gt;&lt;title&gt;42 USC 300 Section 1006 [300a-4], Regulations and Payments&lt;/title&gt;&lt;/titles&gt;&lt;dates&gt;&lt;year&gt;1970&lt;/year&gt;&lt;/dates&gt;&lt;pub-location&gt;Retrieved March 1, 2013, from http://www.hhs.gov/opa/pdfs/title-x-statute-attachment-a.pdf&lt;/pub-location&gt;&lt;urls&gt;&lt;/urls&gt;&lt;access-date&gt;May 11, 2010&lt;/access-date&gt;&lt;/record&gt;&lt;/Cite&gt;&lt;/EndNote&gt;</w:instrText>
        </w:r>
        <w:r w:rsidRPr="00E56AA3" w:rsidR="00140F63">
          <w:rPr>
            <w:rStyle w:val="Hyperlink"/>
            <w:sz w:val="24"/>
            <w:szCs w:val="24"/>
            <w:vertAlign w:val="superscript"/>
          </w:rPr>
          <w:fldChar w:fldCharType="separate"/>
        </w:r>
        <w:r w:rsidRPr="00E56AA3" w:rsidR="00140F63">
          <w:rPr>
            <w:rStyle w:val="Hyperlink"/>
            <w:sz w:val="24"/>
            <w:szCs w:val="24"/>
            <w:vertAlign w:val="superscript"/>
          </w:rPr>
          <w:t>2</w:t>
        </w:r>
        <w:r w:rsidRPr="00E56AA3" w:rsidR="00140F63">
          <w:rPr>
            <w:rStyle w:val="Hyperlink"/>
            <w:sz w:val="24"/>
            <w:szCs w:val="24"/>
            <w:vertAlign w:val="superscript"/>
          </w:rPr>
          <w:fldChar w:fldCharType="end"/>
        </w:r>
      </w:hyperlink>
      <w:r w:rsidRPr="00E56AA3">
        <w:rPr>
          <w:sz w:val="24"/>
          <w:szCs w:val="24"/>
        </w:rPr>
        <w:t xml:space="preserve"> </w:t>
      </w:r>
      <w:r w:rsidRPr="00E56AA3" w:rsidR="005254DF">
        <w:rPr>
          <w:sz w:val="24"/>
          <w:szCs w:val="24"/>
        </w:rPr>
        <w:t xml:space="preserve"> </w:t>
      </w:r>
    </w:p>
    <w:p w:rsidRPr="00E56AA3" w:rsidR="00D832DD" w:rsidP="007D0CD4" w:rsidRDefault="00D832DD" w14:paraId="7388A0B9" w14:textId="0BFC6392">
      <w:pPr>
        <w:pStyle w:val="Style115ptBlackBefore6ptLinespacingAtleast14pt1"/>
        <w:tabs>
          <w:tab w:val="clear" w:pos="288"/>
          <w:tab w:val="left" w:pos="630"/>
        </w:tabs>
        <w:rPr>
          <w:sz w:val="24"/>
          <w:szCs w:val="24"/>
        </w:rPr>
      </w:pPr>
      <w:r w:rsidRPr="00E56AA3">
        <w:rPr>
          <w:sz w:val="24"/>
          <w:szCs w:val="24"/>
        </w:rPr>
        <w:t>Ensuring that Title X services grantees and their subcontractors provide a broad range of family planning methods and services (Section 1001[a] of Title X of the Public Health Service Act, 42 USC 300)</w:t>
      </w:r>
      <w:r w:rsidRPr="00E56AA3" w:rsidR="00140F63">
        <w:rPr>
          <w:sz w:val="24"/>
          <w:szCs w:val="24"/>
        </w:rPr>
        <w:t xml:space="preserve"> </w:t>
      </w:r>
      <w:hyperlink w:tooltip=", 1970 #567" w:history="1" w:anchor="_ENREF_1">
        <w:r w:rsidRPr="00E56AA3" w:rsidR="00140F63">
          <w:rPr>
            <w:rStyle w:val="Hyperlink"/>
            <w:sz w:val="24"/>
            <w:szCs w:val="24"/>
            <w:vertAlign w:val="superscript"/>
          </w:rPr>
          <w:t>1</w:t>
        </w:r>
      </w:hyperlink>
    </w:p>
    <w:p w:rsidRPr="00E56AA3" w:rsidR="00763BA6" w:rsidP="00D832DD" w:rsidRDefault="00D832DD" w14:paraId="5B8AD49D" w14:textId="7EA43DBF">
      <w:pPr>
        <w:pStyle w:val="bodytext-gph"/>
        <w:rPr>
          <w:sz w:val="24"/>
          <w:szCs w:val="24"/>
        </w:rPr>
      </w:pPr>
      <w:r w:rsidRPr="00E56AA3">
        <w:rPr>
          <w:sz w:val="24"/>
          <w:szCs w:val="24"/>
        </w:rPr>
        <w:t xml:space="preserve">Second, OPA </w:t>
      </w:r>
      <w:r w:rsidRPr="00E56AA3" w:rsidR="00A14B3F">
        <w:rPr>
          <w:sz w:val="24"/>
          <w:szCs w:val="24"/>
        </w:rPr>
        <w:t xml:space="preserve">will </w:t>
      </w:r>
      <w:r w:rsidRPr="00E56AA3">
        <w:rPr>
          <w:sz w:val="24"/>
          <w:szCs w:val="24"/>
        </w:rPr>
        <w:t xml:space="preserve">use FPAR </w:t>
      </w:r>
      <w:r w:rsidRPr="00E56AA3" w:rsidR="00A14B3F">
        <w:rPr>
          <w:sz w:val="24"/>
          <w:szCs w:val="24"/>
        </w:rPr>
        <w:t xml:space="preserve">2.0 </w:t>
      </w:r>
      <w:r w:rsidRPr="00E56AA3">
        <w:rPr>
          <w:sz w:val="24"/>
          <w:szCs w:val="24"/>
        </w:rPr>
        <w:t xml:space="preserve">data to </w:t>
      </w:r>
      <w:r w:rsidRPr="00E56AA3" w:rsidR="005A1F84">
        <w:rPr>
          <w:sz w:val="24"/>
          <w:szCs w:val="24"/>
        </w:rPr>
        <w:t xml:space="preserve">meet </w:t>
      </w:r>
      <w:r w:rsidRPr="00E56AA3">
        <w:rPr>
          <w:sz w:val="24"/>
          <w:szCs w:val="24"/>
        </w:rPr>
        <w:t xml:space="preserve">accountability and federal performance requirements for Title X family planning funds as required by the 1993 Government Performance and Results Act. Performance goals for the Title X Family Planning program (see </w:t>
      </w:r>
      <w:r w:rsidRPr="00E56AA3">
        <w:rPr>
          <w:b/>
          <w:bCs/>
          <w:sz w:val="24"/>
          <w:szCs w:val="24"/>
        </w:rPr>
        <w:t>Exhibit 1</w:t>
      </w:r>
      <w:r w:rsidRPr="00E56AA3">
        <w:rPr>
          <w:sz w:val="24"/>
          <w:szCs w:val="24"/>
        </w:rPr>
        <w:t xml:space="preserve">) include giving priority in the provision of family planning services to low-income individuals, reducing invasive cervical cancer through Pap testing, reducing infertility </w:t>
      </w:r>
      <w:r w:rsidRPr="00E56AA3">
        <w:rPr>
          <w:sz w:val="24"/>
          <w:szCs w:val="24"/>
        </w:rPr>
        <w:lastRenderedPageBreak/>
        <w:t xml:space="preserve">through chlamydia screening, and increasing program efficiency by monitoring the cost of care.  </w:t>
      </w:r>
    </w:p>
    <w:p w:rsidRPr="00E56AA3" w:rsidR="00D832DD" w:rsidP="00D832DD" w:rsidRDefault="00D832DD" w14:paraId="780B6B2A" w14:textId="5682249B">
      <w:pPr>
        <w:pStyle w:val="Caption"/>
        <w:keepNext/>
        <w:spacing w:after="20"/>
        <w:ind w:left="360"/>
        <w:rPr>
          <w:sz w:val="24"/>
          <w:szCs w:val="24"/>
        </w:rPr>
      </w:pPr>
      <w:bookmarkStart w:name="_Toc16534320" w:id="3"/>
      <w:r w:rsidRPr="00E56AA3">
        <w:rPr>
          <w:sz w:val="24"/>
          <w:szCs w:val="24"/>
        </w:rPr>
        <w:t xml:space="preserve">Exhibit </w:t>
      </w:r>
      <w:r w:rsidRPr="00E56AA3" w:rsidR="00B561EB">
        <w:rPr>
          <w:noProof/>
          <w:sz w:val="24"/>
          <w:szCs w:val="24"/>
        </w:rPr>
        <w:fldChar w:fldCharType="begin"/>
      </w:r>
      <w:r w:rsidRPr="00E56AA3" w:rsidR="00B561EB">
        <w:rPr>
          <w:noProof/>
          <w:sz w:val="24"/>
          <w:szCs w:val="24"/>
        </w:rPr>
        <w:instrText xml:space="preserve"> SEQ Exhibit \* ARABIC </w:instrText>
      </w:r>
      <w:r w:rsidRPr="00E56AA3" w:rsidR="00B561EB">
        <w:rPr>
          <w:noProof/>
          <w:sz w:val="24"/>
          <w:szCs w:val="24"/>
        </w:rPr>
        <w:fldChar w:fldCharType="separate"/>
      </w:r>
      <w:r w:rsidRPr="00E56AA3" w:rsidR="00A40626">
        <w:rPr>
          <w:noProof/>
          <w:sz w:val="24"/>
          <w:szCs w:val="24"/>
        </w:rPr>
        <w:t>1</w:t>
      </w:r>
      <w:r w:rsidRPr="00E56AA3" w:rsidR="00B561EB">
        <w:rPr>
          <w:noProof/>
          <w:sz w:val="24"/>
          <w:szCs w:val="24"/>
        </w:rPr>
        <w:fldChar w:fldCharType="end"/>
      </w:r>
      <w:r w:rsidRPr="00E56AA3">
        <w:rPr>
          <w:sz w:val="24"/>
          <w:szCs w:val="24"/>
        </w:rPr>
        <w:t>–Goals for the Title X Family Planning Program</w:t>
      </w:r>
      <w:bookmarkEnd w:id="3"/>
    </w:p>
    <w:tbl>
      <w:tblPr>
        <w:tblW w:w="8910" w:type="dxa"/>
        <w:tblInd w:w="50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1E0" w:firstRow="1" w:lastRow="1" w:firstColumn="1" w:lastColumn="1" w:noHBand="0" w:noVBand="0"/>
      </w:tblPr>
      <w:tblGrid>
        <w:gridCol w:w="8910"/>
      </w:tblGrid>
      <w:tr w:rsidRPr="00E56AA3" w:rsidR="00D832DD" w:rsidTr="00760BBD" w14:paraId="527ADFB7" w14:textId="77777777">
        <w:tc>
          <w:tcPr>
            <w:tcW w:w="8910" w:type="dxa"/>
          </w:tcPr>
          <w:p w:rsidRPr="00E56AA3" w:rsidR="00D832DD" w:rsidP="00D10F40" w:rsidRDefault="00D832DD" w14:paraId="691B2C2E" w14:textId="4886974F">
            <w:pPr>
              <w:pStyle w:val="bodytext-gph"/>
              <w:spacing w:before="20" w:after="40" w:line="240" w:lineRule="auto"/>
              <w:ind w:left="1116" w:hanging="1116"/>
              <w:rPr>
                <w:sz w:val="24"/>
                <w:szCs w:val="24"/>
              </w:rPr>
            </w:pPr>
            <w:r w:rsidRPr="00E56AA3">
              <w:rPr>
                <w:b/>
                <w:bCs/>
                <w:color w:val="000000"/>
                <w:sz w:val="24"/>
                <w:szCs w:val="24"/>
              </w:rPr>
              <w:t xml:space="preserve">Goal II.A.1 </w:t>
            </w:r>
            <w:r w:rsidRPr="00E56AA3">
              <w:rPr>
                <w:sz w:val="24"/>
                <w:szCs w:val="24"/>
              </w:rPr>
              <w:t>―</w:t>
            </w:r>
            <w:r w:rsidRPr="00E56AA3">
              <w:rPr>
                <w:sz w:val="24"/>
                <w:szCs w:val="24"/>
              </w:rPr>
              <w:tab/>
            </w:r>
            <w:r w:rsidRPr="00E56AA3" w:rsidR="00F22596">
              <w:rPr>
                <w:color w:val="000000"/>
                <w:sz w:val="24"/>
                <w:szCs w:val="24"/>
              </w:rPr>
              <w:t xml:space="preserve">Decrease </w:t>
            </w:r>
            <w:r w:rsidRPr="00E56AA3">
              <w:rPr>
                <w:color w:val="000000"/>
                <w:sz w:val="24"/>
                <w:szCs w:val="24"/>
              </w:rPr>
              <w:t>the total number of unduplicated clients served in Title X clinics. (Outcome)</w:t>
            </w:r>
          </w:p>
        </w:tc>
      </w:tr>
      <w:tr w:rsidRPr="00E56AA3" w:rsidR="00D832DD" w:rsidTr="00760BBD" w14:paraId="4C8B4859" w14:textId="77777777">
        <w:tc>
          <w:tcPr>
            <w:tcW w:w="8910" w:type="dxa"/>
          </w:tcPr>
          <w:p w:rsidRPr="00E56AA3" w:rsidR="00D832DD" w:rsidP="00D10F40" w:rsidRDefault="00D832DD" w14:paraId="4EE544C0" w14:textId="77777777">
            <w:pPr>
              <w:pStyle w:val="bodytext-gph"/>
              <w:spacing w:before="20" w:after="40" w:line="240" w:lineRule="auto"/>
              <w:ind w:left="1116" w:hanging="1116"/>
              <w:rPr>
                <w:sz w:val="24"/>
                <w:szCs w:val="24"/>
              </w:rPr>
            </w:pPr>
            <w:r w:rsidRPr="00E56AA3">
              <w:rPr>
                <w:b/>
                <w:bCs/>
                <w:color w:val="000000"/>
                <w:sz w:val="24"/>
                <w:szCs w:val="24"/>
              </w:rPr>
              <w:t xml:space="preserve">Goal II.A.2 </w:t>
            </w:r>
            <w:r w:rsidRPr="00E56AA3">
              <w:rPr>
                <w:sz w:val="24"/>
                <w:szCs w:val="24"/>
              </w:rPr>
              <w:t>―</w:t>
            </w:r>
            <w:r w:rsidRPr="00E56AA3">
              <w:rPr>
                <w:sz w:val="24"/>
                <w:szCs w:val="24"/>
              </w:rPr>
              <w:tab/>
            </w:r>
            <w:r w:rsidRPr="00E56AA3">
              <w:rPr>
                <w:color w:val="000000"/>
                <w:sz w:val="24"/>
                <w:szCs w:val="24"/>
              </w:rPr>
              <w:t>Maintain the proportion of clients served who are at or below 200</w:t>
            </w:r>
            <w:r w:rsidRPr="00E56AA3" w:rsidR="00D10F40">
              <w:rPr>
                <w:color w:val="000000"/>
                <w:sz w:val="24"/>
                <w:szCs w:val="24"/>
              </w:rPr>
              <w:t>%</w:t>
            </w:r>
            <w:r w:rsidRPr="00E56AA3">
              <w:rPr>
                <w:color w:val="000000"/>
                <w:sz w:val="24"/>
                <w:szCs w:val="24"/>
              </w:rPr>
              <w:t xml:space="preserve"> of the federal poverty level at 90</w:t>
            </w:r>
            <w:r w:rsidRPr="00E56AA3" w:rsidR="00D10F40">
              <w:rPr>
                <w:color w:val="000000"/>
                <w:sz w:val="24"/>
                <w:szCs w:val="24"/>
              </w:rPr>
              <w:t>%</w:t>
            </w:r>
            <w:r w:rsidRPr="00E56AA3">
              <w:rPr>
                <w:color w:val="000000"/>
                <w:sz w:val="24"/>
                <w:szCs w:val="24"/>
              </w:rPr>
              <w:t xml:space="preserve"> of total unduplicated family planning users. (Outcome)</w:t>
            </w:r>
          </w:p>
        </w:tc>
      </w:tr>
      <w:tr w:rsidRPr="00E56AA3" w:rsidR="00D832DD" w:rsidTr="00760BBD" w14:paraId="7F569DD4" w14:textId="77777777">
        <w:tc>
          <w:tcPr>
            <w:tcW w:w="8910" w:type="dxa"/>
          </w:tcPr>
          <w:p w:rsidRPr="00E56AA3" w:rsidR="00D832DD" w:rsidP="00760BBD" w:rsidRDefault="00D832DD" w14:paraId="16636CEE" w14:textId="77777777">
            <w:pPr>
              <w:pStyle w:val="bodytext-gph"/>
              <w:spacing w:before="20" w:after="40" w:line="240" w:lineRule="auto"/>
              <w:ind w:left="1116" w:hanging="1116"/>
              <w:rPr>
                <w:sz w:val="24"/>
                <w:szCs w:val="24"/>
              </w:rPr>
            </w:pPr>
            <w:r w:rsidRPr="00E56AA3">
              <w:rPr>
                <w:b/>
                <w:bCs/>
                <w:color w:val="000000"/>
                <w:sz w:val="24"/>
                <w:szCs w:val="24"/>
              </w:rPr>
              <w:t xml:space="preserve">Goal II.A.3 </w:t>
            </w:r>
            <w:r w:rsidRPr="00E56AA3">
              <w:rPr>
                <w:sz w:val="24"/>
                <w:szCs w:val="24"/>
              </w:rPr>
              <w:t>―</w:t>
            </w:r>
            <w:r w:rsidRPr="00E56AA3">
              <w:rPr>
                <w:sz w:val="24"/>
                <w:szCs w:val="24"/>
              </w:rPr>
              <w:tab/>
            </w:r>
            <w:r w:rsidRPr="00E56AA3">
              <w:rPr>
                <w:color w:val="000000"/>
                <w:sz w:val="24"/>
                <w:szCs w:val="24"/>
              </w:rPr>
              <w:t>Increase the number of unintended pregnancies averted by providing Title X family planning services, with priority for services to low-income individuals. (Outcome)</w:t>
            </w:r>
          </w:p>
        </w:tc>
      </w:tr>
      <w:tr w:rsidRPr="00E56AA3" w:rsidR="00D832DD" w:rsidTr="00760BBD" w14:paraId="30D71CC7" w14:textId="77777777">
        <w:tc>
          <w:tcPr>
            <w:tcW w:w="8910" w:type="dxa"/>
          </w:tcPr>
          <w:p w:rsidRPr="00E56AA3" w:rsidR="00D832DD" w:rsidP="00760BBD" w:rsidRDefault="00D832DD" w14:paraId="38F1D723" w14:textId="5943A153">
            <w:pPr>
              <w:pStyle w:val="bodytext-gph"/>
              <w:spacing w:before="20" w:after="40" w:line="240" w:lineRule="auto"/>
              <w:ind w:left="1116" w:hanging="1116"/>
              <w:rPr>
                <w:sz w:val="24"/>
                <w:szCs w:val="24"/>
              </w:rPr>
            </w:pPr>
            <w:r w:rsidRPr="00E56AA3">
              <w:rPr>
                <w:b/>
                <w:bCs/>
                <w:color w:val="000000"/>
                <w:sz w:val="24"/>
                <w:szCs w:val="24"/>
              </w:rPr>
              <w:t xml:space="preserve">Goal II.B.1 </w:t>
            </w:r>
            <w:r w:rsidRPr="00E56AA3">
              <w:rPr>
                <w:sz w:val="24"/>
                <w:szCs w:val="24"/>
              </w:rPr>
              <w:t>―</w:t>
            </w:r>
            <w:r w:rsidRPr="00E56AA3">
              <w:rPr>
                <w:sz w:val="24"/>
                <w:szCs w:val="24"/>
              </w:rPr>
              <w:tab/>
            </w:r>
            <w:r w:rsidRPr="00E56AA3">
              <w:rPr>
                <w:color w:val="000000"/>
                <w:sz w:val="24"/>
                <w:szCs w:val="24"/>
              </w:rPr>
              <w:t xml:space="preserve">Reduce </w:t>
            </w:r>
            <w:r w:rsidRPr="00E56AA3" w:rsidR="0085391A">
              <w:rPr>
                <w:color w:val="000000"/>
                <w:sz w:val="24"/>
                <w:szCs w:val="24"/>
              </w:rPr>
              <w:t>i</w:t>
            </w:r>
            <w:r w:rsidRPr="00E56AA3">
              <w:rPr>
                <w:color w:val="000000"/>
                <w:sz w:val="24"/>
                <w:szCs w:val="24"/>
              </w:rPr>
              <w:t xml:space="preserve">nfertility among women attending Title X family planning clinics by identifying </w:t>
            </w:r>
            <w:r w:rsidRPr="00E56AA3" w:rsidR="0085391A">
              <w:rPr>
                <w:color w:val="000000"/>
                <w:sz w:val="24"/>
                <w:szCs w:val="24"/>
              </w:rPr>
              <w:t>c</w:t>
            </w:r>
            <w:r w:rsidRPr="00E56AA3">
              <w:rPr>
                <w:color w:val="000000"/>
                <w:sz w:val="24"/>
                <w:szCs w:val="24"/>
              </w:rPr>
              <w:t>hlamydia infection through screening of females ages 15 to 24 years. (Outcome)</w:t>
            </w:r>
          </w:p>
        </w:tc>
      </w:tr>
      <w:tr w:rsidRPr="00E56AA3" w:rsidR="00D832DD" w:rsidTr="00760BBD" w14:paraId="59301E9A" w14:textId="77777777">
        <w:tc>
          <w:tcPr>
            <w:tcW w:w="8910" w:type="dxa"/>
          </w:tcPr>
          <w:p w:rsidRPr="00E56AA3" w:rsidR="00D832DD" w:rsidP="00760BBD" w:rsidRDefault="00D832DD" w14:paraId="4777C793" w14:textId="5B79A567">
            <w:pPr>
              <w:pStyle w:val="bodytext-gph"/>
              <w:spacing w:before="20" w:after="40" w:line="240" w:lineRule="auto"/>
              <w:ind w:left="1116" w:hanging="1116"/>
              <w:rPr>
                <w:sz w:val="24"/>
                <w:szCs w:val="24"/>
              </w:rPr>
            </w:pPr>
            <w:r w:rsidRPr="00E56AA3">
              <w:rPr>
                <w:b/>
                <w:bCs/>
                <w:color w:val="000000"/>
                <w:sz w:val="24"/>
                <w:szCs w:val="24"/>
              </w:rPr>
              <w:t>Goal II.C.</w:t>
            </w:r>
            <w:r w:rsidRPr="00E56AA3" w:rsidR="00CB30E2">
              <w:rPr>
                <w:b/>
                <w:bCs/>
                <w:color w:val="000000"/>
                <w:sz w:val="24"/>
                <w:szCs w:val="24"/>
              </w:rPr>
              <w:t xml:space="preserve">3 </w:t>
            </w:r>
            <w:r w:rsidRPr="00E56AA3">
              <w:rPr>
                <w:sz w:val="24"/>
                <w:szCs w:val="24"/>
              </w:rPr>
              <w:t xml:space="preserve">― </w:t>
            </w:r>
            <w:r w:rsidRPr="00E56AA3">
              <w:rPr>
                <w:color w:val="000000"/>
                <w:sz w:val="24"/>
                <w:szCs w:val="24"/>
              </w:rPr>
              <w:t xml:space="preserve">Increase the </w:t>
            </w:r>
            <w:r w:rsidRPr="00E56AA3" w:rsidR="00794178">
              <w:rPr>
                <w:color w:val="000000"/>
                <w:sz w:val="24"/>
                <w:szCs w:val="24"/>
              </w:rPr>
              <w:t>proportion of females ages 15 to 24 attending Title X family planning clinics screened for chlamydia infection</w:t>
            </w:r>
            <w:r w:rsidRPr="00E56AA3">
              <w:rPr>
                <w:color w:val="000000"/>
                <w:sz w:val="24"/>
                <w:szCs w:val="24"/>
              </w:rPr>
              <w:t>.</w:t>
            </w:r>
          </w:p>
        </w:tc>
      </w:tr>
      <w:tr w:rsidRPr="00E56AA3" w:rsidR="00D832DD" w:rsidTr="00760BBD" w14:paraId="12DC4229" w14:textId="77777777">
        <w:tc>
          <w:tcPr>
            <w:tcW w:w="8910" w:type="dxa"/>
          </w:tcPr>
          <w:p w:rsidRPr="00E56AA3" w:rsidR="00D832DD" w:rsidP="00760BBD" w:rsidRDefault="00D832DD" w14:paraId="3D8783E8" w14:textId="64CB5694">
            <w:pPr>
              <w:pStyle w:val="bodytext-gph"/>
              <w:spacing w:before="20" w:after="40" w:line="240" w:lineRule="auto"/>
              <w:ind w:left="1116" w:hanging="1116"/>
              <w:rPr>
                <w:sz w:val="24"/>
                <w:szCs w:val="24"/>
              </w:rPr>
            </w:pPr>
            <w:r w:rsidRPr="00E56AA3">
              <w:rPr>
                <w:b/>
                <w:bCs/>
                <w:sz w:val="24"/>
                <w:szCs w:val="24"/>
              </w:rPr>
              <w:t xml:space="preserve">Efficiency </w:t>
            </w:r>
            <w:r w:rsidRPr="00E56AA3">
              <w:rPr>
                <w:sz w:val="24"/>
                <w:szCs w:val="24"/>
              </w:rPr>
              <w:t>―</w:t>
            </w:r>
            <w:r w:rsidRPr="00E56AA3">
              <w:rPr>
                <w:sz w:val="24"/>
                <w:szCs w:val="24"/>
              </w:rPr>
              <w:tab/>
              <w:t>Maintain the actual cost per Title X client below the medical care inflation rate.</w:t>
            </w:r>
          </w:p>
        </w:tc>
      </w:tr>
    </w:tbl>
    <w:p w:rsidRPr="00E56AA3" w:rsidR="00D832DD" w:rsidP="00D832DD" w:rsidRDefault="00D832DD" w14:paraId="26E2E16F" w14:textId="77777777">
      <w:pPr>
        <w:pStyle w:val="bodytext-gph"/>
        <w:rPr>
          <w:sz w:val="24"/>
          <w:szCs w:val="24"/>
        </w:rPr>
      </w:pPr>
      <w:r w:rsidRPr="00E56AA3">
        <w:rPr>
          <w:sz w:val="24"/>
          <w:szCs w:val="24"/>
        </w:rPr>
        <w:t xml:space="preserve"> </w:t>
      </w:r>
    </w:p>
    <w:p w:rsidRPr="00E56AA3" w:rsidR="00D832DD" w:rsidP="00D832DD" w:rsidRDefault="00D832DD" w14:paraId="68EF1E30" w14:textId="201883BA">
      <w:pPr>
        <w:pStyle w:val="bodytext-gph"/>
        <w:rPr>
          <w:sz w:val="24"/>
          <w:szCs w:val="24"/>
        </w:rPr>
      </w:pPr>
      <w:r w:rsidRPr="00E56AA3">
        <w:rPr>
          <w:sz w:val="24"/>
          <w:szCs w:val="24"/>
        </w:rPr>
        <w:t xml:space="preserve">Third, OPA </w:t>
      </w:r>
      <w:r w:rsidRPr="00E56AA3" w:rsidR="00E42518">
        <w:rPr>
          <w:sz w:val="24"/>
          <w:szCs w:val="24"/>
        </w:rPr>
        <w:t xml:space="preserve">will </w:t>
      </w:r>
      <w:r w:rsidRPr="00E56AA3">
        <w:rPr>
          <w:sz w:val="24"/>
          <w:szCs w:val="24"/>
        </w:rPr>
        <w:t>rel</w:t>
      </w:r>
      <w:r w:rsidRPr="00E56AA3" w:rsidR="00E42518">
        <w:rPr>
          <w:sz w:val="24"/>
          <w:szCs w:val="24"/>
        </w:rPr>
        <w:t>y</w:t>
      </w:r>
      <w:r w:rsidRPr="00E56AA3">
        <w:rPr>
          <w:sz w:val="24"/>
          <w:szCs w:val="24"/>
        </w:rPr>
        <w:t xml:space="preserve"> on FPAR </w:t>
      </w:r>
      <w:r w:rsidRPr="00E56AA3" w:rsidR="00E42518">
        <w:rPr>
          <w:sz w:val="24"/>
          <w:szCs w:val="24"/>
        </w:rPr>
        <w:t xml:space="preserve">2.0 </w:t>
      </w:r>
      <w:r w:rsidRPr="00E56AA3">
        <w:rPr>
          <w:sz w:val="24"/>
          <w:szCs w:val="24"/>
        </w:rPr>
        <w:t xml:space="preserve">data to guide strategic and financial planning, respond to inquiries from policymakers and Congress about the program, and estimate program impact. FPAR </w:t>
      </w:r>
      <w:r w:rsidRPr="00E56AA3" w:rsidR="00E42518">
        <w:rPr>
          <w:sz w:val="24"/>
          <w:szCs w:val="24"/>
        </w:rPr>
        <w:t xml:space="preserve">2.0 </w:t>
      </w:r>
      <w:r w:rsidRPr="00E56AA3">
        <w:rPr>
          <w:sz w:val="24"/>
          <w:szCs w:val="24"/>
        </w:rPr>
        <w:t xml:space="preserve">data </w:t>
      </w:r>
      <w:r w:rsidRPr="00E56AA3" w:rsidR="00E42518">
        <w:rPr>
          <w:sz w:val="24"/>
          <w:szCs w:val="24"/>
        </w:rPr>
        <w:t xml:space="preserve">will </w:t>
      </w:r>
      <w:r w:rsidRPr="00E56AA3">
        <w:rPr>
          <w:sz w:val="24"/>
          <w:szCs w:val="24"/>
        </w:rPr>
        <w:t xml:space="preserve">also provide needed context for objective grant reviews, comprehensive program reviews and evaluation, and assessment of program technical needs. </w:t>
      </w:r>
      <w:r w:rsidRPr="00E56AA3" w:rsidR="005A1F84">
        <w:rPr>
          <w:sz w:val="24"/>
          <w:szCs w:val="24"/>
        </w:rPr>
        <w:t xml:space="preserve">Ultimately, the data will be used for continuous quality improvement at both the program and grantee level to ensure the best quality care is delivered to clients. </w:t>
      </w:r>
    </w:p>
    <w:p w:rsidRPr="00E56AA3" w:rsidR="00D832DD" w:rsidP="00244246" w:rsidRDefault="00D832DD" w14:paraId="3C2D8836" w14:textId="77777777">
      <w:pPr>
        <w:pStyle w:val="Stylebodytext-gphBold"/>
        <w:rPr>
          <w:i/>
          <w:sz w:val="24"/>
          <w:szCs w:val="24"/>
        </w:rPr>
      </w:pPr>
      <w:r w:rsidRPr="00E56AA3">
        <w:rPr>
          <w:i/>
          <w:sz w:val="24"/>
          <w:szCs w:val="24"/>
        </w:rPr>
        <w:t>FPAR Structure and Content</w:t>
      </w:r>
    </w:p>
    <w:p w:rsidRPr="00E56AA3" w:rsidR="00760BBD" w:rsidP="002B6097" w:rsidRDefault="00D832DD" w14:paraId="39CF606D" w14:textId="64EEE594">
      <w:pPr>
        <w:pStyle w:val="bodytext-gph"/>
        <w:rPr>
          <w:sz w:val="24"/>
          <w:szCs w:val="24"/>
        </w:rPr>
      </w:pPr>
      <w:r w:rsidRPr="00E56AA3">
        <w:rPr>
          <w:sz w:val="24"/>
          <w:szCs w:val="24"/>
        </w:rPr>
        <w:t xml:space="preserve">FPAR </w:t>
      </w:r>
      <w:r w:rsidRPr="00E56AA3" w:rsidR="00E42518">
        <w:rPr>
          <w:sz w:val="24"/>
          <w:szCs w:val="24"/>
        </w:rPr>
        <w:t xml:space="preserve">2.0 </w:t>
      </w:r>
      <w:r w:rsidRPr="00E56AA3" w:rsidR="00880178">
        <w:rPr>
          <w:sz w:val="24"/>
          <w:szCs w:val="24"/>
        </w:rPr>
        <w:t xml:space="preserve">data </w:t>
      </w:r>
      <w:r w:rsidRPr="00E56AA3" w:rsidR="00E42518">
        <w:rPr>
          <w:sz w:val="24"/>
          <w:szCs w:val="24"/>
        </w:rPr>
        <w:t>will include: 1) encounter data, 2)</w:t>
      </w:r>
      <w:r w:rsidRPr="00E56AA3">
        <w:rPr>
          <w:sz w:val="24"/>
          <w:szCs w:val="24"/>
        </w:rPr>
        <w:t xml:space="preserve"> </w:t>
      </w:r>
      <w:r w:rsidRPr="00E56AA3" w:rsidR="00364375">
        <w:rPr>
          <w:sz w:val="24"/>
          <w:szCs w:val="24"/>
        </w:rPr>
        <w:t xml:space="preserve">a </w:t>
      </w:r>
      <w:r w:rsidRPr="00E56AA3">
        <w:rPr>
          <w:sz w:val="24"/>
          <w:szCs w:val="24"/>
        </w:rPr>
        <w:t>grantee profile cover sheet</w:t>
      </w:r>
      <w:r w:rsidRPr="00E56AA3" w:rsidR="00E42518">
        <w:rPr>
          <w:sz w:val="24"/>
          <w:szCs w:val="24"/>
        </w:rPr>
        <w:t xml:space="preserve">, 3) </w:t>
      </w:r>
      <w:r w:rsidRPr="00E56AA3" w:rsidR="00364375">
        <w:rPr>
          <w:sz w:val="24"/>
          <w:szCs w:val="24"/>
        </w:rPr>
        <w:t xml:space="preserve">a </w:t>
      </w:r>
      <w:r w:rsidRPr="00E56AA3" w:rsidR="006345F2">
        <w:rPr>
          <w:sz w:val="24"/>
          <w:szCs w:val="24"/>
        </w:rPr>
        <w:t xml:space="preserve">project </w:t>
      </w:r>
      <w:r w:rsidRPr="00E56AA3" w:rsidR="00E42518">
        <w:rPr>
          <w:sz w:val="24"/>
          <w:szCs w:val="24"/>
        </w:rPr>
        <w:t>revenue report</w:t>
      </w:r>
      <w:r w:rsidRPr="00E56AA3" w:rsidR="00FF65B3">
        <w:rPr>
          <w:sz w:val="24"/>
          <w:szCs w:val="24"/>
        </w:rPr>
        <w:t xml:space="preserve">, and 4) </w:t>
      </w:r>
      <w:r w:rsidRPr="00E56AA3" w:rsidR="006345F2">
        <w:rPr>
          <w:sz w:val="24"/>
          <w:szCs w:val="24"/>
        </w:rPr>
        <w:t>utilization of family planning clinical services providers report</w:t>
      </w:r>
      <w:r w:rsidRPr="00E56AA3">
        <w:rPr>
          <w:sz w:val="24"/>
          <w:szCs w:val="24"/>
        </w:rPr>
        <w:t xml:space="preserve">. These </w:t>
      </w:r>
      <w:r w:rsidRPr="00E56AA3" w:rsidR="00364375">
        <w:rPr>
          <w:sz w:val="24"/>
          <w:szCs w:val="24"/>
        </w:rPr>
        <w:t xml:space="preserve">will </w:t>
      </w:r>
      <w:r w:rsidRPr="00E56AA3">
        <w:rPr>
          <w:sz w:val="24"/>
          <w:szCs w:val="24"/>
        </w:rPr>
        <w:t xml:space="preserve">provide OPA with information on the characteristics of the </w:t>
      </w:r>
      <w:r w:rsidRPr="00E56AA3" w:rsidR="00760BBD">
        <w:rPr>
          <w:sz w:val="24"/>
          <w:szCs w:val="24"/>
        </w:rPr>
        <w:t xml:space="preserve">Title X </w:t>
      </w:r>
      <w:r w:rsidRPr="00E56AA3">
        <w:rPr>
          <w:sz w:val="24"/>
          <w:szCs w:val="24"/>
        </w:rPr>
        <w:t>service network</w:t>
      </w:r>
      <w:r w:rsidRPr="00E56AA3" w:rsidR="002B6097">
        <w:rPr>
          <w:sz w:val="24"/>
          <w:szCs w:val="24"/>
        </w:rPr>
        <w:t xml:space="preserve"> and</w:t>
      </w:r>
      <w:r w:rsidRPr="00E56AA3" w:rsidR="00760BBD">
        <w:rPr>
          <w:sz w:val="24"/>
          <w:szCs w:val="24"/>
        </w:rPr>
        <w:t xml:space="preserve"> the individuals (family planning “users” or “clients”) who </w:t>
      </w:r>
      <w:r w:rsidRPr="00E56AA3" w:rsidR="002B6097">
        <w:rPr>
          <w:sz w:val="24"/>
          <w:szCs w:val="24"/>
        </w:rPr>
        <w:t xml:space="preserve">receive </w:t>
      </w:r>
      <w:r w:rsidRPr="00E56AA3">
        <w:rPr>
          <w:sz w:val="24"/>
          <w:szCs w:val="24"/>
        </w:rPr>
        <w:t xml:space="preserve">Title X </w:t>
      </w:r>
      <w:r w:rsidRPr="00E56AA3" w:rsidR="00760BBD">
        <w:rPr>
          <w:sz w:val="24"/>
          <w:szCs w:val="24"/>
        </w:rPr>
        <w:t>services</w:t>
      </w:r>
      <w:r w:rsidRPr="00E56AA3" w:rsidR="00C3716E">
        <w:rPr>
          <w:sz w:val="24"/>
          <w:szCs w:val="24"/>
        </w:rPr>
        <w:t xml:space="preserve">, including </w:t>
      </w:r>
      <w:r w:rsidRPr="00E56AA3" w:rsidR="002B6097">
        <w:rPr>
          <w:sz w:val="24"/>
          <w:szCs w:val="24"/>
        </w:rPr>
        <w:t>information on client</w:t>
      </w:r>
      <w:r w:rsidRPr="00E56AA3" w:rsidR="00C3716E">
        <w:rPr>
          <w:sz w:val="24"/>
          <w:szCs w:val="24"/>
        </w:rPr>
        <w:t>s’</w:t>
      </w:r>
      <w:r w:rsidRPr="00E56AA3" w:rsidR="002B6097">
        <w:rPr>
          <w:sz w:val="24"/>
          <w:szCs w:val="24"/>
        </w:rPr>
        <w:t xml:space="preserve"> contraceptive</w:t>
      </w:r>
      <w:r w:rsidRPr="00E56AA3" w:rsidR="00760BBD">
        <w:rPr>
          <w:sz w:val="24"/>
          <w:szCs w:val="24"/>
        </w:rPr>
        <w:t xml:space="preserve"> use </w:t>
      </w:r>
      <w:r w:rsidRPr="00E56AA3" w:rsidR="002B6097">
        <w:rPr>
          <w:sz w:val="24"/>
          <w:szCs w:val="24"/>
        </w:rPr>
        <w:t>and receipt of</w:t>
      </w:r>
      <w:r w:rsidRPr="00E56AA3" w:rsidR="00760BBD">
        <w:rPr>
          <w:sz w:val="24"/>
          <w:szCs w:val="24"/>
        </w:rPr>
        <w:t xml:space="preserve"> related preventive health services.</w:t>
      </w:r>
      <w:r w:rsidR="00BB31B7">
        <w:rPr>
          <w:sz w:val="24"/>
          <w:szCs w:val="24"/>
        </w:rPr>
        <w:t xml:space="preserve"> </w:t>
      </w:r>
      <w:r w:rsidR="007A058A">
        <w:rPr>
          <w:sz w:val="24"/>
          <w:szCs w:val="24"/>
        </w:rPr>
        <w:t>Below</w:t>
      </w:r>
      <w:r w:rsidRPr="00E56AA3" w:rsidR="00760BBD">
        <w:rPr>
          <w:sz w:val="24"/>
          <w:szCs w:val="24"/>
        </w:rPr>
        <w:t xml:space="preserve">, we describe each FPAR </w:t>
      </w:r>
      <w:r w:rsidRPr="00E56AA3" w:rsidR="005F5385">
        <w:rPr>
          <w:sz w:val="24"/>
          <w:szCs w:val="24"/>
        </w:rPr>
        <w:t>2.0 component</w:t>
      </w:r>
      <w:r w:rsidRPr="00E56AA3" w:rsidR="00760BBD">
        <w:rPr>
          <w:sz w:val="24"/>
          <w:szCs w:val="24"/>
        </w:rPr>
        <w:t xml:space="preserve"> and present OPA’s justification for collecting the data. In addition, we </w:t>
      </w:r>
      <w:r w:rsidRPr="00E56AA3" w:rsidR="002B6097">
        <w:rPr>
          <w:sz w:val="24"/>
          <w:szCs w:val="24"/>
        </w:rPr>
        <w:t>explain how</w:t>
      </w:r>
      <w:r w:rsidRPr="00E56AA3" w:rsidR="00760BBD">
        <w:rPr>
          <w:sz w:val="24"/>
          <w:szCs w:val="24"/>
        </w:rPr>
        <w:t xml:space="preserve"> OPA </w:t>
      </w:r>
      <w:r w:rsidRPr="00E56AA3" w:rsidR="00364375">
        <w:rPr>
          <w:sz w:val="24"/>
          <w:szCs w:val="24"/>
        </w:rPr>
        <w:t xml:space="preserve">will use </w:t>
      </w:r>
      <w:r w:rsidRPr="00E56AA3" w:rsidR="00760BBD">
        <w:rPr>
          <w:sz w:val="24"/>
          <w:szCs w:val="24"/>
        </w:rPr>
        <w:t>the data and present illustrative questions</w:t>
      </w:r>
      <w:r w:rsidRPr="00E56AA3" w:rsidR="002B6097">
        <w:rPr>
          <w:sz w:val="24"/>
          <w:szCs w:val="24"/>
        </w:rPr>
        <w:t>, including those that also address HP20</w:t>
      </w:r>
      <w:r w:rsidRPr="00E56AA3" w:rsidR="00AF52B1">
        <w:rPr>
          <w:sz w:val="24"/>
          <w:szCs w:val="24"/>
        </w:rPr>
        <w:t>3</w:t>
      </w:r>
      <w:r w:rsidRPr="00E56AA3" w:rsidR="002B6097">
        <w:rPr>
          <w:sz w:val="24"/>
          <w:szCs w:val="24"/>
        </w:rPr>
        <w:t>0 health objectives,</w:t>
      </w:r>
      <w:r w:rsidRPr="00E56AA3" w:rsidR="00760BBD">
        <w:rPr>
          <w:sz w:val="24"/>
          <w:szCs w:val="24"/>
        </w:rPr>
        <w:t xml:space="preserve"> </w:t>
      </w:r>
      <w:r w:rsidRPr="00E56AA3" w:rsidR="002B6097">
        <w:rPr>
          <w:sz w:val="24"/>
          <w:szCs w:val="24"/>
        </w:rPr>
        <w:t xml:space="preserve">which </w:t>
      </w:r>
      <w:r w:rsidRPr="00E56AA3" w:rsidR="00760BBD">
        <w:rPr>
          <w:sz w:val="24"/>
          <w:szCs w:val="24"/>
        </w:rPr>
        <w:t xml:space="preserve">OPA can </w:t>
      </w:r>
      <w:r w:rsidRPr="00E56AA3" w:rsidR="002B6097">
        <w:rPr>
          <w:sz w:val="24"/>
          <w:szCs w:val="24"/>
        </w:rPr>
        <w:t>answer</w:t>
      </w:r>
      <w:r w:rsidRPr="00E56AA3" w:rsidR="00760BBD">
        <w:rPr>
          <w:sz w:val="24"/>
          <w:szCs w:val="24"/>
        </w:rPr>
        <w:t xml:space="preserve"> with the data.</w:t>
      </w:r>
    </w:p>
    <w:p w:rsidRPr="00E56AA3" w:rsidR="00F712A2" w:rsidP="00244246" w:rsidRDefault="00F712A2" w14:paraId="00CED464" w14:textId="0F63F69A">
      <w:pPr>
        <w:pStyle w:val="Stylebodytext-gphBold"/>
        <w:rPr>
          <w:sz w:val="24"/>
          <w:szCs w:val="24"/>
          <w:u w:val="single"/>
        </w:rPr>
      </w:pPr>
      <w:r w:rsidRPr="00E56AA3">
        <w:rPr>
          <w:sz w:val="24"/>
          <w:szCs w:val="24"/>
          <w:u w:val="single"/>
        </w:rPr>
        <w:t>Encounter</w:t>
      </w:r>
      <w:r w:rsidRPr="00E56AA3" w:rsidR="005A1F84">
        <w:rPr>
          <w:sz w:val="24"/>
          <w:szCs w:val="24"/>
          <w:u w:val="single"/>
        </w:rPr>
        <w:t xml:space="preserve">-level </w:t>
      </w:r>
      <w:r w:rsidRPr="00E56AA3">
        <w:rPr>
          <w:sz w:val="24"/>
          <w:szCs w:val="24"/>
          <w:u w:val="single"/>
        </w:rPr>
        <w:t>Data</w:t>
      </w:r>
    </w:p>
    <w:p w:rsidRPr="00E56AA3" w:rsidR="00F712A2" w:rsidP="00244246" w:rsidRDefault="005F5385" w14:paraId="0ECC9227" w14:textId="2ACEBF0E">
      <w:pPr>
        <w:pStyle w:val="Stylebodytext-gphBold"/>
        <w:rPr>
          <w:b w:val="0"/>
          <w:bCs w:val="0"/>
          <w:sz w:val="24"/>
          <w:szCs w:val="24"/>
        </w:rPr>
      </w:pPr>
      <w:r w:rsidRPr="00E56AA3">
        <w:rPr>
          <w:b w:val="0"/>
          <w:bCs w:val="0"/>
          <w:sz w:val="24"/>
          <w:szCs w:val="24"/>
        </w:rPr>
        <w:t xml:space="preserve">In this section, we describe the data elements reflected in the user encounter data (Attachment B). </w:t>
      </w:r>
    </w:p>
    <w:p w:rsidR="003964D1" w:rsidP="009877EE" w:rsidRDefault="005F5385" w14:paraId="283DD7B8" w14:textId="77777777">
      <w:pPr>
        <w:pStyle w:val="bodytext-gph"/>
        <w:numPr>
          <w:ilvl w:val="0"/>
          <w:numId w:val="38"/>
        </w:numPr>
        <w:rPr>
          <w:sz w:val="24"/>
          <w:szCs w:val="24"/>
        </w:rPr>
      </w:pPr>
      <w:r w:rsidRPr="00E56AA3">
        <w:rPr>
          <w:sz w:val="24"/>
          <w:szCs w:val="24"/>
        </w:rPr>
        <w:t>User demographic data, including age, sex, ethnicity, and race, allows OPA to monitor access to and use of Title X services among the diverse populations these projects serve</w:t>
      </w:r>
      <w:r w:rsidRPr="00E56AA3" w:rsidR="006A2383">
        <w:rPr>
          <w:sz w:val="24"/>
          <w:szCs w:val="24"/>
        </w:rPr>
        <w:t xml:space="preserve">. </w:t>
      </w:r>
    </w:p>
    <w:p w:rsidRPr="00E56AA3" w:rsidR="009877EE" w:rsidP="009877EE" w:rsidRDefault="009877EE" w14:paraId="75EEF619" w14:textId="77DC3C93">
      <w:pPr>
        <w:pStyle w:val="bodytext-gph"/>
        <w:numPr>
          <w:ilvl w:val="0"/>
          <w:numId w:val="38"/>
        </w:numPr>
        <w:rPr>
          <w:sz w:val="24"/>
          <w:szCs w:val="24"/>
        </w:rPr>
      </w:pPr>
      <w:proofErr w:type="gramStart"/>
      <w:r>
        <w:rPr>
          <w:sz w:val="24"/>
          <w:szCs w:val="24"/>
        </w:rPr>
        <w:lastRenderedPageBreak/>
        <w:t>In order to</w:t>
      </w:r>
      <w:proofErr w:type="gramEnd"/>
      <w:r>
        <w:rPr>
          <w:sz w:val="24"/>
          <w:szCs w:val="24"/>
        </w:rPr>
        <w:t xml:space="preserve"> better measure and assess care delivered to lesbian, gay, bisexual, and transgender (LGBT) </w:t>
      </w:r>
      <w:r w:rsidR="007972D0">
        <w:rPr>
          <w:sz w:val="24"/>
          <w:szCs w:val="24"/>
        </w:rPr>
        <w:t>clients</w:t>
      </w:r>
      <w:r>
        <w:rPr>
          <w:sz w:val="24"/>
          <w:szCs w:val="24"/>
        </w:rPr>
        <w:t xml:space="preserve">, OPA is adding the collection of sexual orientation or gender identity (SO/GI) data elements to FPAR 2.0. </w:t>
      </w:r>
      <w:r w:rsidR="007972D0">
        <w:rPr>
          <w:sz w:val="24"/>
          <w:szCs w:val="24"/>
        </w:rPr>
        <w:t xml:space="preserve">Including the collection of this information </w:t>
      </w:r>
      <w:r w:rsidR="002F7EC5">
        <w:rPr>
          <w:sz w:val="24"/>
          <w:szCs w:val="24"/>
        </w:rPr>
        <w:t>is essential to providing high-quality, patient centered care and is recommended by the National Academy of Medicine, the Joint Commission</w:t>
      </w:r>
      <w:hyperlink w:history="1" w:anchor="lastplace">
        <w:r w:rsidRPr="00D81426" w:rsidR="00D81426">
          <w:rPr>
            <w:rStyle w:val="Hyperlink"/>
            <w:sz w:val="24"/>
            <w:szCs w:val="24"/>
            <w:vertAlign w:val="superscript"/>
          </w:rPr>
          <w:t>19</w:t>
        </w:r>
      </w:hyperlink>
      <w:r w:rsidR="002F7EC5">
        <w:rPr>
          <w:sz w:val="24"/>
          <w:szCs w:val="24"/>
        </w:rPr>
        <w:t>, and is included in other federal data collections including the Health Resources and Services Administration’s Uniform Data System (</w:t>
      </w:r>
      <w:r w:rsidRPr="002F7EC5" w:rsidR="002F7EC5">
        <w:rPr>
          <w:sz w:val="24"/>
          <w:szCs w:val="24"/>
        </w:rPr>
        <w:t>OMB 0915-0193</w:t>
      </w:r>
      <w:r w:rsidR="002F7EC5">
        <w:rPr>
          <w:sz w:val="24"/>
          <w:szCs w:val="24"/>
        </w:rPr>
        <w:t>;</w:t>
      </w:r>
      <w:r w:rsidRPr="002F7EC5" w:rsidR="002F7EC5">
        <w:rPr>
          <w:sz w:val="24"/>
          <w:szCs w:val="24"/>
        </w:rPr>
        <w:t xml:space="preserve"> expiration date 02/28/2023</w:t>
      </w:r>
      <w:r w:rsidR="002F7EC5">
        <w:rPr>
          <w:sz w:val="24"/>
          <w:szCs w:val="24"/>
        </w:rPr>
        <w:t xml:space="preserve">). </w:t>
      </w:r>
    </w:p>
    <w:p w:rsidRPr="00E56AA3" w:rsidR="005F5385" w:rsidP="00AB3AC0" w:rsidRDefault="006A2383" w14:paraId="36946452" w14:textId="6B6413EA">
      <w:pPr>
        <w:pStyle w:val="Stylebodytext-gphBold"/>
        <w:ind w:left="720"/>
        <w:rPr>
          <w:b w:val="0"/>
          <w:bCs w:val="0"/>
          <w:sz w:val="24"/>
          <w:szCs w:val="24"/>
        </w:rPr>
      </w:pPr>
      <w:r w:rsidRPr="00E56AA3">
        <w:rPr>
          <w:b w:val="0"/>
          <w:bCs w:val="0"/>
          <w:sz w:val="24"/>
          <w:szCs w:val="24"/>
        </w:rPr>
        <w:t>These data permit OPA to answer such questions as:</w:t>
      </w:r>
    </w:p>
    <w:p w:rsidRPr="00E56AA3" w:rsidR="006A2383" w:rsidP="00C96ABF" w:rsidRDefault="006A2383" w14:paraId="2EE16670" w14:textId="77777777">
      <w:pPr>
        <w:pStyle w:val="bodytext-gph"/>
        <w:numPr>
          <w:ilvl w:val="0"/>
          <w:numId w:val="38"/>
        </w:numPr>
        <w:rPr>
          <w:sz w:val="24"/>
          <w:szCs w:val="24"/>
        </w:rPr>
      </w:pPr>
      <w:r w:rsidRPr="00E56AA3">
        <w:rPr>
          <w:sz w:val="24"/>
          <w:szCs w:val="24"/>
        </w:rPr>
        <w:t xml:space="preserve">How does the age composition of users compare across regions, states, and grantees? </w:t>
      </w:r>
    </w:p>
    <w:p w:rsidRPr="00E56AA3" w:rsidR="006A2383" w:rsidP="00C96ABF" w:rsidRDefault="006A2383" w14:paraId="508992CF" w14:textId="6194477E">
      <w:pPr>
        <w:pStyle w:val="bodytext-gph"/>
        <w:numPr>
          <w:ilvl w:val="0"/>
          <w:numId w:val="38"/>
        </w:numPr>
        <w:rPr>
          <w:sz w:val="24"/>
          <w:szCs w:val="24"/>
        </w:rPr>
      </w:pPr>
      <w:r w:rsidRPr="00E56AA3">
        <w:rPr>
          <w:sz w:val="24"/>
          <w:szCs w:val="24"/>
        </w:rPr>
        <w:t>What is the ethnic or racial composition of female and male clients served by Title X-funded service sites?</w:t>
      </w:r>
    </w:p>
    <w:p w:rsidRPr="00E56AA3" w:rsidR="006A2383" w:rsidP="00C96ABF" w:rsidRDefault="006A2383" w14:paraId="48D1E6CA" w14:textId="6EA6B26E">
      <w:pPr>
        <w:pStyle w:val="bodytext-gph"/>
        <w:numPr>
          <w:ilvl w:val="0"/>
          <w:numId w:val="38"/>
        </w:numPr>
        <w:rPr>
          <w:sz w:val="24"/>
          <w:szCs w:val="24"/>
        </w:rPr>
      </w:pPr>
      <w:r w:rsidRPr="00E56AA3">
        <w:rPr>
          <w:sz w:val="24"/>
          <w:szCs w:val="24"/>
        </w:rPr>
        <w:t>What is the ethnic</w:t>
      </w:r>
      <w:r w:rsidRPr="00E56AA3" w:rsidR="00643AD9">
        <w:rPr>
          <w:sz w:val="24"/>
          <w:szCs w:val="24"/>
        </w:rPr>
        <w:t xml:space="preserve"> or racial</w:t>
      </w:r>
      <w:r w:rsidRPr="00E56AA3">
        <w:rPr>
          <w:sz w:val="24"/>
          <w:szCs w:val="24"/>
        </w:rPr>
        <w:t xml:space="preserve"> composition of Title X clients who do not self-identify with one or more of the five minimum OMB race categories?</w:t>
      </w:r>
      <w:r w:rsidRPr="00E56AA3" w:rsidR="002379B2">
        <w:rPr>
          <w:sz w:val="24"/>
          <w:szCs w:val="24"/>
        </w:rPr>
        <w:t xml:space="preserve"> </w:t>
      </w:r>
      <w:hyperlink w:tooltip=", 1970 #567" w:history="1" w:anchor="_ENREF_1">
        <w:r w:rsidRPr="00E56AA3" w:rsidR="002379B2">
          <w:rPr>
            <w:rStyle w:val="Hyperlink"/>
            <w:sz w:val="24"/>
            <w:szCs w:val="24"/>
            <w:u w:val="none"/>
            <w:vertAlign w:val="superscript"/>
          </w:rPr>
          <w:t>1</w:t>
        </w:r>
      </w:hyperlink>
      <w:r w:rsidRPr="00E56AA3">
        <w:rPr>
          <w:sz w:val="24"/>
          <w:szCs w:val="24"/>
        </w:rPr>
        <w:t xml:space="preserve"> </w:t>
      </w:r>
    </w:p>
    <w:p w:rsidR="006A2383" w:rsidP="00C96ABF" w:rsidRDefault="006A2383" w14:paraId="378FBA2F" w14:textId="622BCEDF">
      <w:pPr>
        <w:pStyle w:val="bodytext-gph"/>
        <w:numPr>
          <w:ilvl w:val="0"/>
          <w:numId w:val="38"/>
        </w:numPr>
        <w:rPr>
          <w:sz w:val="24"/>
          <w:szCs w:val="24"/>
        </w:rPr>
      </w:pPr>
      <w:r w:rsidRPr="00E56AA3">
        <w:rPr>
          <w:sz w:val="24"/>
          <w:szCs w:val="24"/>
        </w:rPr>
        <w:t xml:space="preserve">How do user ethnic and racial composition compare across regions, states, and grantees? </w:t>
      </w:r>
    </w:p>
    <w:p w:rsidRPr="00E56AA3" w:rsidR="009877EE" w:rsidP="00C96ABF" w:rsidRDefault="0079708C" w14:paraId="45AC2D95" w14:textId="5648B998">
      <w:pPr>
        <w:pStyle w:val="bodytext-gph"/>
        <w:numPr>
          <w:ilvl w:val="0"/>
          <w:numId w:val="38"/>
        </w:numPr>
        <w:rPr>
          <w:sz w:val="24"/>
          <w:szCs w:val="24"/>
        </w:rPr>
      </w:pPr>
      <w:r>
        <w:rPr>
          <w:sz w:val="24"/>
          <w:szCs w:val="24"/>
        </w:rPr>
        <w:t xml:space="preserve">Are we providing client-centered care? </w:t>
      </w:r>
    </w:p>
    <w:p w:rsidRPr="00E56AA3" w:rsidR="006A2383" w:rsidP="00AB3AC0" w:rsidRDefault="005A1F84" w14:paraId="24A67E4A" w14:textId="3016841F">
      <w:pPr>
        <w:pStyle w:val="Stylebodytext-gphBold"/>
        <w:ind w:left="720"/>
        <w:rPr>
          <w:b w:val="0"/>
          <w:bCs w:val="0"/>
          <w:sz w:val="24"/>
          <w:szCs w:val="24"/>
        </w:rPr>
      </w:pPr>
      <w:r w:rsidRPr="00E56AA3">
        <w:rPr>
          <w:sz w:val="24"/>
          <w:szCs w:val="24"/>
        </w:rPr>
        <w:t xml:space="preserve">User </w:t>
      </w:r>
      <w:r w:rsidRPr="00E56AA3" w:rsidR="00643AD9">
        <w:rPr>
          <w:sz w:val="24"/>
          <w:szCs w:val="24"/>
        </w:rPr>
        <w:t>e</w:t>
      </w:r>
      <w:r w:rsidRPr="00E56AA3" w:rsidR="006A2383">
        <w:rPr>
          <w:sz w:val="24"/>
          <w:szCs w:val="24"/>
        </w:rPr>
        <w:t>conomic and social data</w:t>
      </w:r>
      <w:r w:rsidRPr="00E56AA3" w:rsidR="006A2383">
        <w:rPr>
          <w:b w:val="0"/>
          <w:bCs w:val="0"/>
          <w:sz w:val="24"/>
          <w:szCs w:val="24"/>
        </w:rPr>
        <w:t xml:space="preserve"> will allow OPA to monitor the Title X program’s role in supporting the health care safety net for vulnerable individuals who confront financial, social, or cultural barriers to care due to low income, lack of health insurance, or limited English proficiency (LEP).</w:t>
      </w:r>
      <w:r w:rsidRPr="00E56AA3" w:rsidR="004D264C">
        <w:rPr>
          <w:b w:val="0"/>
          <w:bCs w:val="0"/>
          <w:sz w:val="24"/>
          <w:szCs w:val="24"/>
        </w:rPr>
        <w:t xml:space="preserve"> The data that will be collected to monitor th</w:t>
      </w:r>
      <w:r w:rsidRPr="00E56AA3" w:rsidR="006F4F53">
        <w:rPr>
          <w:b w:val="0"/>
          <w:bCs w:val="0"/>
          <w:sz w:val="24"/>
          <w:szCs w:val="24"/>
        </w:rPr>
        <w:t>ese barriers</w:t>
      </w:r>
      <w:r w:rsidRPr="00E56AA3" w:rsidR="004D264C">
        <w:rPr>
          <w:b w:val="0"/>
          <w:bCs w:val="0"/>
          <w:sz w:val="24"/>
          <w:szCs w:val="24"/>
        </w:rPr>
        <w:t xml:space="preserve"> are:</w:t>
      </w:r>
    </w:p>
    <w:p w:rsidRPr="00E56AA3" w:rsidR="00814E6C" w:rsidP="00447AA8" w:rsidRDefault="005A1F84" w14:paraId="23A55C80" w14:textId="6A9ECD93">
      <w:pPr>
        <w:pStyle w:val="Stylebodytext-gphBold"/>
        <w:ind w:left="720"/>
        <w:rPr>
          <w:b w:val="0"/>
          <w:bCs w:val="0"/>
          <w:sz w:val="24"/>
          <w:szCs w:val="24"/>
        </w:rPr>
      </w:pPr>
      <w:r w:rsidRPr="00E56AA3">
        <w:rPr>
          <w:sz w:val="24"/>
          <w:szCs w:val="24"/>
        </w:rPr>
        <w:t xml:space="preserve">User </w:t>
      </w:r>
      <w:r w:rsidRPr="00E56AA3" w:rsidR="00814E6C">
        <w:rPr>
          <w:sz w:val="24"/>
          <w:szCs w:val="24"/>
        </w:rPr>
        <w:t xml:space="preserve">Income </w:t>
      </w:r>
      <w:r w:rsidRPr="00E56AA3" w:rsidR="00D96D95">
        <w:rPr>
          <w:b w:val="0"/>
          <w:bCs w:val="0"/>
          <w:sz w:val="24"/>
          <w:szCs w:val="24"/>
        </w:rPr>
        <w:t xml:space="preserve">reported by grantees allow OPA to </w:t>
      </w:r>
      <w:r w:rsidRPr="00E56AA3" w:rsidR="00814E6C">
        <w:rPr>
          <w:b w:val="0"/>
          <w:bCs w:val="0"/>
          <w:sz w:val="24"/>
          <w:szCs w:val="24"/>
        </w:rPr>
        <w:t>monitor use of services by low-income individuals, assess compliance with the statutory requirements and regulations regarding priority in the provision of care to low-income persons, and guide funding allocation across regions and grantees. By federal statute (Section 1006[c] of Title X of the Public Health Service Act, 42 USC 300),</w:t>
      </w:r>
      <w:hyperlink w:tooltip=", 1970 #577" w:history="1" w:anchor="_ENREF_2">
        <w:r w:rsidRPr="00E56AA3" w:rsidR="00814E6C">
          <w:rPr>
            <w:rStyle w:val="Hyperlink"/>
            <w:b w:val="0"/>
            <w:bCs w:val="0"/>
            <w:sz w:val="24"/>
            <w:szCs w:val="24"/>
          </w:rPr>
          <w:fldChar w:fldCharType="begin"/>
        </w:r>
        <w:r w:rsidRPr="00E56AA3" w:rsidR="00814E6C">
          <w:rPr>
            <w:rStyle w:val="Hyperlink"/>
            <w:b w:val="0"/>
            <w:bCs w:val="0"/>
            <w:sz w:val="24"/>
            <w:szCs w:val="24"/>
          </w:rPr>
          <w:instrText xml:space="preserve"> ADDIN EN.CITE &lt;EndNote&gt;&lt;Cite ExcludeAuth="1"&gt;&lt;Year&gt;1970&lt;/Year&gt;&lt;RecNum&gt;577&lt;/RecNum&gt;&lt;DisplayText&gt;&lt;style face="superscript"&gt;2&lt;/style&gt;&lt;/DisplayText&gt;&lt;record&gt;&lt;rec-number&gt;577&lt;/rec-number&gt;&lt;foreign-keys&gt;&lt;key app="EN" db-id="tzref950tfw2s8erzw7x5p5ktt9xrse02dvv" timestamp="0"&gt;577&lt;/key&gt;&lt;/foreign-keys&gt;&lt;ref-type name="Statute"&gt;31&lt;/ref-type&gt;&lt;contributors&gt;&lt;/contributors&gt;&lt;titles&gt;&lt;title&gt;42 USC 300 Section 1006 [300a-4], Regulations and Payments&lt;/title&gt;&lt;/titles&gt;&lt;dates&gt;&lt;year&gt;1970&lt;/year&gt;&lt;/dates&gt;&lt;pub-location&gt;Retrieved March 1, 2013, from http://www.hhs.gov/opa/pdfs/title-x-statute-attachment-a.pdf&lt;/pub-location&gt;&lt;urls&gt;&lt;/urls&gt;&lt;access-date&gt;May 11, 2010&lt;/access-date&gt;&lt;/record&gt;&lt;/Cite&gt;&lt;/EndNote&gt;</w:instrText>
        </w:r>
        <w:r w:rsidRPr="00E56AA3" w:rsidR="00814E6C">
          <w:rPr>
            <w:rStyle w:val="Hyperlink"/>
            <w:b w:val="0"/>
            <w:bCs w:val="0"/>
            <w:sz w:val="24"/>
            <w:szCs w:val="24"/>
          </w:rPr>
          <w:fldChar w:fldCharType="separate"/>
        </w:r>
        <w:r w:rsidRPr="00E56AA3" w:rsidR="00814E6C">
          <w:rPr>
            <w:rStyle w:val="Hyperlink"/>
            <w:b w:val="0"/>
            <w:bCs w:val="0"/>
            <w:sz w:val="24"/>
            <w:szCs w:val="24"/>
            <w:vertAlign w:val="superscript"/>
          </w:rPr>
          <w:t>2</w:t>
        </w:r>
        <w:r w:rsidRPr="00E56AA3" w:rsidR="00814E6C">
          <w:rPr>
            <w:rStyle w:val="Hyperlink"/>
            <w:b w:val="0"/>
            <w:bCs w:val="0"/>
            <w:sz w:val="24"/>
            <w:szCs w:val="24"/>
          </w:rPr>
          <w:fldChar w:fldCharType="end"/>
        </w:r>
      </w:hyperlink>
      <w:r w:rsidRPr="00E56AA3" w:rsidR="00814E6C">
        <w:rPr>
          <w:b w:val="0"/>
          <w:bCs w:val="0"/>
          <w:sz w:val="24"/>
          <w:szCs w:val="24"/>
        </w:rPr>
        <w:t xml:space="preserve"> programs that receive Title X funding are required to give priority to persons from low-income families, defined as individuals with family incomes of 100% or less of the HHS poverty guidelines (“poverty level”). Program regulations (42 CFR Part 59)</w:t>
      </w:r>
      <w:hyperlink w:tooltip=",  #565" w:history="1" w:anchor="_ENREF_3">
        <w:r w:rsidRPr="00E56AA3" w:rsidR="00814E6C">
          <w:rPr>
            <w:rStyle w:val="Hyperlink"/>
            <w:b w:val="0"/>
            <w:bCs w:val="0"/>
            <w:sz w:val="24"/>
            <w:szCs w:val="24"/>
          </w:rPr>
          <w:fldChar w:fldCharType="begin"/>
        </w:r>
        <w:r w:rsidRPr="00E56AA3" w:rsidR="00814E6C">
          <w:rPr>
            <w:rStyle w:val="Hyperlink"/>
            <w:b w:val="0"/>
            <w:bCs w:val="0"/>
            <w:sz w:val="24"/>
            <w:szCs w:val="24"/>
          </w:rPr>
          <w:instrText xml:space="preserve"> ADDIN EN.CITE &lt;EndNote&gt;&lt;Cite ExcludeAuth="1"&gt;&lt;RecNum&gt;565&lt;/RecNum&gt;&lt;DisplayText&gt;&lt;style face="superscript"&gt;3&lt;/style&gt;&lt;/DisplayText&gt;&lt;record&gt;&lt;rec-number&gt;565&lt;/rec-number&gt;&lt;foreign-keys&gt;&lt;key app="EN" db-id="tzref950tfw2s8erzw7x5p5ktt9xrse02dvv" timestamp="0"&gt;565&lt;/key&gt;&lt;/foreign-keys&gt;&lt;ref-type name="Statute"&gt;31&lt;/ref-type&gt;&lt;contributors&gt;&lt;/contributors&gt;&lt;titles&gt;&lt;title&gt;42 Code of Federal Regulations (CFR) Part 59, Grants for Family Planning Services (October 1, 2000)&lt;/title&gt;&lt;/titles&gt;&lt;dates&gt;&lt;/dates&gt;&lt;pub-location&gt;Retrieved March 1, 2013, from http://www.hhs.gov/opa/pdfs/42-cfr-59-b.pdf&amp;#xD;&lt;/pub-location&gt;&lt;urls&gt;&lt;/urls&gt;&lt;access-date&gt;May 11, 2010&lt;/access-date&gt;&lt;/record&gt;&lt;/Cite&gt;&lt;/EndNote&gt;</w:instrText>
        </w:r>
        <w:r w:rsidRPr="00E56AA3" w:rsidR="00814E6C">
          <w:rPr>
            <w:rStyle w:val="Hyperlink"/>
            <w:b w:val="0"/>
            <w:bCs w:val="0"/>
            <w:sz w:val="24"/>
            <w:szCs w:val="24"/>
          </w:rPr>
          <w:fldChar w:fldCharType="separate"/>
        </w:r>
        <w:r w:rsidRPr="00E56AA3" w:rsidR="00814E6C">
          <w:rPr>
            <w:rStyle w:val="Hyperlink"/>
            <w:b w:val="0"/>
            <w:bCs w:val="0"/>
            <w:sz w:val="24"/>
            <w:szCs w:val="24"/>
            <w:vertAlign w:val="superscript"/>
          </w:rPr>
          <w:t>3</w:t>
        </w:r>
        <w:r w:rsidRPr="00E56AA3" w:rsidR="00814E6C">
          <w:rPr>
            <w:rStyle w:val="Hyperlink"/>
            <w:b w:val="0"/>
            <w:bCs w:val="0"/>
            <w:sz w:val="24"/>
            <w:szCs w:val="24"/>
          </w:rPr>
          <w:fldChar w:fldCharType="end"/>
        </w:r>
      </w:hyperlink>
      <w:r w:rsidRPr="00E56AA3" w:rsidR="00814E6C">
        <w:rPr>
          <w:b w:val="0"/>
          <w:bCs w:val="0"/>
          <w:sz w:val="24"/>
          <w:szCs w:val="24"/>
        </w:rPr>
        <w:t xml:space="preserve"> further specify that persons from low-income families must receive services at no charge, unless a third-party source (e.g., Medicaid, other public or private health insurance) is authorized or obligated to pay the charge, and that Title X service providers must develop and apply a schedule of discounts based on ability to pay for persons with family incomes between 101% and 250% of the poverty level. In 2017, 90% (3.6 million) of users had family incomes that qualified them for either subsidized or no-charge services. The data collected </w:t>
      </w:r>
      <w:r w:rsidRPr="00E56AA3" w:rsidR="00D16C3F">
        <w:rPr>
          <w:b w:val="0"/>
          <w:bCs w:val="0"/>
          <w:sz w:val="24"/>
          <w:szCs w:val="24"/>
        </w:rPr>
        <w:t>will</w:t>
      </w:r>
      <w:r w:rsidRPr="00E56AA3" w:rsidR="00814E6C">
        <w:rPr>
          <w:b w:val="0"/>
          <w:bCs w:val="0"/>
          <w:sz w:val="24"/>
          <w:szCs w:val="24"/>
        </w:rPr>
        <w:t xml:space="preserve"> permit OPA to answer such questions as: </w:t>
      </w:r>
    </w:p>
    <w:p w:rsidRPr="00E56AA3" w:rsidR="00814E6C" w:rsidP="00447AA8" w:rsidRDefault="00814E6C" w14:paraId="79AEDEED" w14:textId="77777777">
      <w:pPr>
        <w:pStyle w:val="bodytext-gph"/>
        <w:numPr>
          <w:ilvl w:val="0"/>
          <w:numId w:val="39"/>
        </w:numPr>
        <w:ind w:left="1440"/>
        <w:rPr>
          <w:sz w:val="24"/>
          <w:szCs w:val="24"/>
        </w:rPr>
      </w:pPr>
      <w:r w:rsidRPr="00E56AA3">
        <w:rPr>
          <w:sz w:val="24"/>
          <w:szCs w:val="24"/>
        </w:rPr>
        <w:t>What percentage of Title X clients has family incomes at or below 200% of the poverty level?</w:t>
      </w:r>
    </w:p>
    <w:p w:rsidRPr="00E56AA3" w:rsidR="00814E6C" w:rsidP="00447AA8" w:rsidRDefault="00814E6C" w14:paraId="44AB1D0A" w14:textId="77777777">
      <w:pPr>
        <w:pStyle w:val="bodytext-gph"/>
        <w:numPr>
          <w:ilvl w:val="0"/>
          <w:numId w:val="39"/>
        </w:numPr>
        <w:ind w:left="1440"/>
        <w:rPr>
          <w:sz w:val="24"/>
          <w:szCs w:val="24"/>
        </w:rPr>
      </w:pPr>
      <w:r w:rsidRPr="00E56AA3">
        <w:rPr>
          <w:sz w:val="24"/>
          <w:szCs w:val="24"/>
        </w:rPr>
        <w:t>What percentage of Title X clients has family incomes at or below 100% the poverty level, thereby qualifying them for services at no charge?</w:t>
      </w:r>
    </w:p>
    <w:p w:rsidRPr="00E56AA3" w:rsidR="00814E6C" w:rsidP="00447AA8" w:rsidRDefault="00814E6C" w14:paraId="7385D4AF" w14:textId="77777777">
      <w:pPr>
        <w:pStyle w:val="bodytext-gph"/>
        <w:numPr>
          <w:ilvl w:val="0"/>
          <w:numId w:val="39"/>
        </w:numPr>
        <w:ind w:left="1440"/>
        <w:rPr>
          <w:sz w:val="24"/>
          <w:szCs w:val="24"/>
        </w:rPr>
      </w:pPr>
      <w:r w:rsidRPr="00E56AA3">
        <w:rPr>
          <w:sz w:val="24"/>
          <w:szCs w:val="24"/>
        </w:rPr>
        <w:t>What percentage of Title X clients has family incomes between 101% and 250% of the poverty level, thereby qualifying them for services on a sliding fee scale?</w:t>
      </w:r>
    </w:p>
    <w:p w:rsidRPr="00E56AA3" w:rsidR="004D264C" w:rsidP="00447AA8" w:rsidRDefault="005A1F84" w14:paraId="7D43863F" w14:textId="43D57D79">
      <w:pPr>
        <w:pStyle w:val="Stylebodytext-gphBold"/>
        <w:ind w:left="720"/>
        <w:rPr>
          <w:sz w:val="24"/>
          <w:szCs w:val="24"/>
        </w:rPr>
      </w:pPr>
      <w:r w:rsidRPr="00E56AA3">
        <w:rPr>
          <w:sz w:val="24"/>
          <w:szCs w:val="24"/>
        </w:rPr>
        <w:lastRenderedPageBreak/>
        <w:t xml:space="preserve">User’s </w:t>
      </w:r>
      <w:r w:rsidRPr="00E56AA3" w:rsidR="004D264C">
        <w:rPr>
          <w:sz w:val="24"/>
          <w:szCs w:val="24"/>
        </w:rPr>
        <w:t xml:space="preserve">Principal Health Insurance Coverage Status </w:t>
      </w:r>
      <w:r w:rsidRPr="00E56AA3" w:rsidR="004D264C">
        <w:rPr>
          <w:b w:val="0"/>
          <w:bCs w:val="0"/>
          <w:sz w:val="24"/>
          <w:szCs w:val="24"/>
        </w:rPr>
        <w:t>is a key indicator of health care access. Insured individuals are more likely than those without insurance to have a usual source of medical care and to receive timely, recommended, and needed health care.</w:t>
      </w:r>
      <w:r w:rsidRPr="00E56AA3" w:rsidR="00C74AC0">
        <w:rPr>
          <w:sz w:val="24"/>
          <w:szCs w:val="24"/>
        </w:rPr>
        <w:t xml:space="preserve"> </w:t>
      </w:r>
      <w:hyperlink w:tooltip=", 1970 #567" w:history="1" w:anchor="_ENREF_12">
        <w:r w:rsidRPr="00E56AA3" w:rsidR="00C74AC0">
          <w:rPr>
            <w:rStyle w:val="Hyperlink"/>
            <w:b w:val="0"/>
            <w:bCs w:val="0"/>
            <w:sz w:val="24"/>
            <w:szCs w:val="24"/>
            <w:u w:val="none"/>
            <w:vertAlign w:val="superscript"/>
          </w:rPr>
          <w:t>1</w:t>
        </w:r>
      </w:hyperlink>
      <w:r w:rsidRPr="00E56AA3" w:rsidR="00C74AC0">
        <w:rPr>
          <w:rStyle w:val="Hyperlink"/>
          <w:b w:val="0"/>
          <w:bCs w:val="0"/>
          <w:sz w:val="24"/>
          <w:szCs w:val="24"/>
          <w:u w:val="none"/>
          <w:vertAlign w:val="superscript"/>
        </w:rPr>
        <w:t>2,13</w:t>
      </w:r>
      <w:r w:rsidRPr="00E56AA3" w:rsidR="00C74AC0">
        <w:rPr>
          <w:rStyle w:val="Hyperlink"/>
          <w:sz w:val="24"/>
          <w:szCs w:val="24"/>
          <w:u w:val="none"/>
          <w:vertAlign w:val="superscript"/>
        </w:rPr>
        <w:t xml:space="preserve"> </w:t>
      </w:r>
      <w:r w:rsidRPr="00E56AA3" w:rsidR="004D264C">
        <w:rPr>
          <w:b w:val="0"/>
          <w:bCs w:val="0"/>
          <w:sz w:val="24"/>
          <w:szCs w:val="24"/>
        </w:rPr>
        <w:t xml:space="preserve">Uninsured individuals who are also low income are even more vulnerable to experiencing health care access barriers and are especially dependent on safety net providers like Title X-funded sites. In </w:t>
      </w:r>
      <w:r w:rsidRPr="00E56AA3" w:rsidR="00794178">
        <w:rPr>
          <w:b w:val="0"/>
          <w:bCs w:val="0"/>
          <w:sz w:val="24"/>
          <w:szCs w:val="24"/>
        </w:rPr>
        <w:t>2019</w:t>
      </w:r>
      <w:r w:rsidRPr="00E56AA3" w:rsidR="004D264C">
        <w:rPr>
          <w:b w:val="0"/>
          <w:bCs w:val="0"/>
          <w:sz w:val="24"/>
          <w:szCs w:val="24"/>
        </w:rPr>
        <w:t>, 5</w:t>
      </w:r>
      <w:r w:rsidRPr="00E56AA3" w:rsidR="00794178">
        <w:rPr>
          <w:b w:val="0"/>
          <w:bCs w:val="0"/>
          <w:sz w:val="24"/>
          <w:szCs w:val="24"/>
        </w:rPr>
        <w:t>8</w:t>
      </w:r>
      <w:r w:rsidRPr="00E56AA3" w:rsidR="004D264C">
        <w:rPr>
          <w:b w:val="0"/>
          <w:bCs w:val="0"/>
          <w:sz w:val="24"/>
          <w:szCs w:val="24"/>
        </w:rPr>
        <w:t>% (</w:t>
      </w:r>
      <w:r w:rsidRPr="00E56AA3" w:rsidR="00794178">
        <w:rPr>
          <w:b w:val="0"/>
          <w:bCs w:val="0"/>
          <w:sz w:val="24"/>
          <w:szCs w:val="24"/>
        </w:rPr>
        <w:t>1</w:t>
      </w:r>
      <w:r w:rsidRPr="00E56AA3" w:rsidR="004D264C">
        <w:rPr>
          <w:b w:val="0"/>
          <w:bCs w:val="0"/>
          <w:sz w:val="24"/>
          <w:szCs w:val="24"/>
        </w:rPr>
        <w:t>.</w:t>
      </w:r>
      <w:r w:rsidRPr="00E56AA3" w:rsidR="00794178">
        <w:rPr>
          <w:b w:val="0"/>
          <w:bCs w:val="0"/>
          <w:sz w:val="24"/>
          <w:szCs w:val="24"/>
        </w:rPr>
        <w:t>8</w:t>
      </w:r>
      <w:r w:rsidRPr="00E56AA3" w:rsidR="004D264C">
        <w:rPr>
          <w:b w:val="0"/>
          <w:bCs w:val="0"/>
          <w:sz w:val="24"/>
          <w:szCs w:val="24"/>
        </w:rPr>
        <w:t xml:space="preserve"> million) of family planning users had either public (38%, 1.</w:t>
      </w:r>
      <w:r w:rsidRPr="00E56AA3" w:rsidR="00794178">
        <w:rPr>
          <w:b w:val="0"/>
          <w:bCs w:val="0"/>
          <w:sz w:val="24"/>
          <w:szCs w:val="24"/>
        </w:rPr>
        <w:t>2</w:t>
      </w:r>
      <w:r w:rsidRPr="00E56AA3" w:rsidR="004D264C">
        <w:rPr>
          <w:b w:val="0"/>
          <w:bCs w:val="0"/>
          <w:sz w:val="24"/>
          <w:szCs w:val="24"/>
        </w:rPr>
        <w:t xml:space="preserve"> million) or private (</w:t>
      </w:r>
      <w:r w:rsidRPr="00E56AA3" w:rsidR="00794178">
        <w:rPr>
          <w:b w:val="0"/>
          <w:bCs w:val="0"/>
          <w:sz w:val="24"/>
          <w:szCs w:val="24"/>
        </w:rPr>
        <w:t>20</w:t>
      </w:r>
      <w:r w:rsidRPr="00E56AA3" w:rsidR="004D264C">
        <w:rPr>
          <w:b w:val="0"/>
          <w:bCs w:val="0"/>
          <w:sz w:val="24"/>
          <w:szCs w:val="24"/>
        </w:rPr>
        <w:t xml:space="preserve">%, </w:t>
      </w:r>
      <w:r w:rsidRPr="00E56AA3" w:rsidR="00794178">
        <w:rPr>
          <w:b w:val="0"/>
          <w:bCs w:val="0"/>
          <w:sz w:val="24"/>
          <w:szCs w:val="24"/>
        </w:rPr>
        <w:t>607,961</w:t>
      </w:r>
      <w:r w:rsidRPr="00E56AA3" w:rsidR="004D264C">
        <w:rPr>
          <w:b w:val="0"/>
          <w:bCs w:val="0"/>
          <w:sz w:val="24"/>
          <w:szCs w:val="24"/>
        </w:rPr>
        <w:t>) insurance covering broad primary medical care benefits; 4</w:t>
      </w:r>
      <w:r w:rsidRPr="00E56AA3" w:rsidR="00794178">
        <w:rPr>
          <w:b w:val="0"/>
          <w:bCs w:val="0"/>
          <w:sz w:val="24"/>
          <w:szCs w:val="24"/>
        </w:rPr>
        <w:t>1</w:t>
      </w:r>
      <w:r w:rsidRPr="00E56AA3" w:rsidR="004D264C">
        <w:rPr>
          <w:b w:val="0"/>
          <w:bCs w:val="0"/>
          <w:sz w:val="24"/>
          <w:szCs w:val="24"/>
        </w:rPr>
        <w:t>% (1.</w:t>
      </w:r>
      <w:r w:rsidRPr="00E56AA3" w:rsidR="00794178">
        <w:rPr>
          <w:b w:val="0"/>
          <w:bCs w:val="0"/>
          <w:sz w:val="24"/>
          <w:szCs w:val="24"/>
        </w:rPr>
        <w:t>3</w:t>
      </w:r>
      <w:r w:rsidRPr="00E56AA3" w:rsidR="004D264C">
        <w:rPr>
          <w:b w:val="0"/>
          <w:bCs w:val="0"/>
          <w:sz w:val="24"/>
          <w:szCs w:val="24"/>
        </w:rPr>
        <w:t xml:space="preserve"> million) were uninsured. Health insurance coverage status was unknown or not reported for 1% (</w:t>
      </w:r>
      <w:r w:rsidRPr="00E56AA3" w:rsidR="00794178">
        <w:rPr>
          <w:b w:val="0"/>
          <w:bCs w:val="0"/>
          <w:sz w:val="24"/>
          <w:szCs w:val="24"/>
        </w:rPr>
        <w:t>45</w:t>
      </w:r>
      <w:r w:rsidRPr="00E56AA3" w:rsidR="004D264C">
        <w:rPr>
          <w:b w:val="0"/>
          <w:bCs w:val="0"/>
          <w:sz w:val="24"/>
          <w:szCs w:val="24"/>
        </w:rPr>
        <w:t>,</w:t>
      </w:r>
      <w:r w:rsidRPr="00E56AA3" w:rsidR="00794178">
        <w:rPr>
          <w:b w:val="0"/>
          <w:bCs w:val="0"/>
          <w:sz w:val="24"/>
          <w:szCs w:val="24"/>
        </w:rPr>
        <w:t>684</w:t>
      </w:r>
      <w:r w:rsidRPr="00E56AA3" w:rsidR="004D264C">
        <w:rPr>
          <w:b w:val="0"/>
          <w:bCs w:val="0"/>
          <w:sz w:val="24"/>
          <w:szCs w:val="24"/>
        </w:rPr>
        <w:t xml:space="preserve">) of users. In addition to serving as an indicator of health care access, health insurance status has important implications for project financing and sustainability. Coupled with reductions in funding, Title X-funded service providers continue to experience the financial strain of providing a broad range of family planning services to a predominantly low-income and uninsured client base. Identifying clients with health insurance allows providers to seek third-party payment for the full cost of care in accordance with program regulations. </w:t>
      </w:r>
      <w:r w:rsidRPr="00E56AA3" w:rsidR="00584C51">
        <w:rPr>
          <w:b w:val="0"/>
          <w:bCs w:val="0"/>
          <w:sz w:val="24"/>
          <w:szCs w:val="24"/>
        </w:rPr>
        <w:t>T</w:t>
      </w:r>
      <w:r w:rsidRPr="00E56AA3" w:rsidR="004D264C">
        <w:rPr>
          <w:b w:val="0"/>
          <w:bCs w:val="0"/>
          <w:sz w:val="24"/>
          <w:szCs w:val="24"/>
        </w:rPr>
        <w:t>he demand for free and subsidized Title X-funded services persist</w:t>
      </w:r>
      <w:r w:rsidRPr="00E56AA3" w:rsidR="00584C51">
        <w:rPr>
          <w:b w:val="0"/>
          <w:bCs w:val="0"/>
          <w:sz w:val="24"/>
          <w:szCs w:val="24"/>
        </w:rPr>
        <w:t>s</w:t>
      </w:r>
      <w:r w:rsidRPr="00E56AA3" w:rsidR="004D264C">
        <w:rPr>
          <w:b w:val="0"/>
          <w:bCs w:val="0"/>
          <w:sz w:val="24"/>
          <w:szCs w:val="24"/>
        </w:rPr>
        <w:t xml:space="preserve"> among individuals who remain uninsured after </w:t>
      </w:r>
      <w:r w:rsidRPr="00E56AA3" w:rsidR="00584C51">
        <w:rPr>
          <w:b w:val="0"/>
          <w:bCs w:val="0"/>
          <w:sz w:val="24"/>
          <w:szCs w:val="24"/>
        </w:rPr>
        <w:t>Patient Protection and Affordable Care Act (</w:t>
      </w:r>
      <w:r w:rsidRPr="00E56AA3" w:rsidR="004D264C">
        <w:rPr>
          <w:b w:val="0"/>
          <w:bCs w:val="0"/>
          <w:sz w:val="24"/>
          <w:szCs w:val="24"/>
        </w:rPr>
        <w:t>ACA</w:t>
      </w:r>
      <w:r w:rsidRPr="00E56AA3" w:rsidR="00584C51">
        <w:rPr>
          <w:b w:val="0"/>
          <w:bCs w:val="0"/>
          <w:sz w:val="24"/>
          <w:szCs w:val="24"/>
        </w:rPr>
        <w:t>)</w:t>
      </w:r>
      <w:r w:rsidRPr="00E56AA3" w:rsidR="004D264C">
        <w:rPr>
          <w:b w:val="0"/>
          <w:bCs w:val="0"/>
          <w:sz w:val="24"/>
          <w:szCs w:val="24"/>
        </w:rPr>
        <w:t xml:space="preserve"> implementation because they are exempt, not eligible, view coverage as unaffordable, or live in a state that has chosen not to expand Medicaid.</w:t>
      </w:r>
      <w:r w:rsidRPr="00E56AA3" w:rsidR="00487D6D">
        <w:rPr>
          <w:b w:val="0"/>
          <w:bCs w:val="0"/>
          <w:sz w:val="24"/>
          <w:szCs w:val="24"/>
        </w:rPr>
        <w:t xml:space="preserve"> </w:t>
      </w:r>
      <w:hyperlink w:tooltip=", 1970 #567" w:history="1" w:anchor="_ENREF_14">
        <w:r w:rsidRPr="00E56AA3" w:rsidR="00487D6D">
          <w:rPr>
            <w:rStyle w:val="Hyperlink"/>
            <w:b w:val="0"/>
            <w:bCs w:val="0"/>
            <w:sz w:val="24"/>
            <w:szCs w:val="24"/>
            <w:u w:val="none"/>
            <w:vertAlign w:val="superscript"/>
          </w:rPr>
          <w:t>1</w:t>
        </w:r>
      </w:hyperlink>
      <w:r w:rsidRPr="00E56AA3" w:rsidR="00487D6D">
        <w:rPr>
          <w:rStyle w:val="Hyperlink"/>
          <w:b w:val="0"/>
          <w:bCs w:val="0"/>
          <w:sz w:val="24"/>
          <w:szCs w:val="24"/>
          <w:u w:val="none"/>
          <w:vertAlign w:val="superscript"/>
        </w:rPr>
        <w:t>4,15</w:t>
      </w:r>
      <w:r w:rsidRPr="00E56AA3" w:rsidR="004D264C">
        <w:rPr>
          <w:sz w:val="24"/>
          <w:szCs w:val="24"/>
        </w:rPr>
        <w:t xml:space="preserve"> </w:t>
      </w:r>
      <w:r w:rsidRPr="00E56AA3" w:rsidR="00D16C3F">
        <w:rPr>
          <w:b w:val="0"/>
          <w:bCs w:val="0"/>
          <w:sz w:val="24"/>
          <w:szCs w:val="24"/>
        </w:rPr>
        <w:t>OPA and service providers will collect data to assess patterns and trends in clients’ health insurance status, monitor the impact of ACA implementation on Title X providers at the state and national levels, and identify opportunities and technical assistance needs among grantees and subrecipients. The data collected will permit OPA to answer such questions as:</w:t>
      </w:r>
      <w:r w:rsidRPr="00E56AA3" w:rsidR="00D16C3F">
        <w:rPr>
          <w:sz w:val="24"/>
          <w:szCs w:val="24"/>
        </w:rPr>
        <w:t xml:space="preserve">  </w:t>
      </w:r>
    </w:p>
    <w:p w:rsidRPr="00E56AA3" w:rsidR="00D16C3F" w:rsidP="00447AA8" w:rsidRDefault="00D16C3F" w14:paraId="3B338E7F" w14:textId="77777777">
      <w:pPr>
        <w:pStyle w:val="bodytext-gph"/>
        <w:numPr>
          <w:ilvl w:val="0"/>
          <w:numId w:val="38"/>
        </w:numPr>
        <w:ind w:left="1440"/>
        <w:rPr>
          <w:sz w:val="24"/>
          <w:szCs w:val="24"/>
        </w:rPr>
      </w:pPr>
      <w:r w:rsidRPr="00E56AA3">
        <w:rPr>
          <w:sz w:val="24"/>
          <w:szCs w:val="24"/>
        </w:rPr>
        <w:t xml:space="preserve">What percentage of family planning users is insured (i.e., has public or private health insurance covering broad primary medical care)? </w:t>
      </w:r>
    </w:p>
    <w:p w:rsidRPr="00E56AA3" w:rsidR="00683F89" w:rsidP="00447AA8" w:rsidRDefault="00D16C3F" w14:paraId="4AFA8F7C" w14:textId="5A48E400">
      <w:pPr>
        <w:pStyle w:val="bodytext-gph"/>
        <w:numPr>
          <w:ilvl w:val="0"/>
          <w:numId w:val="38"/>
        </w:numPr>
        <w:ind w:left="1440"/>
        <w:rPr>
          <w:sz w:val="24"/>
          <w:szCs w:val="24"/>
        </w:rPr>
      </w:pPr>
      <w:r w:rsidRPr="00E56AA3">
        <w:rPr>
          <w:sz w:val="24"/>
          <w:szCs w:val="24"/>
        </w:rPr>
        <w:t>What percentage of family planning users is uninsured (i.e., has no public or private health insurance covering broad primary medical care) (HP20</w:t>
      </w:r>
      <w:r w:rsidRPr="00E56AA3" w:rsidR="00C53ABF">
        <w:rPr>
          <w:sz w:val="24"/>
          <w:szCs w:val="24"/>
        </w:rPr>
        <w:t>3</w:t>
      </w:r>
      <w:r w:rsidRPr="00E56AA3">
        <w:rPr>
          <w:sz w:val="24"/>
          <w:szCs w:val="24"/>
        </w:rPr>
        <w:t>0 AHS–1)?</w:t>
      </w:r>
    </w:p>
    <w:p w:rsidRPr="00E56AA3" w:rsidR="00683F89" w:rsidP="00447AA8" w:rsidRDefault="00EB66F1" w14:paraId="2789B637" w14:textId="7B302C17">
      <w:pPr>
        <w:pStyle w:val="bodytext-gph"/>
        <w:ind w:left="720"/>
        <w:rPr>
          <w:sz w:val="24"/>
          <w:szCs w:val="24"/>
        </w:rPr>
      </w:pPr>
      <w:r w:rsidRPr="00E56AA3">
        <w:rPr>
          <w:b/>
          <w:bCs/>
          <w:sz w:val="24"/>
          <w:szCs w:val="24"/>
        </w:rPr>
        <w:t>Limited English Proficiency (LEP)</w:t>
      </w:r>
      <w:r w:rsidRPr="00E56AA3" w:rsidR="005A1F84">
        <w:rPr>
          <w:b/>
          <w:bCs/>
          <w:sz w:val="24"/>
          <w:szCs w:val="24"/>
        </w:rPr>
        <w:t xml:space="preserve"> of the client</w:t>
      </w:r>
      <w:r w:rsidRPr="00E56AA3" w:rsidR="00683F89">
        <w:rPr>
          <w:sz w:val="24"/>
          <w:szCs w:val="24"/>
        </w:rPr>
        <w:t xml:space="preserve"> is </w:t>
      </w:r>
      <w:r w:rsidRPr="00E56AA3" w:rsidR="00D96D95">
        <w:rPr>
          <w:sz w:val="24"/>
          <w:szCs w:val="24"/>
        </w:rPr>
        <w:t>reported by grantees</w:t>
      </w:r>
      <w:r w:rsidRPr="00E56AA3" w:rsidR="00683F89">
        <w:rPr>
          <w:b/>
          <w:bCs/>
          <w:sz w:val="24"/>
          <w:szCs w:val="24"/>
        </w:rPr>
        <w:t xml:space="preserve"> </w:t>
      </w:r>
      <w:r w:rsidRPr="00E56AA3" w:rsidR="00683F89">
        <w:rPr>
          <w:sz w:val="24"/>
          <w:szCs w:val="24"/>
        </w:rPr>
        <w:t>in compliance with Title VI of the 1964 Civil Rights Act and Title VI regulations</w:t>
      </w:r>
      <w:hyperlink w:tooltip="Contract No. HHSP 233200800516, September 30, 2008-September 29, 2011 #582" w:history="1" w:anchor="_ENREF_20">
        <w:r w:rsidRPr="00E56AA3" w:rsidR="002379B2">
          <w:rPr>
            <w:rStyle w:val="Hyperlink"/>
            <w:sz w:val="24"/>
            <w:szCs w:val="24"/>
            <w:u w:val="none"/>
            <w:vertAlign w:val="superscript"/>
          </w:rPr>
          <w:t>16</w:t>
        </w:r>
      </w:hyperlink>
      <w:r w:rsidRPr="00E56AA3" w:rsidR="00683F89">
        <w:rPr>
          <w:sz w:val="24"/>
          <w:szCs w:val="24"/>
        </w:rPr>
        <w:t xml:space="preserve"> that require Title X service providers to ensure meaningful access to LEP clients who seek Title X-funded services. In the Title X setting, LEP users are those clients </w:t>
      </w:r>
      <w:r w:rsidRPr="00E56AA3" w:rsidR="00683F89">
        <w:rPr>
          <w:rStyle w:val="Emphasis"/>
          <w:i w:val="0"/>
          <w:sz w:val="24"/>
          <w:szCs w:val="24"/>
        </w:rPr>
        <w:t>who do not speak English as their primary language and who have a limited ability to read, write, speak, or understand English. Because of their limited English proficiency, LEP users derive little benefit from Title X family planning services and information provided in English.</w:t>
      </w:r>
      <w:r w:rsidRPr="00E56AA3" w:rsidR="00683F89">
        <w:rPr>
          <w:sz w:val="24"/>
          <w:szCs w:val="24"/>
        </w:rPr>
        <w:t xml:space="preserve"> The federal guidance</w:t>
      </w:r>
      <w:hyperlink w:tooltip="Contract No. HHSP 233200800516, September 30, 2008-September 29, 2011 #582" w:history="1" w:anchor="_ENREF_20">
        <w:r w:rsidRPr="00E56AA3" w:rsidR="00C74AC0">
          <w:rPr>
            <w:rStyle w:val="Hyperlink"/>
            <w:sz w:val="24"/>
            <w:szCs w:val="24"/>
            <w:u w:val="none"/>
            <w:vertAlign w:val="superscript"/>
          </w:rPr>
          <w:t>16</w:t>
        </w:r>
      </w:hyperlink>
      <w:r w:rsidRPr="00E56AA3" w:rsidR="00683F89">
        <w:rPr>
          <w:rStyle w:val="Hyperlink"/>
          <w:sz w:val="24"/>
          <w:szCs w:val="24"/>
          <w:u w:val="none"/>
          <w:vertAlign w:val="superscript"/>
        </w:rPr>
        <w:t xml:space="preserve"> </w:t>
      </w:r>
      <w:r w:rsidRPr="00E56AA3" w:rsidR="00683F89">
        <w:rPr>
          <w:sz w:val="24"/>
          <w:szCs w:val="24"/>
        </w:rPr>
        <w:t>in addressing the needs of LEP individuals who seek HHS-funded services lists four factors that are the basis for evaluating compliance: (1) the number or proportion of LEP persons eligible to be served or likely to be encountered by the program or grantee, (2) the frequency with which LEP individuals come in contact with the program, (3) the nature and importance of the recipient program activity or service, and (4) the resources available to the recipient and the cost of implementing language assistance measures. The LEP reporting requirement requires that Title X–funded agencies establish mechanisms for identifying and counting LEP individuals, thereby generating the data needed to assess language assistance needs and the adequacy of language assistance plans. OPA uses LEP data to assess the program’s compliance with regulations related to ensuring meaningful access to clients who have limited English proficiency and</w:t>
      </w:r>
      <w:hyperlink w:tooltip="Contract No. HHSP 233200800516, September 30, 2008-September 29, 2011 #582" w:history="1" w:anchor="_ENREF_11"/>
      <w:r w:rsidRPr="00E56AA3" w:rsidR="00683F89">
        <w:rPr>
          <w:sz w:val="24"/>
          <w:szCs w:val="24"/>
        </w:rPr>
        <w:t xml:space="preserve"> identify grantee technical </w:t>
      </w:r>
      <w:r w:rsidRPr="00E56AA3" w:rsidR="00683F89">
        <w:rPr>
          <w:sz w:val="24"/>
          <w:szCs w:val="24"/>
        </w:rPr>
        <w:lastRenderedPageBreak/>
        <w:t xml:space="preserve">assistance needs in the area of language assistance. The data </w:t>
      </w:r>
      <w:r w:rsidRPr="00E56AA3" w:rsidR="00D96D95">
        <w:rPr>
          <w:sz w:val="24"/>
          <w:szCs w:val="24"/>
        </w:rPr>
        <w:t>collected will permit</w:t>
      </w:r>
      <w:r w:rsidRPr="00E56AA3" w:rsidR="00683F89">
        <w:rPr>
          <w:sz w:val="24"/>
          <w:szCs w:val="24"/>
        </w:rPr>
        <w:t xml:space="preserve"> OPA to answer the question: </w:t>
      </w:r>
    </w:p>
    <w:p w:rsidRPr="00E56AA3" w:rsidR="00683F89" w:rsidP="00447AA8" w:rsidRDefault="00683F89" w14:paraId="09D526AC" w14:textId="7ED1D035">
      <w:pPr>
        <w:pStyle w:val="bodytext-gph"/>
        <w:numPr>
          <w:ilvl w:val="0"/>
          <w:numId w:val="38"/>
        </w:numPr>
        <w:ind w:left="1440"/>
        <w:rPr>
          <w:sz w:val="24"/>
          <w:szCs w:val="24"/>
        </w:rPr>
      </w:pPr>
      <w:r w:rsidRPr="00E56AA3">
        <w:rPr>
          <w:sz w:val="24"/>
          <w:szCs w:val="24"/>
        </w:rPr>
        <w:t xml:space="preserve">What percentage of Title X users </w:t>
      </w:r>
      <w:r w:rsidRPr="00E56AA3" w:rsidR="00A95BD2">
        <w:rPr>
          <w:sz w:val="24"/>
          <w:szCs w:val="24"/>
        </w:rPr>
        <w:t xml:space="preserve">report </w:t>
      </w:r>
      <w:r w:rsidRPr="00E56AA3">
        <w:rPr>
          <w:sz w:val="24"/>
          <w:szCs w:val="24"/>
        </w:rPr>
        <w:t>LEP and</w:t>
      </w:r>
      <w:r w:rsidRPr="00E56AA3" w:rsidR="00A95BD2">
        <w:rPr>
          <w:sz w:val="24"/>
          <w:szCs w:val="24"/>
        </w:rPr>
        <w:t xml:space="preserve"> are</w:t>
      </w:r>
      <w:r w:rsidRPr="00E56AA3">
        <w:rPr>
          <w:sz w:val="24"/>
          <w:szCs w:val="24"/>
        </w:rPr>
        <w:t xml:space="preserve"> best served in a language other than English?</w:t>
      </w:r>
    </w:p>
    <w:p w:rsidRPr="00E56AA3" w:rsidR="006F4F53" w:rsidP="00067119" w:rsidRDefault="00095E6F" w14:paraId="20B352E6" w14:textId="35427FF9">
      <w:pPr>
        <w:pStyle w:val="Stylebodytext-gphBold"/>
        <w:ind w:left="720"/>
        <w:rPr>
          <w:sz w:val="24"/>
          <w:szCs w:val="24"/>
        </w:rPr>
      </w:pPr>
      <w:r w:rsidRPr="00E56AA3">
        <w:rPr>
          <w:sz w:val="24"/>
          <w:szCs w:val="24"/>
        </w:rPr>
        <w:t>Family planning method use (by sex and age)</w:t>
      </w:r>
      <w:r w:rsidRPr="00E56AA3" w:rsidR="006F4F53">
        <w:rPr>
          <w:b w:val="0"/>
          <w:bCs w:val="0"/>
          <w:sz w:val="24"/>
          <w:szCs w:val="24"/>
        </w:rPr>
        <w:t xml:space="preserve"> </w:t>
      </w:r>
      <w:r w:rsidRPr="00E56AA3" w:rsidR="00D96D95">
        <w:rPr>
          <w:b w:val="0"/>
          <w:bCs w:val="0"/>
          <w:sz w:val="24"/>
          <w:szCs w:val="24"/>
        </w:rPr>
        <w:t>reported by grantees allow OPA to assess</w:t>
      </w:r>
      <w:r w:rsidRPr="00E56AA3" w:rsidR="006F4F53">
        <w:rPr>
          <w:b w:val="0"/>
          <w:bCs w:val="0"/>
          <w:sz w:val="24"/>
          <w:szCs w:val="24"/>
        </w:rPr>
        <w:t xml:space="preserve"> patterns and trends in female and male contraceptive method use over time, monitor the program’s contribution to Healthy People objectives for family planning and disease prevention, monitor the availability and </w:t>
      </w:r>
      <w:r w:rsidRPr="00E56AA3" w:rsidR="00A95BD2">
        <w:rPr>
          <w:b w:val="0"/>
          <w:bCs w:val="0"/>
          <w:sz w:val="24"/>
          <w:szCs w:val="24"/>
        </w:rPr>
        <w:t xml:space="preserve">use </w:t>
      </w:r>
      <w:r w:rsidRPr="00E56AA3" w:rsidR="006F4F53">
        <w:rPr>
          <w:b w:val="0"/>
          <w:bCs w:val="0"/>
          <w:sz w:val="24"/>
          <w:szCs w:val="24"/>
        </w:rPr>
        <w:t xml:space="preserve">of newer FDA–approved contraceptive technologies, and compare the program’s contraceptive method-mix with nationally representative data sources (e.g., </w:t>
      </w:r>
      <w:r w:rsidRPr="00E56AA3" w:rsidR="00F70BDC">
        <w:rPr>
          <w:b w:val="0"/>
          <w:bCs w:val="0"/>
          <w:sz w:val="24"/>
          <w:szCs w:val="24"/>
        </w:rPr>
        <w:t>National Survey of Family Growth</w:t>
      </w:r>
      <w:r w:rsidRPr="00E56AA3" w:rsidR="006F4F53">
        <w:rPr>
          <w:b w:val="0"/>
          <w:bCs w:val="0"/>
          <w:sz w:val="24"/>
          <w:szCs w:val="24"/>
        </w:rPr>
        <w:t>). The types of contraceptive methods (i.e., most effective) that providers offer may vary in terms of supply costs and service delivery requirements, thereby affecting overall project costs. Title X projects are required to provide a broad range of acceptable and effective, medically approved family planning methods (Section 1001[a] of Title X of the Public Health Service Act, 42 USC 300 and 42 CFR Part 59).</w:t>
      </w:r>
      <w:r w:rsidRPr="00E56AA3" w:rsidR="006F4F53">
        <w:rPr>
          <w:rStyle w:val="Hyperlink"/>
          <w:sz w:val="24"/>
          <w:szCs w:val="24"/>
          <w:vertAlign w:val="superscript"/>
        </w:rPr>
        <w:fldChar w:fldCharType="begin"/>
      </w:r>
      <w:r w:rsidRPr="00E56AA3" w:rsidR="006F4F53">
        <w:rPr>
          <w:rStyle w:val="Hyperlink"/>
          <w:sz w:val="24"/>
          <w:szCs w:val="24"/>
          <w:vertAlign w:val="superscript"/>
        </w:rPr>
        <w:instrText xml:space="preserve"> ADDIN EN.CITE &lt;EndNote&gt;&lt;Cite&gt;&lt;RecNum&gt;565&lt;/RecNum&gt;&lt;DisplayText&gt;&lt;style face="superscript"&gt;1,3&lt;/style&gt;&lt;/DisplayText&gt;&lt;record&gt;&lt;rec-number&gt;565&lt;/rec-number&gt;&lt;foreign-keys&gt;&lt;key app="EN" db-id="tzref950tfw2s8erzw7x5p5ktt9xrse02dvv" timestamp="0"&gt;565&lt;/key&gt;&lt;/foreign-keys&gt;&lt;ref-type name="Statute"&gt;31&lt;/ref-type&gt;&lt;contributors&gt;&lt;/contributors&gt;&lt;titles&gt;&lt;title&gt;42 Code of Federal Regulations (CFR) Part 59, Grants for Family Planning Services (October 1, 2000)&lt;/title&gt;&lt;/titles&gt;&lt;dates&gt;&lt;/dates&gt;&lt;pub-location&gt;Retrieved March 1, 2013, from http://www.hhs.gov/opa/pdfs/42-cfr-59-b.pdf&amp;#xD;&lt;/pub-location&gt;&lt;urls&gt;&lt;/urls&gt;&lt;access-date&gt;May 11, 2010&lt;/access-date&gt;&lt;/record&gt;&lt;/Cite&gt;&lt;Cite&gt;&lt;Year&gt;1970&lt;/Year&gt;&lt;RecNum&gt;567&lt;/RecNum&gt;&lt;record&gt;&lt;rec-number&gt;567&lt;/rec-number&gt;&lt;foreign-keys&gt;&lt;key app="EN" db-id="tzref950tfw2s8erzw7x5p5ktt9xrse02dvv" timestamp="0"&gt;567&lt;/key&gt;&lt;/foreign-keys&gt;&lt;ref-type name="Statute"&gt;31&lt;/ref-type&gt;&lt;contributors&gt;&lt;/contributors&gt;&lt;titles&gt;&lt;title&gt;42 USC 300 Section 1001 [300], Project Grants and Contracts for Family Planning Services&lt;/title&gt;&lt;/titles&gt;&lt;dates&gt;&lt;year&gt;1970&lt;/year&gt;&lt;/dates&gt;&lt;pub-location&gt;Retrieved March 1, 2013, from http://www.hhs.gov/opa/pdfs/title-x-statute-attachment-a.pdf&amp;#xD;&lt;/pub-location&gt;&lt;urls&gt;&lt;/urls&gt;&lt;access-date&gt;May 11, 2010&lt;/access-date&gt;&lt;/record&gt;&lt;/Cite&gt;&lt;/EndNote&gt;</w:instrText>
      </w:r>
      <w:r w:rsidRPr="00E56AA3" w:rsidR="006F4F53">
        <w:rPr>
          <w:rStyle w:val="Hyperlink"/>
          <w:sz w:val="24"/>
          <w:szCs w:val="24"/>
          <w:vertAlign w:val="superscript"/>
        </w:rPr>
        <w:fldChar w:fldCharType="separate"/>
      </w:r>
      <w:hyperlink w:tooltip=", 1970 #567" w:history="1" w:anchor="_ENREF_1">
        <w:r w:rsidRPr="00E56AA3" w:rsidR="006F4F53">
          <w:rPr>
            <w:rStyle w:val="Hyperlink"/>
            <w:b w:val="0"/>
            <w:bCs w:val="0"/>
            <w:sz w:val="24"/>
            <w:szCs w:val="24"/>
            <w:vertAlign w:val="superscript"/>
          </w:rPr>
          <w:t>1</w:t>
        </w:r>
      </w:hyperlink>
      <w:r w:rsidRPr="00E56AA3" w:rsidR="006F4F53">
        <w:rPr>
          <w:rStyle w:val="Hyperlink"/>
          <w:b w:val="0"/>
          <w:bCs w:val="0"/>
          <w:sz w:val="24"/>
          <w:szCs w:val="24"/>
          <w:vertAlign w:val="superscript"/>
        </w:rPr>
        <w:t>,</w:t>
      </w:r>
      <w:hyperlink w:tooltip=",  #565" w:history="1" w:anchor="_ENREF_3">
        <w:r w:rsidRPr="00E56AA3" w:rsidR="006F4F53">
          <w:rPr>
            <w:rStyle w:val="Hyperlink"/>
            <w:b w:val="0"/>
            <w:bCs w:val="0"/>
            <w:sz w:val="24"/>
            <w:szCs w:val="24"/>
            <w:vertAlign w:val="superscript"/>
          </w:rPr>
          <w:t>3</w:t>
        </w:r>
      </w:hyperlink>
      <w:r w:rsidRPr="00E56AA3" w:rsidR="006F4F53">
        <w:rPr>
          <w:rStyle w:val="Hyperlink"/>
          <w:sz w:val="24"/>
          <w:szCs w:val="24"/>
          <w:vertAlign w:val="superscript"/>
        </w:rPr>
        <w:fldChar w:fldCharType="end"/>
      </w:r>
      <w:r w:rsidRPr="00E56AA3" w:rsidR="006F4F53">
        <w:rPr>
          <w:b w:val="0"/>
          <w:bCs w:val="0"/>
          <w:sz w:val="24"/>
          <w:szCs w:val="24"/>
        </w:rPr>
        <w:t xml:space="preserve"> The data </w:t>
      </w:r>
      <w:r w:rsidRPr="00E56AA3" w:rsidR="00D96D95">
        <w:rPr>
          <w:b w:val="0"/>
          <w:bCs w:val="0"/>
          <w:sz w:val="24"/>
          <w:szCs w:val="24"/>
        </w:rPr>
        <w:t>collected permit</w:t>
      </w:r>
      <w:r w:rsidRPr="00E56AA3" w:rsidR="006F4F53">
        <w:rPr>
          <w:b w:val="0"/>
          <w:bCs w:val="0"/>
          <w:sz w:val="24"/>
          <w:szCs w:val="24"/>
        </w:rPr>
        <w:t xml:space="preserve"> OPA to monitor project financial concerns that may result from contraceptive supply issues and permit OPA to answer questions</w:t>
      </w:r>
      <w:r w:rsidRPr="00E56AA3" w:rsidR="000302E0">
        <w:rPr>
          <w:b w:val="0"/>
          <w:bCs w:val="0"/>
          <w:sz w:val="24"/>
          <w:szCs w:val="24"/>
        </w:rPr>
        <w:t xml:space="preserve"> such</w:t>
      </w:r>
      <w:r w:rsidRPr="00E56AA3" w:rsidR="006F4F53">
        <w:rPr>
          <w:b w:val="0"/>
          <w:bCs w:val="0"/>
          <w:sz w:val="24"/>
          <w:szCs w:val="24"/>
        </w:rPr>
        <w:t xml:space="preserve"> as: </w:t>
      </w:r>
    </w:p>
    <w:p w:rsidRPr="00E56AA3" w:rsidR="006F4F53" w:rsidP="00067119" w:rsidRDefault="006F4F53" w14:paraId="1A8009A3" w14:textId="77777777">
      <w:pPr>
        <w:pStyle w:val="bodytext-gph"/>
        <w:numPr>
          <w:ilvl w:val="0"/>
          <w:numId w:val="38"/>
        </w:numPr>
        <w:rPr>
          <w:sz w:val="24"/>
          <w:szCs w:val="24"/>
        </w:rPr>
      </w:pPr>
      <w:r w:rsidRPr="00E56AA3">
        <w:rPr>
          <w:sz w:val="24"/>
          <w:szCs w:val="24"/>
        </w:rPr>
        <w:t xml:space="preserve">What are the patterns of contraceptive use (i.e., “method mix”) by method type or age group for female and male users? </w:t>
      </w:r>
    </w:p>
    <w:p w:rsidRPr="00E56AA3" w:rsidR="006F4F53" w:rsidP="00067119" w:rsidRDefault="006F4F53" w14:paraId="3CFE8204" w14:textId="1683A56F">
      <w:pPr>
        <w:pStyle w:val="bodytext-gph"/>
        <w:numPr>
          <w:ilvl w:val="0"/>
          <w:numId w:val="38"/>
        </w:numPr>
        <w:rPr>
          <w:sz w:val="24"/>
          <w:szCs w:val="24"/>
        </w:rPr>
      </w:pPr>
      <w:r w:rsidRPr="00E56AA3">
        <w:rPr>
          <w:sz w:val="24"/>
          <w:szCs w:val="24"/>
        </w:rPr>
        <w:t>What percentage of female clients use contraception? What percentage of female clients rel</w:t>
      </w:r>
      <w:r w:rsidRPr="00E56AA3" w:rsidR="005826BA">
        <w:rPr>
          <w:sz w:val="24"/>
          <w:szCs w:val="24"/>
        </w:rPr>
        <w:t>y</w:t>
      </w:r>
      <w:r w:rsidRPr="00E56AA3">
        <w:rPr>
          <w:sz w:val="24"/>
          <w:szCs w:val="24"/>
        </w:rPr>
        <w:t xml:space="preserve"> on moderately and highly effective family planning methods? </w:t>
      </w:r>
    </w:p>
    <w:p w:rsidRPr="00E56AA3" w:rsidR="006F4F53" w:rsidP="00067119" w:rsidRDefault="006F4F53" w14:paraId="0ACE9817" w14:textId="536E4F1E">
      <w:pPr>
        <w:pStyle w:val="bodytext-gph"/>
        <w:numPr>
          <w:ilvl w:val="0"/>
          <w:numId w:val="38"/>
        </w:numPr>
        <w:rPr>
          <w:sz w:val="24"/>
          <w:szCs w:val="24"/>
        </w:rPr>
      </w:pPr>
      <w:r w:rsidRPr="00E56AA3">
        <w:rPr>
          <w:sz w:val="24"/>
          <w:szCs w:val="24"/>
        </w:rPr>
        <w:t xml:space="preserve">What percentage of female clients </w:t>
      </w:r>
      <w:r w:rsidRPr="00E56AA3" w:rsidR="005826BA">
        <w:rPr>
          <w:sz w:val="24"/>
          <w:szCs w:val="24"/>
        </w:rPr>
        <w:t>are</w:t>
      </w:r>
      <w:r w:rsidRPr="00E56AA3">
        <w:rPr>
          <w:sz w:val="24"/>
          <w:szCs w:val="24"/>
        </w:rPr>
        <w:t xml:space="preserve"> pregnant or seeking pregnancy?</w:t>
      </w:r>
      <w:r w:rsidRPr="00E56AA3" w:rsidDel="002E0255">
        <w:rPr>
          <w:sz w:val="24"/>
          <w:szCs w:val="24"/>
        </w:rPr>
        <w:t xml:space="preserve"> </w:t>
      </w:r>
    </w:p>
    <w:p w:rsidRPr="00E56AA3" w:rsidR="006F4F53" w:rsidP="00067119" w:rsidRDefault="006F4F53" w14:paraId="32AD6C85" w14:textId="49DE09CA">
      <w:pPr>
        <w:pStyle w:val="bodytext-gph"/>
        <w:numPr>
          <w:ilvl w:val="0"/>
          <w:numId w:val="38"/>
        </w:numPr>
        <w:rPr>
          <w:sz w:val="24"/>
          <w:szCs w:val="24"/>
        </w:rPr>
      </w:pPr>
      <w:r w:rsidRPr="00E56AA3">
        <w:rPr>
          <w:sz w:val="24"/>
          <w:szCs w:val="24"/>
        </w:rPr>
        <w:t>What percentage of female and male clients aged 15 to 19 use condoms as their primary contraceptive method (HP20</w:t>
      </w:r>
      <w:r w:rsidRPr="00E56AA3" w:rsidR="00C53ABF">
        <w:rPr>
          <w:sz w:val="24"/>
          <w:szCs w:val="24"/>
        </w:rPr>
        <w:t>3</w:t>
      </w:r>
      <w:r w:rsidRPr="00E56AA3">
        <w:rPr>
          <w:sz w:val="24"/>
          <w:szCs w:val="24"/>
        </w:rPr>
        <w:t>0 FP–</w:t>
      </w:r>
      <w:r w:rsidRPr="00E56AA3" w:rsidR="00067119">
        <w:rPr>
          <w:sz w:val="24"/>
          <w:szCs w:val="24"/>
        </w:rPr>
        <w:t>05 and FP–06</w:t>
      </w:r>
      <w:r w:rsidRPr="00E56AA3">
        <w:rPr>
          <w:sz w:val="24"/>
          <w:szCs w:val="24"/>
        </w:rPr>
        <w:t>)?</w:t>
      </w:r>
    </w:p>
    <w:p w:rsidRPr="00E56AA3" w:rsidR="00F62A23" w:rsidP="00067119" w:rsidRDefault="00F62A23" w14:paraId="64C4D364" w14:textId="3E2997C0">
      <w:pPr>
        <w:pStyle w:val="bodytext-gph"/>
        <w:ind w:left="720"/>
        <w:rPr>
          <w:sz w:val="24"/>
          <w:szCs w:val="24"/>
        </w:rPr>
      </w:pPr>
      <w:r w:rsidRPr="00E56AA3">
        <w:rPr>
          <w:b/>
          <w:bCs/>
          <w:sz w:val="24"/>
          <w:szCs w:val="24"/>
        </w:rPr>
        <w:t xml:space="preserve">Use of related preventive health services data </w:t>
      </w:r>
      <w:r w:rsidRPr="00E56AA3">
        <w:rPr>
          <w:sz w:val="24"/>
          <w:szCs w:val="24"/>
        </w:rPr>
        <w:t>are</w:t>
      </w:r>
      <w:r w:rsidRPr="00E56AA3" w:rsidR="00CF40D9">
        <w:rPr>
          <w:sz w:val="24"/>
          <w:szCs w:val="24"/>
        </w:rPr>
        <w:t xml:space="preserve"> </w:t>
      </w:r>
      <w:r w:rsidRPr="00E56AA3" w:rsidR="00E701C5">
        <w:rPr>
          <w:sz w:val="24"/>
          <w:szCs w:val="24"/>
        </w:rPr>
        <w:t xml:space="preserve">reported by grantees </w:t>
      </w:r>
      <w:r w:rsidRPr="00E56AA3" w:rsidR="00CF40D9">
        <w:rPr>
          <w:sz w:val="24"/>
          <w:szCs w:val="24"/>
        </w:rPr>
        <w:t>as</w:t>
      </w:r>
      <w:r w:rsidRPr="00E56AA3">
        <w:rPr>
          <w:sz w:val="24"/>
          <w:szCs w:val="24"/>
        </w:rPr>
        <w:t xml:space="preserve"> required by Title X regulation [42 CFR 59].</w:t>
      </w:r>
      <w:hyperlink w:tooltip=",  #565" w:history="1" w:anchor="_ENREF_3">
        <w:r w:rsidRPr="00E56AA3">
          <w:rPr>
            <w:rStyle w:val="Hyperlink"/>
            <w:sz w:val="24"/>
            <w:szCs w:val="24"/>
            <w:u w:val="none"/>
            <w:vertAlign w:val="superscript"/>
          </w:rPr>
          <w:fldChar w:fldCharType="begin"/>
        </w:r>
        <w:r w:rsidRPr="00E56AA3">
          <w:rPr>
            <w:rStyle w:val="Hyperlink"/>
            <w:sz w:val="24"/>
            <w:szCs w:val="24"/>
            <w:u w:val="none"/>
            <w:vertAlign w:val="superscript"/>
          </w:rPr>
          <w:instrText xml:space="preserve"> ADDIN EN.CITE &lt;EndNote&gt;&lt;Cite&gt;&lt;RecNum&gt;565&lt;/RecNum&gt;&lt;DisplayText&gt;&lt;style face="superscript"&gt;3&lt;/style&gt;&lt;/DisplayText&gt;&lt;record&gt;&lt;rec-number&gt;565&lt;/rec-number&gt;&lt;foreign-keys&gt;&lt;key app="EN" db-id="tzref950tfw2s8erzw7x5p5ktt9xrse02dvv" timestamp="0"&gt;565&lt;/key&gt;&lt;/foreign-keys&gt;&lt;ref-type name="Statute"&gt;31&lt;/ref-type&gt;&lt;contributors&gt;&lt;/contributors&gt;&lt;titles&gt;&lt;title&gt;42 Code of Federal Regulations (CFR) Part 59, Grants for Family Planning Services (October 1, 2000)&lt;/title&gt;&lt;/titles&gt;&lt;dates&gt;&lt;/dates&gt;&lt;pub-location&gt;Retrieved March 1, 2013, from http://www.hhs.gov/opa/pdfs/42-cfr-59-b.pdf&amp;#xD;&lt;/pub-location&gt;&lt;urls&gt;&lt;/urls&gt;&lt;access-date&gt;May 11, 2010&lt;/access-date&gt;&lt;/record&gt;&lt;/Cite&gt;&lt;/EndNote&gt;</w:instrText>
        </w:r>
        <w:r w:rsidRPr="00E56AA3">
          <w:rPr>
            <w:rStyle w:val="Hyperlink"/>
            <w:sz w:val="24"/>
            <w:szCs w:val="24"/>
            <w:u w:val="none"/>
            <w:vertAlign w:val="superscript"/>
          </w:rPr>
          <w:fldChar w:fldCharType="separate"/>
        </w:r>
        <w:r w:rsidRPr="00E56AA3">
          <w:rPr>
            <w:rStyle w:val="Hyperlink"/>
            <w:sz w:val="24"/>
            <w:szCs w:val="24"/>
            <w:u w:val="none"/>
            <w:vertAlign w:val="superscript"/>
          </w:rPr>
          <w:t>3</w:t>
        </w:r>
        <w:r w:rsidRPr="00E56AA3">
          <w:rPr>
            <w:rStyle w:val="Hyperlink"/>
            <w:sz w:val="24"/>
            <w:szCs w:val="24"/>
            <w:u w:val="none"/>
          </w:rPr>
          <w:fldChar w:fldCharType="end"/>
        </w:r>
      </w:hyperlink>
      <w:r w:rsidRPr="00E56AA3">
        <w:rPr>
          <w:sz w:val="24"/>
          <w:szCs w:val="24"/>
        </w:rPr>
        <w:t xml:space="preserve"> This includes the number of cervical cancer screening</w:t>
      </w:r>
      <w:r w:rsidRPr="00E56AA3" w:rsidR="006E2EEF">
        <w:rPr>
          <w:sz w:val="24"/>
          <w:szCs w:val="24"/>
        </w:rPr>
        <w:t>s</w:t>
      </w:r>
      <w:r w:rsidRPr="00E56AA3">
        <w:rPr>
          <w:sz w:val="24"/>
          <w:szCs w:val="24"/>
        </w:rPr>
        <w:t xml:space="preserve">, and referrals (female users only), tests for </w:t>
      </w:r>
      <w:r w:rsidRPr="00E56AA3" w:rsidR="005826BA">
        <w:rPr>
          <w:sz w:val="24"/>
          <w:szCs w:val="24"/>
        </w:rPr>
        <w:t>STDs</w:t>
      </w:r>
      <w:r w:rsidRPr="00E56AA3">
        <w:rPr>
          <w:sz w:val="24"/>
          <w:szCs w:val="24"/>
        </w:rPr>
        <w:t xml:space="preserve">—for example, chlamydia, gonorrhea, syphilis, and HIV. OPA </w:t>
      </w:r>
      <w:r w:rsidRPr="00E56AA3" w:rsidR="00CF40D9">
        <w:rPr>
          <w:sz w:val="24"/>
          <w:szCs w:val="24"/>
        </w:rPr>
        <w:t>monitors</w:t>
      </w:r>
      <w:r w:rsidRPr="00E56AA3">
        <w:rPr>
          <w:sz w:val="24"/>
          <w:szCs w:val="24"/>
        </w:rPr>
        <w:t xml:space="preserve"> these data for the program’s implementation of early detection and prevention of cancers, efforts to reduce infertility through chlamydia screening, adoption and adherence to changing screening guidelines, and contribution to Health</w:t>
      </w:r>
      <w:r w:rsidRPr="00E56AA3" w:rsidR="00C53ABF">
        <w:rPr>
          <w:sz w:val="24"/>
          <w:szCs w:val="24"/>
        </w:rPr>
        <w:t>y</w:t>
      </w:r>
      <w:r w:rsidRPr="00E56AA3">
        <w:rPr>
          <w:sz w:val="24"/>
          <w:szCs w:val="24"/>
        </w:rPr>
        <w:t xml:space="preserve"> People </w:t>
      </w:r>
      <w:r w:rsidRPr="00E56AA3" w:rsidR="00CF40D9">
        <w:rPr>
          <w:sz w:val="24"/>
          <w:szCs w:val="24"/>
        </w:rPr>
        <w:t xml:space="preserve">2030 </w:t>
      </w:r>
      <w:r w:rsidRPr="00E56AA3">
        <w:rPr>
          <w:sz w:val="24"/>
          <w:szCs w:val="24"/>
        </w:rPr>
        <w:t>objectives for cancer detection and ST</w:t>
      </w:r>
      <w:r w:rsidRPr="00E56AA3" w:rsidR="005826BA">
        <w:rPr>
          <w:sz w:val="24"/>
          <w:szCs w:val="24"/>
        </w:rPr>
        <w:t>D</w:t>
      </w:r>
      <w:r w:rsidRPr="00E56AA3">
        <w:rPr>
          <w:sz w:val="24"/>
          <w:szCs w:val="24"/>
        </w:rPr>
        <w:t xml:space="preserve"> prevention</w:t>
      </w:r>
      <w:r w:rsidRPr="00E56AA3" w:rsidR="00CF40D9">
        <w:rPr>
          <w:sz w:val="24"/>
          <w:szCs w:val="24"/>
        </w:rPr>
        <w:t>, as well as delivery of the number of positive ST</w:t>
      </w:r>
      <w:r w:rsidRPr="00E56AA3" w:rsidR="005826BA">
        <w:rPr>
          <w:sz w:val="24"/>
          <w:szCs w:val="24"/>
        </w:rPr>
        <w:t>D</w:t>
      </w:r>
      <w:r w:rsidRPr="00E56AA3" w:rsidR="00CF40D9">
        <w:rPr>
          <w:sz w:val="24"/>
          <w:szCs w:val="24"/>
        </w:rPr>
        <w:t xml:space="preserve"> tests</w:t>
      </w:r>
      <w:r w:rsidRPr="00E56AA3">
        <w:rPr>
          <w:sz w:val="24"/>
          <w:szCs w:val="24"/>
        </w:rPr>
        <w:t>.</w:t>
      </w:r>
      <w:r w:rsidRPr="00E56AA3" w:rsidDel="00D912D1">
        <w:rPr>
          <w:sz w:val="24"/>
          <w:szCs w:val="24"/>
        </w:rPr>
        <w:t xml:space="preserve"> </w:t>
      </w:r>
      <w:r w:rsidRPr="00E56AA3" w:rsidR="00D96D95">
        <w:rPr>
          <w:sz w:val="24"/>
          <w:szCs w:val="24"/>
        </w:rPr>
        <w:t>The data collected permit</w:t>
      </w:r>
      <w:r w:rsidRPr="00E56AA3">
        <w:rPr>
          <w:sz w:val="24"/>
          <w:szCs w:val="24"/>
        </w:rPr>
        <w:t xml:space="preserve"> OPA to answer </w:t>
      </w:r>
      <w:r w:rsidRPr="00E56AA3" w:rsidR="000302E0">
        <w:rPr>
          <w:sz w:val="24"/>
          <w:szCs w:val="24"/>
        </w:rPr>
        <w:t xml:space="preserve">such </w:t>
      </w:r>
      <w:r w:rsidRPr="00E56AA3">
        <w:rPr>
          <w:sz w:val="24"/>
          <w:szCs w:val="24"/>
        </w:rPr>
        <w:t>questions as:</w:t>
      </w:r>
    </w:p>
    <w:p w:rsidRPr="00E56AA3" w:rsidR="00F62A23" w:rsidP="00067119" w:rsidRDefault="00F62A23" w14:paraId="6DEE9A50" w14:textId="0AA328FA">
      <w:pPr>
        <w:pStyle w:val="bodytext-gph"/>
        <w:numPr>
          <w:ilvl w:val="0"/>
          <w:numId w:val="38"/>
        </w:numPr>
        <w:rPr>
          <w:sz w:val="24"/>
          <w:szCs w:val="24"/>
        </w:rPr>
      </w:pPr>
      <w:r w:rsidRPr="00E56AA3">
        <w:rPr>
          <w:sz w:val="24"/>
          <w:szCs w:val="24"/>
        </w:rPr>
        <w:t>How many female users received a Pap test (HP</w:t>
      </w:r>
      <w:r w:rsidRPr="00E56AA3" w:rsidR="00CA53F9">
        <w:rPr>
          <w:sz w:val="24"/>
          <w:szCs w:val="24"/>
        </w:rPr>
        <w:t>2030</w:t>
      </w:r>
      <w:r w:rsidRPr="00E56AA3">
        <w:rPr>
          <w:sz w:val="24"/>
          <w:szCs w:val="24"/>
        </w:rPr>
        <w:t xml:space="preserve"> C–</w:t>
      </w:r>
      <w:r w:rsidRPr="00E56AA3" w:rsidR="00CA53F9">
        <w:rPr>
          <w:sz w:val="24"/>
          <w:szCs w:val="24"/>
        </w:rPr>
        <w:t>09</w:t>
      </w:r>
      <w:r w:rsidRPr="00E56AA3">
        <w:rPr>
          <w:sz w:val="24"/>
          <w:szCs w:val="24"/>
        </w:rPr>
        <w:t xml:space="preserve">)? </w:t>
      </w:r>
    </w:p>
    <w:p w:rsidRPr="00E56AA3" w:rsidR="00F62A23" w:rsidP="00067119" w:rsidRDefault="00F62A23" w14:paraId="75A2D9FB" w14:textId="5CAF666F">
      <w:pPr>
        <w:pStyle w:val="bodytext-gph"/>
        <w:numPr>
          <w:ilvl w:val="0"/>
          <w:numId w:val="38"/>
        </w:numPr>
        <w:rPr>
          <w:sz w:val="24"/>
          <w:szCs w:val="24"/>
        </w:rPr>
      </w:pPr>
      <w:r w:rsidRPr="00E56AA3">
        <w:rPr>
          <w:sz w:val="24"/>
          <w:szCs w:val="24"/>
        </w:rPr>
        <w:t xml:space="preserve">Of the total number of Pap tests performed, what percentage </w:t>
      </w:r>
      <w:r w:rsidRPr="00E56AA3" w:rsidR="005826BA">
        <w:rPr>
          <w:sz w:val="24"/>
          <w:szCs w:val="24"/>
        </w:rPr>
        <w:t>were</w:t>
      </w:r>
      <w:r w:rsidRPr="00E56AA3">
        <w:rPr>
          <w:sz w:val="24"/>
          <w:szCs w:val="24"/>
        </w:rPr>
        <w:t xml:space="preserve"> abnormal and requires further follow-up? </w:t>
      </w:r>
    </w:p>
    <w:p w:rsidRPr="00E56AA3" w:rsidR="00F62A23" w:rsidP="00067119" w:rsidRDefault="00F62A23" w14:paraId="17F5581B" w14:textId="724B80AB">
      <w:pPr>
        <w:pStyle w:val="bodytext-gph"/>
        <w:numPr>
          <w:ilvl w:val="0"/>
          <w:numId w:val="38"/>
        </w:numPr>
        <w:rPr>
          <w:sz w:val="24"/>
          <w:szCs w:val="24"/>
        </w:rPr>
      </w:pPr>
      <w:r w:rsidRPr="00E56AA3">
        <w:rPr>
          <w:sz w:val="24"/>
          <w:szCs w:val="24"/>
        </w:rPr>
        <w:t xml:space="preserve">What percentage of female users less than 25 years of age </w:t>
      </w:r>
      <w:r w:rsidRPr="00E56AA3" w:rsidR="005826BA">
        <w:rPr>
          <w:sz w:val="24"/>
          <w:szCs w:val="24"/>
        </w:rPr>
        <w:t>were</w:t>
      </w:r>
      <w:r w:rsidRPr="00E56AA3">
        <w:rPr>
          <w:sz w:val="24"/>
          <w:szCs w:val="24"/>
        </w:rPr>
        <w:t xml:space="preserve"> tested for </w:t>
      </w:r>
      <w:r w:rsidRPr="00E56AA3" w:rsidR="005826BA">
        <w:rPr>
          <w:sz w:val="24"/>
          <w:szCs w:val="24"/>
        </w:rPr>
        <w:t>c</w:t>
      </w:r>
      <w:r w:rsidRPr="00E56AA3">
        <w:rPr>
          <w:sz w:val="24"/>
          <w:szCs w:val="24"/>
        </w:rPr>
        <w:t>hlamydia (HP20</w:t>
      </w:r>
      <w:r w:rsidRPr="00E56AA3" w:rsidR="00C55F55">
        <w:rPr>
          <w:sz w:val="24"/>
          <w:szCs w:val="24"/>
        </w:rPr>
        <w:t>3</w:t>
      </w:r>
      <w:r w:rsidRPr="00E56AA3">
        <w:rPr>
          <w:sz w:val="24"/>
          <w:szCs w:val="24"/>
        </w:rPr>
        <w:t>0 STD–</w:t>
      </w:r>
      <w:r w:rsidRPr="00E56AA3" w:rsidR="00C55F55">
        <w:rPr>
          <w:sz w:val="24"/>
          <w:szCs w:val="24"/>
        </w:rPr>
        <w:t>0</w:t>
      </w:r>
      <w:r w:rsidRPr="00E56AA3">
        <w:rPr>
          <w:sz w:val="24"/>
          <w:szCs w:val="24"/>
        </w:rPr>
        <w:t>1 and STD–</w:t>
      </w:r>
      <w:r w:rsidRPr="00E56AA3" w:rsidR="00C55F55">
        <w:rPr>
          <w:sz w:val="24"/>
          <w:szCs w:val="24"/>
        </w:rPr>
        <w:t>07</w:t>
      </w:r>
      <w:r w:rsidRPr="00E56AA3">
        <w:rPr>
          <w:sz w:val="24"/>
          <w:szCs w:val="24"/>
        </w:rPr>
        <w:t xml:space="preserve">)? </w:t>
      </w:r>
    </w:p>
    <w:p w:rsidRPr="00E56AA3" w:rsidR="00F62A23" w:rsidP="00067119" w:rsidRDefault="00F62A23" w14:paraId="3A41CEAA" w14:textId="77777777">
      <w:pPr>
        <w:pStyle w:val="bodytext-gph"/>
        <w:numPr>
          <w:ilvl w:val="0"/>
          <w:numId w:val="38"/>
        </w:numPr>
        <w:rPr>
          <w:sz w:val="24"/>
          <w:szCs w:val="24"/>
        </w:rPr>
      </w:pPr>
      <w:r w:rsidRPr="00E56AA3">
        <w:rPr>
          <w:sz w:val="24"/>
          <w:szCs w:val="24"/>
        </w:rPr>
        <w:t>How many gonorrhea and syphilis tests were performed?</w:t>
      </w:r>
    </w:p>
    <w:p w:rsidRPr="00E56AA3" w:rsidR="00F62A23" w:rsidP="00067119" w:rsidRDefault="00F62A23" w14:paraId="09A214D8" w14:textId="77777777">
      <w:pPr>
        <w:pStyle w:val="bodytext-gph"/>
        <w:numPr>
          <w:ilvl w:val="0"/>
          <w:numId w:val="38"/>
        </w:numPr>
        <w:rPr>
          <w:sz w:val="24"/>
          <w:szCs w:val="24"/>
        </w:rPr>
      </w:pPr>
      <w:r w:rsidRPr="00E56AA3">
        <w:rPr>
          <w:sz w:val="24"/>
          <w:szCs w:val="24"/>
        </w:rPr>
        <w:t>How many anonymous HIV tests were performed?</w:t>
      </w:r>
    </w:p>
    <w:p w:rsidRPr="00E56AA3" w:rsidR="00F62A23" w:rsidP="00067119" w:rsidRDefault="00F62A23" w14:paraId="2A066814" w14:textId="559414DC">
      <w:pPr>
        <w:pStyle w:val="bodytext-gph"/>
        <w:numPr>
          <w:ilvl w:val="0"/>
          <w:numId w:val="38"/>
        </w:numPr>
        <w:rPr>
          <w:sz w:val="24"/>
          <w:szCs w:val="24"/>
        </w:rPr>
      </w:pPr>
      <w:r w:rsidRPr="00E56AA3">
        <w:rPr>
          <w:sz w:val="24"/>
          <w:szCs w:val="24"/>
        </w:rPr>
        <w:lastRenderedPageBreak/>
        <w:t>How many confidential HIV tests</w:t>
      </w:r>
      <w:r w:rsidRPr="00E56AA3" w:rsidR="005826BA">
        <w:rPr>
          <w:sz w:val="24"/>
          <w:szCs w:val="24"/>
        </w:rPr>
        <w:t xml:space="preserve"> we</w:t>
      </w:r>
      <w:r w:rsidRPr="00E56AA3">
        <w:rPr>
          <w:sz w:val="24"/>
          <w:szCs w:val="24"/>
        </w:rPr>
        <w:t>re positive?</w:t>
      </w:r>
    </w:p>
    <w:p w:rsidRPr="00E56AA3" w:rsidR="00F62A23" w:rsidP="007B7947" w:rsidRDefault="00CF40D9" w14:paraId="53043DD4" w14:textId="448AF8CE">
      <w:pPr>
        <w:pStyle w:val="bodytext-gph"/>
        <w:rPr>
          <w:sz w:val="24"/>
          <w:szCs w:val="24"/>
        </w:rPr>
      </w:pPr>
      <w:r w:rsidRPr="00E56AA3">
        <w:rPr>
          <w:b/>
          <w:bCs/>
          <w:sz w:val="24"/>
          <w:szCs w:val="24"/>
        </w:rPr>
        <w:t>Number of family planning encounters by provider type</w:t>
      </w:r>
      <w:r w:rsidRPr="00E56AA3">
        <w:rPr>
          <w:sz w:val="24"/>
          <w:szCs w:val="24"/>
        </w:rPr>
        <w:t xml:space="preserve"> (i.e., physicians, physician assistants, nurse practitioners, certified nurse midwives, and registered nurses with an expanded scope of practice) </w:t>
      </w:r>
      <w:r w:rsidRPr="00E56AA3" w:rsidR="001F3D41">
        <w:rPr>
          <w:sz w:val="24"/>
          <w:szCs w:val="24"/>
        </w:rPr>
        <w:t xml:space="preserve">are </w:t>
      </w:r>
      <w:r w:rsidRPr="00E56AA3" w:rsidR="00D96D95">
        <w:rPr>
          <w:sz w:val="24"/>
          <w:szCs w:val="24"/>
        </w:rPr>
        <w:t>reported by grantees to help OPA monitor patterns and trends in service utilization</w:t>
      </w:r>
      <w:r w:rsidRPr="00E56AA3" w:rsidR="009A3CA8">
        <w:rPr>
          <w:sz w:val="24"/>
          <w:szCs w:val="24"/>
        </w:rPr>
        <w:t xml:space="preserve"> </w:t>
      </w:r>
      <w:r w:rsidRPr="00E56AA3" w:rsidR="00D96D95">
        <w:rPr>
          <w:sz w:val="24"/>
          <w:szCs w:val="24"/>
        </w:rPr>
        <w:t xml:space="preserve">and to respond to frequently asked questions about the types of clinical services providers </w:t>
      </w:r>
      <w:r w:rsidRPr="00E56AA3" w:rsidR="00FF65B3">
        <w:rPr>
          <w:sz w:val="24"/>
          <w:szCs w:val="24"/>
        </w:rPr>
        <w:t xml:space="preserve">(CSPs) </w:t>
      </w:r>
      <w:r w:rsidRPr="00E56AA3" w:rsidR="00D96D95">
        <w:rPr>
          <w:sz w:val="24"/>
          <w:szCs w:val="24"/>
        </w:rPr>
        <w:t xml:space="preserve">that deliver Title X-funded care. The data collected permit OPA </w:t>
      </w:r>
      <w:r w:rsidRPr="00E56AA3" w:rsidR="00A94804">
        <w:rPr>
          <w:sz w:val="24"/>
          <w:szCs w:val="24"/>
        </w:rPr>
        <w:t xml:space="preserve">to </w:t>
      </w:r>
      <w:r w:rsidRPr="00E56AA3" w:rsidR="00D96D95">
        <w:rPr>
          <w:sz w:val="24"/>
          <w:szCs w:val="24"/>
        </w:rPr>
        <w:t xml:space="preserve">answer </w:t>
      </w:r>
      <w:r w:rsidRPr="00E56AA3" w:rsidR="000302E0">
        <w:rPr>
          <w:sz w:val="24"/>
          <w:szCs w:val="24"/>
        </w:rPr>
        <w:t xml:space="preserve">such </w:t>
      </w:r>
      <w:r w:rsidRPr="00E56AA3" w:rsidR="00D96D95">
        <w:rPr>
          <w:sz w:val="24"/>
          <w:szCs w:val="24"/>
        </w:rPr>
        <w:t>question</w:t>
      </w:r>
      <w:r w:rsidRPr="00E56AA3" w:rsidR="000302E0">
        <w:rPr>
          <w:sz w:val="24"/>
          <w:szCs w:val="24"/>
        </w:rPr>
        <w:t xml:space="preserve">s </w:t>
      </w:r>
      <w:r w:rsidRPr="00E56AA3" w:rsidR="00D96D95">
        <w:rPr>
          <w:sz w:val="24"/>
          <w:szCs w:val="24"/>
        </w:rPr>
        <w:t>as:</w:t>
      </w:r>
    </w:p>
    <w:p w:rsidRPr="00E56AA3" w:rsidR="000302E0" w:rsidP="00370534" w:rsidRDefault="000302E0" w14:paraId="7F940AAC" w14:textId="37DCAB83">
      <w:pPr>
        <w:pStyle w:val="bodytext-gph"/>
        <w:numPr>
          <w:ilvl w:val="0"/>
          <w:numId w:val="38"/>
        </w:numPr>
        <w:rPr>
          <w:sz w:val="24"/>
          <w:szCs w:val="24"/>
        </w:rPr>
      </w:pPr>
      <w:r w:rsidRPr="00E56AA3">
        <w:rPr>
          <w:sz w:val="24"/>
          <w:szCs w:val="24"/>
        </w:rPr>
        <w:t xml:space="preserve">What percentage of family planning encounters do CSPs </w:t>
      </w:r>
      <w:r w:rsidRPr="00E56AA3" w:rsidR="00A94804">
        <w:rPr>
          <w:sz w:val="24"/>
          <w:szCs w:val="24"/>
        </w:rPr>
        <w:t>deliver</w:t>
      </w:r>
      <w:r w:rsidRPr="00E56AA3">
        <w:rPr>
          <w:sz w:val="24"/>
          <w:szCs w:val="24"/>
        </w:rPr>
        <w:t xml:space="preserve">? What percentage of encounters do other service providers </w:t>
      </w:r>
      <w:r w:rsidRPr="00E56AA3" w:rsidR="00213A41">
        <w:rPr>
          <w:sz w:val="24"/>
          <w:szCs w:val="24"/>
        </w:rPr>
        <w:t>deliver</w:t>
      </w:r>
      <w:r w:rsidRPr="00E56AA3">
        <w:rPr>
          <w:sz w:val="24"/>
          <w:szCs w:val="24"/>
        </w:rPr>
        <w:t>?</w:t>
      </w:r>
    </w:p>
    <w:p w:rsidRPr="00E56AA3" w:rsidR="004D5AE8" w:rsidP="00244246" w:rsidRDefault="00D832DD" w14:paraId="63B30326" w14:textId="19B6A45F">
      <w:pPr>
        <w:pStyle w:val="Stylebodytext-gphBold"/>
        <w:rPr>
          <w:sz w:val="24"/>
          <w:szCs w:val="24"/>
          <w:u w:val="single"/>
        </w:rPr>
      </w:pPr>
      <w:r w:rsidRPr="00E56AA3">
        <w:rPr>
          <w:sz w:val="24"/>
          <w:szCs w:val="24"/>
          <w:u w:val="single"/>
        </w:rPr>
        <w:t xml:space="preserve">Grantee Profile Cover Sheet </w:t>
      </w:r>
    </w:p>
    <w:p w:rsidRPr="00E56AA3" w:rsidR="00D832DD" w:rsidP="00D832DD" w:rsidRDefault="00D832DD" w14:paraId="658CA291" w14:textId="6C6FE2BE">
      <w:pPr>
        <w:pStyle w:val="bodytext-gph"/>
        <w:rPr>
          <w:sz w:val="24"/>
          <w:szCs w:val="24"/>
        </w:rPr>
      </w:pPr>
      <w:r w:rsidRPr="00E56AA3">
        <w:rPr>
          <w:sz w:val="24"/>
          <w:szCs w:val="24"/>
        </w:rPr>
        <w:t xml:space="preserve">The Grantee Profile Cover Sheet identifies the grantee organization, person(s) responsible for overseeing the Title X grant and preparation of the report, and the </w:t>
      </w:r>
      <w:proofErr w:type="gramStart"/>
      <w:r w:rsidRPr="00E56AA3">
        <w:rPr>
          <w:sz w:val="24"/>
          <w:szCs w:val="24"/>
        </w:rPr>
        <w:t>time period</w:t>
      </w:r>
      <w:proofErr w:type="gramEnd"/>
      <w:r w:rsidRPr="00E56AA3">
        <w:rPr>
          <w:sz w:val="24"/>
          <w:szCs w:val="24"/>
        </w:rPr>
        <w:t xml:space="preserve"> covered by the report. The cover sheet also collects information on the number of Title X </w:t>
      </w:r>
      <w:proofErr w:type="gramStart"/>
      <w:r w:rsidRPr="00E56AA3">
        <w:rPr>
          <w:sz w:val="24"/>
          <w:szCs w:val="24"/>
        </w:rPr>
        <w:t>subrecipients</w:t>
      </w:r>
      <w:proofErr w:type="gramEnd"/>
      <w:r w:rsidRPr="00E56AA3">
        <w:rPr>
          <w:sz w:val="24"/>
          <w:szCs w:val="24"/>
        </w:rPr>
        <w:t xml:space="preserve"> and service delivery sites supported by the grant. </w:t>
      </w:r>
      <w:r w:rsidRPr="00E56AA3" w:rsidR="006E117E">
        <w:rPr>
          <w:sz w:val="24"/>
          <w:szCs w:val="24"/>
        </w:rPr>
        <w:t xml:space="preserve">This information will be automatically populated in the Grantee Profile Cover Sheet based on </w:t>
      </w:r>
      <w:r w:rsidRPr="00E56AA3" w:rsidR="007904D9">
        <w:rPr>
          <w:sz w:val="24"/>
          <w:szCs w:val="24"/>
        </w:rPr>
        <w:t xml:space="preserve">previous information provided by the grantee </w:t>
      </w:r>
      <w:r w:rsidRPr="00E56AA3" w:rsidR="00130498">
        <w:rPr>
          <w:sz w:val="24"/>
          <w:szCs w:val="24"/>
        </w:rPr>
        <w:t xml:space="preserve">to </w:t>
      </w:r>
      <w:r w:rsidRPr="00E56AA3" w:rsidR="007904D9">
        <w:rPr>
          <w:sz w:val="24"/>
          <w:szCs w:val="24"/>
        </w:rPr>
        <w:t>OPA. If there is an error in the pre-populated fields,</w:t>
      </w:r>
      <w:r w:rsidRPr="00E56AA3" w:rsidR="00130498">
        <w:rPr>
          <w:sz w:val="24"/>
          <w:szCs w:val="24"/>
        </w:rPr>
        <w:t xml:space="preserve"> the grantee may</w:t>
      </w:r>
      <w:r w:rsidRPr="00E56AA3" w:rsidR="007904D9">
        <w:rPr>
          <w:sz w:val="24"/>
          <w:szCs w:val="24"/>
        </w:rPr>
        <w:t xml:space="preserve"> enter the corrected information in the Grantee Profile Cover Sheet “Note” field and notify the </w:t>
      </w:r>
      <w:r w:rsidRPr="00E56AA3" w:rsidR="00130498">
        <w:rPr>
          <w:sz w:val="24"/>
          <w:szCs w:val="24"/>
        </w:rPr>
        <w:t>program officer (</w:t>
      </w:r>
      <w:r w:rsidRPr="00E56AA3" w:rsidR="007904D9">
        <w:rPr>
          <w:sz w:val="24"/>
          <w:szCs w:val="24"/>
        </w:rPr>
        <w:t>PO</w:t>
      </w:r>
      <w:r w:rsidRPr="00E56AA3" w:rsidR="00130498">
        <w:rPr>
          <w:sz w:val="24"/>
          <w:szCs w:val="24"/>
        </w:rPr>
        <w:t>)</w:t>
      </w:r>
      <w:r w:rsidRPr="00E56AA3" w:rsidR="007904D9">
        <w:rPr>
          <w:sz w:val="24"/>
          <w:szCs w:val="24"/>
        </w:rPr>
        <w:t xml:space="preserve"> that key grant information has changed</w:t>
      </w:r>
      <w:r w:rsidRPr="00E56AA3">
        <w:rPr>
          <w:sz w:val="24"/>
          <w:szCs w:val="24"/>
        </w:rPr>
        <w:t xml:space="preserve">. </w:t>
      </w:r>
    </w:p>
    <w:p w:rsidRPr="00E56AA3" w:rsidR="004F5DED" w:rsidP="004F5DED" w:rsidRDefault="004F5DED" w14:paraId="1D6FB71C" w14:textId="3B1AD43C">
      <w:pPr>
        <w:pStyle w:val="bodytext-gph"/>
        <w:rPr>
          <w:b/>
          <w:bCs/>
          <w:sz w:val="24"/>
          <w:szCs w:val="24"/>
          <w:u w:val="single"/>
        </w:rPr>
      </w:pPr>
      <w:r w:rsidRPr="00E56AA3">
        <w:rPr>
          <w:b/>
          <w:bCs/>
          <w:sz w:val="24"/>
          <w:szCs w:val="24"/>
          <w:u w:val="single"/>
        </w:rPr>
        <w:t xml:space="preserve">Project </w:t>
      </w:r>
      <w:r w:rsidRPr="00E56AA3" w:rsidR="006345F2">
        <w:rPr>
          <w:b/>
          <w:bCs/>
          <w:sz w:val="24"/>
          <w:szCs w:val="24"/>
          <w:u w:val="single"/>
        </w:rPr>
        <w:t>R</w:t>
      </w:r>
      <w:r w:rsidRPr="00E56AA3">
        <w:rPr>
          <w:b/>
          <w:bCs/>
          <w:sz w:val="24"/>
          <w:szCs w:val="24"/>
          <w:u w:val="single"/>
        </w:rPr>
        <w:t xml:space="preserve">evenue </w:t>
      </w:r>
    </w:p>
    <w:p w:rsidRPr="00E56AA3" w:rsidR="004F5DED" w:rsidP="00370534" w:rsidRDefault="004F5DED" w14:paraId="503ADD94" w14:textId="78739BFE">
      <w:pPr>
        <w:pStyle w:val="bodytext-gph"/>
        <w:rPr>
          <w:sz w:val="24"/>
          <w:szCs w:val="24"/>
        </w:rPr>
      </w:pPr>
      <w:r w:rsidRPr="00E56AA3">
        <w:rPr>
          <w:sz w:val="24"/>
          <w:szCs w:val="24"/>
        </w:rPr>
        <w:t xml:space="preserve">Project revenue (i.e., actual cash receipts or drawdown amounts) is reported by grantees during the reporting period from each funding source to support activities within the scope of the grantee’s approved Title X services grant, even if the funds are not expended during the reporting period. Title X </w:t>
      </w:r>
      <w:r w:rsidRPr="00E56AA3" w:rsidR="00213A41">
        <w:rPr>
          <w:sz w:val="24"/>
          <w:szCs w:val="24"/>
        </w:rPr>
        <w:t>Family Planning S</w:t>
      </w:r>
      <w:r w:rsidRPr="00E56AA3">
        <w:rPr>
          <w:sz w:val="24"/>
          <w:szCs w:val="24"/>
        </w:rPr>
        <w:t>ervices grantees are required to maintain a financial management system that meets the standards for administering grants, as specified in 45 CFR Part 74</w:t>
      </w:r>
      <w:hyperlink w:tooltip=",  #563" w:history="1" w:anchor="_ENREF_6">
        <w:r w:rsidRPr="00E56AA3">
          <w:rPr>
            <w:rStyle w:val="Hyperlink"/>
            <w:sz w:val="24"/>
            <w:szCs w:val="24"/>
            <w:u w:val="none"/>
            <w:vertAlign w:val="superscript"/>
          </w:rPr>
          <w:fldChar w:fldCharType="begin"/>
        </w:r>
        <w:r w:rsidRPr="00E56AA3">
          <w:rPr>
            <w:rStyle w:val="Hyperlink"/>
            <w:sz w:val="24"/>
            <w:szCs w:val="24"/>
            <w:u w:val="none"/>
            <w:vertAlign w:val="superscript"/>
          </w:rPr>
          <w:instrText xml:space="preserve"> ADDIN EN.CITE &lt;EndNote&gt;&lt;Cite ExcludeAuth="1"&gt;&lt;RecNum&gt;563&lt;/RecNum&gt;&lt;DisplayText&gt;&lt;style face="superscript"&gt;6&lt;/style&gt;&lt;/DisplayText&gt;&lt;record&gt;&lt;rec-number&gt;563&lt;/rec-number&gt;&lt;foreign-keys&gt;&lt;key app="EN" db-id="tzref950tfw2s8erzw7x5p5ktt9xrse02dvv" timestamp="0"&gt;563&lt;/key&gt;&lt;/foreign-keys&gt;&lt;ref-type name="Statute"&gt;31&lt;/ref-type&gt;&lt;contributors&gt;&lt;/contributors&gt;&lt;titles&gt;&lt;title&gt;45 CFR Part 74, Uniform Administrative Requirements for Awards and Subawards to Institutions of Higher Education, Hospitals, Other Nonprofit Organizations, and Certain Grants and Agreements with States, Local Governments and Indian Tribal Governments,&lt;/title&gt;&lt;/titles&gt;&lt;dates&gt;&lt;/dates&gt;&lt;pub-location&gt;Retrieved March 1, 2013, from http://www.hhs.gov/opa/grants-and-funding/grant-forms-and-references/45-cfr-74.html&amp;#xD;&lt;/pub-location&gt;&lt;urls&gt;&lt;/urls&gt;&lt;access-date&gt;May 11, 2010&lt;/access-date&gt;&lt;/record&gt;&lt;/Cite&gt;&lt;/EndNote&gt;</w:instrText>
        </w:r>
        <w:r w:rsidRPr="00E56AA3">
          <w:rPr>
            <w:rStyle w:val="Hyperlink"/>
            <w:sz w:val="24"/>
            <w:szCs w:val="24"/>
            <w:u w:val="none"/>
            <w:vertAlign w:val="superscript"/>
          </w:rPr>
          <w:fldChar w:fldCharType="separate"/>
        </w:r>
        <w:r w:rsidRPr="00E56AA3">
          <w:rPr>
            <w:rStyle w:val="Hyperlink"/>
            <w:sz w:val="24"/>
            <w:szCs w:val="24"/>
            <w:u w:val="none"/>
            <w:vertAlign w:val="superscript"/>
          </w:rPr>
          <w:t>6</w:t>
        </w:r>
        <w:r w:rsidRPr="00E56AA3">
          <w:rPr>
            <w:rStyle w:val="Hyperlink"/>
            <w:sz w:val="24"/>
            <w:szCs w:val="24"/>
            <w:u w:val="none"/>
            <w:vertAlign w:val="superscript"/>
          </w:rPr>
          <w:fldChar w:fldCharType="end"/>
        </w:r>
      </w:hyperlink>
      <w:r w:rsidRPr="00E56AA3">
        <w:rPr>
          <w:sz w:val="24"/>
          <w:szCs w:val="24"/>
        </w:rPr>
        <w:t xml:space="preserve"> and 45 CFR Part 92,</w:t>
      </w:r>
      <w:hyperlink w:tooltip=",  #564" w:history="1" w:anchor="_ENREF_7">
        <w:r w:rsidRPr="00E56AA3">
          <w:rPr>
            <w:rStyle w:val="Hyperlink"/>
            <w:sz w:val="24"/>
            <w:szCs w:val="24"/>
            <w:u w:val="none"/>
            <w:vertAlign w:val="superscript"/>
          </w:rPr>
          <w:fldChar w:fldCharType="begin"/>
        </w:r>
        <w:r w:rsidRPr="00E56AA3">
          <w:rPr>
            <w:rStyle w:val="Hyperlink"/>
            <w:sz w:val="24"/>
            <w:szCs w:val="24"/>
            <w:u w:val="none"/>
            <w:vertAlign w:val="superscript"/>
          </w:rPr>
          <w:instrText xml:space="preserve"> ADDIN EN.CITE &lt;EndNote&gt;&lt;Cite ExcludeAuth="1"&gt;&lt;RecNum&gt;564&lt;/RecNum&gt;&lt;DisplayText&gt;&lt;style face="superscript"&gt;7&lt;/style&gt;&lt;/DisplayText&gt;&lt;record&gt;&lt;rec-number&gt;564&lt;/rec-number&gt;&lt;foreign-keys&gt;&lt;key app="EN" db-id="tzref950tfw2s8erzw7x5p5ktt9xrse02dvv" timestamp="0"&gt;564&lt;/key&gt;&lt;/foreign-keys&gt;&lt;ref-type name="Statute"&gt;31&lt;/ref-type&gt;&lt;contributors&gt;&lt;/contributors&gt;&lt;titles&gt;&lt;title&gt;45 CFR Part 92, Uniform Administrative Requirements for Grants and Cooperative Agreements to State and Local Governments,&lt;/title&gt;&lt;/titles&gt;&lt;dates&gt;&lt;/dates&gt;&lt;pub-location&gt;Retrieved March 1, 2013, from http://www.hhs.gov/opa/pdfs/45-cfr-92.pdf&lt;/pub-location&gt;&lt;urls&gt;&lt;/urls&gt;&lt;access-date&gt;May 11, 2010&lt;/access-date&gt;&lt;/record&gt;&lt;/Cite&gt;&lt;/EndNote&gt;</w:instrText>
        </w:r>
        <w:r w:rsidRPr="00E56AA3">
          <w:rPr>
            <w:rStyle w:val="Hyperlink"/>
            <w:sz w:val="24"/>
            <w:szCs w:val="24"/>
            <w:u w:val="none"/>
            <w:vertAlign w:val="superscript"/>
          </w:rPr>
          <w:fldChar w:fldCharType="separate"/>
        </w:r>
        <w:r w:rsidRPr="00E56AA3">
          <w:rPr>
            <w:rStyle w:val="Hyperlink"/>
            <w:sz w:val="24"/>
            <w:szCs w:val="24"/>
            <w:u w:val="none"/>
            <w:vertAlign w:val="superscript"/>
          </w:rPr>
          <w:t>7</w:t>
        </w:r>
        <w:r w:rsidRPr="00E56AA3">
          <w:rPr>
            <w:rStyle w:val="Hyperlink"/>
            <w:sz w:val="24"/>
            <w:szCs w:val="24"/>
            <w:u w:val="none"/>
            <w:vertAlign w:val="superscript"/>
          </w:rPr>
          <w:fldChar w:fldCharType="end"/>
        </w:r>
      </w:hyperlink>
      <w:r w:rsidRPr="00E56AA3">
        <w:rPr>
          <w:sz w:val="24"/>
          <w:szCs w:val="24"/>
        </w:rPr>
        <w:t xml:space="preserve"> </w:t>
      </w:r>
      <w:r w:rsidRPr="00E56AA3" w:rsidR="007E3B86">
        <w:rPr>
          <w:sz w:val="24"/>
          <w:szCs w:val="24"/>
        </w:rPr>
        <w:t>as well as</w:t>
      </w:r>
      <w:r w:rsidRPr="00E56AA3">
        <w:rPr>
          <w:sz w:val="24"/>
          <w:szCs w:val="24"/>
        </w:rPr>
        <w:t xml:space="preserve"> document and keep records of all income and expenditures. OPA will use the revenue data to monitor patterns and trends in the amount of Title X project revenue from all sources and at all program levels. OPA is requesting no changes to the project revenue report. The data collected will permit OPA to answer such questions as the following: </w:t>
      </w:r>
    </w:p>
    <w:p w:rsidRPr="00E56AA3" w:rsidR="004F5DED" w:rsidP="004F5DED" w:rsidRDefault="004F5DED" w14:paraId="7D5350D3" w14:textId="77777777">
      <w:pPr>
        <w:pStyle w:val="Style115ptBlackBefore6ptLinespacingAtleast14pt1"/>
        <w:numPr>
          <w:ilvl w:val="0"/>
          <w:numId w:val="38"/>
        </w:numPr>
        <w:rPr>
          <w:sz w:val="24"/>
          <w:szCs w:val="24"/>
        </w:rPr>
      </w:pPr>
      <w:r w:rsidRPr="00E56AA3">
        <w:rPr>
          <w:sz w:val="24"/>
          <w:szCs w:val="24"/>
        </w:rPr>
        <w:t xml:space="preserve">What is the composition of revenue, by source, reported by Title X family planning projects (e.g., Title X, Medicaid, private third-party, </w:t>
      </w:r>
      <w:proofErr w:type="gramStart"/>
      <w:r w:rsidRPr="00E56AA3">
        <w:rPr>
          <w:sz w:val="24"/>
          <w:szCs w:val="24"/>
        </w:rPr>
        <w:t>state</w:t>
      </w:r>
      <w:proofErr w:type="gramEnd"/>
      <w:r w:rsidRPr="00E56AA3">
        <w:rPr>
          <w:sz w:val="24"/>
          <w:szCs w:val="24"/>
        </w:rPr>
        <w:t xml:space="preserve"> or local government, state block grants, or patient payments)? </w:t>
      </w:r>
    </w:p>
    <w:p w:rsidRPr="00E56AA3" w:rsidR="004F5DED" w:rsidP="004F5DED" w:rsidRDefault="004F5DED" w14:paraId="0050BB99" w14:textId="77777777">
      <w:pPr>
        <w:pStyle w:val="Style115ptBlackBefore6ptLinespacingAtleast14pt1"/>
        <w:numPr>
          <w:ilvl w:val="0"/>
          <w:numId w:val="38"/>
        </w:numPr>
        <w:rPr>
          <w:sz w:val="24"/>
          <w:szCs w:val="24"/>
        </w:rPr>
      </w:pPr>
      <w:r w:rsidRPr="00E56AA3">
        <w:rPr>
          <w:sz w:val="24"/>
          <w:szCs w:val="24"/>
        </w:rPr>
        <w:t>What percentage of total project revenue is from public or private third-party sources?</w:t>
      </w:r>
    </w:p>
    <w:p w:rsidRPr="00E56AA3" w:rsidR="00D832DD" w:rsidP="00244246" w:rsidRDefault="00D832DD" w14:paraId="0B83A0C3" w14:textId="3963C176">
      <w:pPr>
        <w:pStyle w:val="Stylebodytext-gphBold"/>
        <w:rPr>
          <w:sz w:val="24"/>
          <w:szCs w:val="24"/>
          <w:u w:val="single"/>
        </w:rPr>
      </w:pPr>
      <w:r w:rsidRPr="00E56AA3">
        <w:rPr>
          <w:sz w:val="24"/>
          <w:szCs w:val="24"/>
          <w:u w:val="single"/>
        </w:rPr>
        <w:t xml:space="preserve">Utilization of Family Planning Clinical Services Providers </w:t>
      </w:r>
    </w:p>
    <w:p w:rsidRPr="00E56AA3" w:rsidR="00D832DD" w:rsidP="00FA1DBF" w:rsidRDefault="001F3D41" w14:paraId="4A3EAC50" w14:textId="063459B6">
      <w:pPr>
        <w:pStyle w:val="bodytext-gph"/>
        <w:rPr>
          <w:sz w:val="24"/>
          <w:szCs w:val="24"/>
        </w:rPr>
      </w:pPr>
      <w:r w:rsidRPr="00E56AA3">
        <w:rPr>
          <w:rStyle w:val="Stylebodytext-gphBoldChar"/>
          <w:b w:val="0"/>
          <w:bCs w:val="0"/>
          <w:sz w:val="24"/>
          <w:szCs w:val="24"/>
        </w:rPr>
        <w:t>G</w:t>
      </w:r>
      <w:r w:rsidRPr="00E56AA3" w:rsidR="00D832DD">
        <w:rPr>
          <w:sz w:val="24"/>
          <w:szCs w:val="24"/>
        </w:rPr>
        <w:t xml:space="preserve">rantees report data on </w:t>
      </w:r>
      <w:bookmarkStart w:name="_Hlk57035278" w:id="4"/>
      <w:r w:rsidRPr="00E56AA3" w:rsidR="00D832DD">
        <w:rPr>
          <w:sz w:val="24"/>
          <w:szCs w:val="24"/>
        </w:rPr>
        <w:t>the composition (full-time equivalents [FTEs]) of clinical provider staffing</w:t>
      </w:r>
      <w:bookmarkEnd w:id="4"/>
      <w:r w:rsidRPr="00E56AA3" w:rsidR="00D832DD">
        <w:rPr>
          <w:sz w:val="24"/>
          <w:szCs w:val="24"/>
        </w:rPr>
        <w:t xml:space="preserve"> </w:t>
      </w:r>
      <w:bookmarkStart w:name="_Hlk57034940" w:id="5"/>
      <w:r w:rsidRPr="00E56AA3" w:rsidR="00FA1DBF">
        <w:rPr>
          <w:sz w:val="24"/>
          <w:szCs w:val="24"/>
        </w:rPr>
        <w:t>(i.e., physicians, physician assistants, nurse practitioners, certified nurse midwives, and registered nurses with an expanded scope of practice)</w:t>
      </w:r>
      <w:bookmarkEnd w:id="5"/>
      <w:r w:rsidRPr="00E56AA3" w:rsidR="00D832DD">
        <w:rPr>
          <w:sz w:val="24"/>
          <w:szCs w:val="24"/>
        </w:rPr>
        <w:t xml:space="preserve">. </w:t>
      </w:r>
      <w:r w:rsidRPr="00E56AA3" w:rsidR="009A3CA8">
        <w:rPr>
          <w:sz w:val="24"/>
          <w:szCs w:val="24"/>
        </w:rPr>
        <w:t>In conjunction with</w:t>
      </w:r>
      <w:r w:rsidRPr="00E56AA3" w:rsidR="006345F2">
        <w:rPr>
          <w:sz w:val="24"/>
          <w:szCs w:val="24"/>
        </w:rPr>
        <w:t xml:space="preserve"> information about</w:t>
      </w:r>
      <w:r w:rsidRPr="00E56AA3" w:rsidR="009A3CA8">
        <w:rPr>
          <w:sz w:val="24"/>
          <w:szCs w:val="24"/>
        </w:rPr>
        <w:t xml:space="preserve"> family planning encounters by provider type collected in the encounter data, </w:t>
      </w:r>
      <w:r w:rsidRPr="00E56AA3" w:rsidR="00D832DD">
        <w:rPr>
          <w:sz w:val="24"/>
          <w:szCs w:val="24"/>
        </w:rPr>
        <w:t xml:space="preserve">OPA </w:t>
      </w:r>
      <w:r w:rsidRPr="00E56AA3" w:rsidR="009A3CA8">
        <w:rPr>
          <w:sz w:val="24"/>
          <w:szCs w:val="24"/>
        </w:rPr>
        <w:t xml:space="preserve">will </w:t>
      </w:r>
      <w:r w:rsidRPr="00E56AA3" w:rsidR="006345F2">
        <w:rPr>
          <w:sz w:val="24"/>
          <w:szCs w:val="24"/>
        </w:rPr>
        <w:t xml:space="preserve">be able </w:t>
      </w:r>
      <w:r w:rsidRPr="00E56AA3" w:rsidR="00D832DD">
        <w:rPr>
          <w:sz w:val="24"/>
          <w:szCs w:val="24"/>
        </w:rPr>
        <w:t xml:space="preserve">to monitor patterns and trends in the number and composition of clinical services provider staffing and provider efficiency. </w:t>
      </w:r>
      <w:r w:rsidRPr="00E56AA3" w:rsidR="00691787">
        <w:rPr>
          <w:sz w:val="24"/>
          <w:szCs w:val="24"/>
        </w:rPr>
        <w:t xml:space="preserve">OPA is no longer requesting data on number of family planning encounters by type of program staff in this section, since it would duplicate </w:t>
      </w:r>
      <w:r w:rsidRPr="00E56AA3" w:rsidR="00FF65B3">
        <w:rPr>
          <w:sz w:val="24"/>
          <w:szCs w:val="24"/>
        </w:rPr>
        <w:lastRenderedPageBreak/>
        <w:t>information</w:t>
      </w:r>
      <w:r w:rsidRPr="00E56AA3" w:rsidR="00691787">
        <w:rPr>
          <w:sz w:val="24"/>
          <w:szCs w:val="24"/>
        </w:rPr>
        <w:t xml:space="preserve"> provided in the en</w:t>
      </w:r>
      <w:r w:rsidRPr="00E56AA3" w:rsidR="00FF65B3">
        <w:rPr>
          <w:sz w:val="24"/>
          <w:szCs w:val="24"/>
        </w:rPr>
        <w:t>counter data</w:t>
      </w:r>
      <w:r w:rsidRPr="00E56AA3" w:rsidR="00D832DD">
        <w:rPr>
          <w:sz w:val="24"/>
          <w:szCs w:val="24"/>
        </w:rPr>
        <w:t xml:space="preserve">. </w:t>
      </w:r>
      <w:r w:rsidRPr="00E56AA3">
        <w:rPr>
          <w:sz w:val="24"/>
          <w:szCs w:val="24"/>
        </w:rPr>
        <w:t>The data collected</w:t>
      </w:r>
      <w:r w:rsidRPr="00E56AA3" w:rsidR="00D832DD">
        <w:rPr>
          <w:sz w:val="24"/>
          <w:szCs w:val="24"/>
        </w:rPr>
        <w:t xml:space="preserve"> permit OPA to answer such questions as: </w:t>
      </w:r>
    </w:p>
    <w:p w:rsidRPr="00E56AA3" w:rsidR="00D832DD" w:rsidP="00D832DD" w:rsidRDefault="00D832DD" w14:paraId="6165536D" w14:textId="4A61A3D0">
      <w:pPr>
        <w:pStyle w:val="bodytext-gph"/>
        <w:numPr>
          <w:ilvl w:val="0"/>
          <w:numId w:val="7"/>
        </w:numPr>
        <w:ind w:left="900" w:hanging="180"/>
        <w:rPr>
          <w:sz w:val="24"/>
          <w:szCs w:val="24"/>
        </w:rPr>
      </w:pPr>
      <w:r w:rsidRPr="00E56AA3">
        <w:rPr>
          <w:sz w:val="24"/>
          <w:szCs w:val="24"/>
        </w:rPr>
        <w:t>What is the composition of CSP staff?</w:t>
      </w:r>
    </w:p>
    <w:p w:rsidRPr="00E56AA3" w:rsidR="00D832DD" w:rsidP="00D832DD" w:rsidRDefault="00D832DD" w14:paraId="073E58B0" w14:textId="486B4F70">
      <w:pPr>
        <w:pStyle w:val="bodytext-gph"/>
        <w:numPr>
          <w:ilvl w:val="0"/>
          <w:numId w:val="7"/>
        </w:numPr>
        <w:ind w:left="900" w:hanging="180"/>
        <w:rPr>
          <w:sz w:val="24"/>
          <w:szCs w:val="24"/>
        </w:rPr>
      </w:pPr>
      <w:r w:rsidRPr="00E56AA3">
        <w:rPr>
          <w:sz w:val="24"/>
          <w:szCs w:val="24"/>
        </w:rPr>
        <w:t xml:space="preserve">What is the ratio of mid-level CSP FTEs to physician FTEs? </w:t>
      </w:r>
    </w:p>
    <w:p w:rsidRPr="00E56AA3" w:rsidR="00747FDA" w:rsidP="00D832DD" w:rsidRDefault="00D832DD" w14:paraId="25678388" w14:textId="006FAFA4">
      <w:pPr>
        <w:pStyle w:val="bodytext-gph"/>
        <w:numPr>
          <w:ilvl w:val="0"/>
          <w:numId w:val="7"/>
        </w:numPr>
        <w:ind w:left="900" w:hanging="180"/>
        <w:rPr>
          <w:sz w:val="24"/>
          <w:szCs w:val="24"/>
        </w:rPr>
      </w:pPr>
      <w:r w:rsidRPr="00E56AA3">
        <w:rPr>
          <w:sz w:val="24"/>
          <w:szCs w:val="24"/>
        </w:rPr>
        <w:t xml:space="preserve">How many family planning encounters with a CSP are there per CSP FTE? </w:t>
      </w:r>
    </w:p>
    <w:p w:rsidRPr="00E56AA3" w:rsidR="00D832DD" w:rsidP="00D832DD" w:rsidRDefault="00D832DD" w14:paraId="43B01B77" w14:textId="100997ED">
      <w:pPr>
        <w:pStyle w:val="Heading3"/>
        <w:keepNext/>
        <w:tabs>
          <w:tab w:val="clear" w:pos="1252"/>
          <w:tab w:val="num" w:pos="360"/>
        </w:tabs>
        <w:spacing w:before="0" w:after="120"/>
        <w:ind w:left="360"/>
        <w:rPr>
          <w:rStyle w:val="Heading3OMB"/>
        </w:rPr>
      </w:pPr>
      <w:bookmarkStart w:name="_Toc16533860" w:id="6"/>
      <w:r w:rsidRPr="00E56AA3">
        <w:rPr>
          <w:rStyle w:val="Heading3OMB"/>
        </w:rPr>
        <w:t>Use of Improved Information Technology (IT) and Burden Reduction</w:t>
      </w:r>
      <w:bookmarkEnd w:id="6"/>
    </w:p>
    <w:p w:rsidRPr="00E56AA3" w:rsidR="00BB7C36" w:rsidP="007640E8" w:rsidRDefault="006B0063" w14:paraId="561A79DF" w14:textId="77777777">
      <w:pPr>
        <w:pStyle w:val="bodytext-gph"/>
        <w:rPr>
          <w:sz w:val="24"/>
          <w:szCs w:val="24"/>
        </w:rPr>
      </w:pPr>
      <w:r w:rsidRPr="00E56AA3">
        <w:rPr>
          <w:sz w:val="24"/>
          <w:szCs w:val="24"/>
        </w:rPr>
        <w:t xml:space="preserve">To minimize reporting burden, OPA collects only the minimum information </w:t>
      </w:r>
      <w:r w:rsidRPr="00E56AA3" w:rsidR="007640E8">
        <w:rPr>
          <w:sz w:val="24"/>
          <w:szCs w:val="24"/>
        </w:rPr>
        <w:t>needed</w:t>
      </w:r>
      <w:r w:rsidRPr="00E56AA3">
        <w:rPr>
          <w:sz w:val="24"/>
          <w:szCs w:val="24"/>
        </w:rPr>
        <w:t xml:space="preserve"> to monitor compliance with statutory and regulatory requirements and to manage the Title X program. In addition, </w:t>
      </w:r>
      <w:r w:rsidRPr="00E56AA3" w:rsidR="00D832DD">
        <w:rPr>
          <w:sz w:val="24"/>
          <w:szCs w:val="24"/>
        </w:rPr>
        <w:t xml:space="preserve">OPA </w:t>
      </w:r>
      <w:r w:rsidRPr="00E56AA3" w:rsidR="00BB7C36">
        <w:rPr>
          <w:sz w:val="24"/>
          <w:szCs w:val="24"/>
        </w:rPr>
        <w:t xml:space="preserve">encourages </w:t>
      </w:r>
      <w:r w:rsidRPr="00E56AA3" w:rsidR="007640E8">
        <w:rPr>
          <w:sz w:val="24"/>
          <w:szCs w:val="24"/>
        </w:rPr>
        <w:t xml:space="preserve">and supports several </w:t>
      </w:r>
      <w:r w:rsidRPr="00E56AA3" w:rsidR="00D832DD">
        <w:rPr>
          <w:sz w:val="24"/>
          <w:szCs w:val="24"/>
        </w:rPr>
        <w:t>efforts</w:t>
      </w:r>
      <w:r w:rsidRPr="00E56AA3">
        <w:rPr>
          <w:sz w:val="24"/>
          <w:szCs w:val="24"/>
        </w:rPr>
        <w:t xml:space="preserve"> </w:t>
      </w:r>
      <w:r w:rsidRPr="00E56AA3" w:rsidR="00D832DD">
        <w:rPr>
          <w:sz w:val="24"/>
          <w:szCs w:val="24"/>
        </w:rPr>
        <w:t xml:space="preserve">to improve </w:t>
      </w:r>
      <w:r w:rsidRPr="00E56AA3" w:rsidR="00AB5E10">
        <w:rPr>
          <w:sz w:val="24"/>
          <w:szCs w:val="24"/>
        </w:rPr>
        <w:t>the efficiency</w:t>
      </w:r>
      <w:r w:rsidRPr="00E56AA3">
        <w:rPr>
          <w:sz w:val="24"/>
          <w:szCs w:val="24"/>
        </w:rPr>
        <w:t xml:space="preserve"> and ease with which grantees compile, tabulate, and report </w:t>
      </w:r>
      <w:r w:rsidRPr="00E56AA3" w:rsidR="00AB5E10">
        <w:rPr>
          <w:sz w:val="24"/>
          <w:szCs w:val="24"/>
        </w:rPr>
        <w:t xml:space="preserve">FPAR </w:t>
      </w:r>
      <w:r w:rsidRPr="00E56AA3" w:rsidR="00D832DD">
        <w:rPr>
          <w:sz w:val="24"/>
          <w:szCs w:val="24"/>
        </w:rPr>
        <w:t>data</w:t>
      </w:r>
      <w:r w:rsidRPr="00E56AA3">
        <w:rPr>
          <w:sz w:val="24"/>
          <w:szCs w:val="24"/>
        </w:rPr>
        <w:t xml:space="preserve">. </w:t>
      </w:r>
    </w:p>
    <w:p w:rsidRPr="00E56AA3" w:rsidR="00153841" w:rsidP="000C0285" w:rsidRDefault="00BB7C36" w14:paraId="0288A72D" w14:textId="60C10A90">
      <w:pPr>
        <w:pStyle w:val="bodytext-gph"/>
        <w:spacing w:line="240" w:lineRule="auto"/>
        <w:rPr>
          <w:sz w:val="24"/>
          <w:szCs w:val="24"/>
        </w:rPr>
      </w:pPr>
      <w:r w:rsidRPr="00E56AA3">
        <w:rPr>
          <w:sz w:val="24"/>
          <w:szCs w:val="24"/>
        </w:rPr>
        <w:t>One such effort is OPA’s support of a standalone website to replace the</w:t>
      </w:r>
      <w:r w:rsidRPr="00E56AA3" w:rsidR="00732D75">
        <w:rPr>
          <w:sz w:val="24"/>
          <w:szCs w:val="24"/>
        </w:rPr>
        <w:t xml:space="preserve"> </w:t>
      </w:r>
      <w:r w:rsidRPr="00E56AA3" w:rsidR="00C62BAD">
        <w:rPr>
          <w:sz w:val="24"/>
          <w:szCs w:val="24"/>
        </w:rPr>
        <w:t>existing</w:t>
      </w:r>
      <w:r w:rsidRPr="00E56AA3">
        <w:rPr>
          <w:sz w:val="24"/>
          <w:szCs w:val="24"/>
        </w:rPr>
        <w:t xml:space="preserve"> FPAR reporting module website. </w:t>
      </w:r>
      <w:r w:rsidRPr="00E56AA3" w:rsidR="003F2975">
        <w:rPr>
          <w:sz w:val="24"/>
          <w:szCs w:val="24"/>
        </w:rPr>
        <w:t xml:space="preserve">In </w:t>
      </w:r>
      <w:r w:rsidRPr="00E56AA3" w:rsidR="00F8615D">
        <w:rPr>
          <w:sz w:val="24"/>
          <w:szCs w:val="24"/>
        </w:rPr>
        <w:t xml:space="preserve">late </w:t>
      </w:r>
      <w:r w:rsidRPr="00E56AA3" w:rsidR="00F22FCB">
        <w:rPr>
          <w:sz w:val="24"/>
          <w:szCs w:val="24"/>
        </w:rPr>
        <w:t>2020</w:t>
      </w:r>
      <w:r w:rsidRPr="00E56AA3" w:rsidR="003F2975">
        <w:rPr>
          <w:sz w:val="24"/>
          <w:szCs w:val="24"/>
        </w:rPr>
        <w:t xml:space="preserve">, OPA awarded a </w:t>
      </w:r>
      <w:r w:rsidRPr="00E56AA3" w:rsidR="00732D75">
        <w:rPr>
          <w:sz w:val="24"/>
          <w:szCs w:val="24"/>
        </w:rPr>
        <w:t>5</w:t>
      </w:r>
      <w:r w:rsidRPr="00E56AA3" w:rsidR="003F2975">
        <w:rPr>
          <w:sz w:val="24"/>
          <w:szCs w:val="24"/>
        </w:rPr>
        <w:t xml:space="preserve">-year contract for the design and operation of </w:t>
      </w:r>
      <w:r w:rsidRPr="00E56AA3">
        <w:rPr>
          <w:sz w:val="24"/>
          <w:szCs w:val="24"/>
        </w:rPr>
        <w:t>the new website. The new</w:t>
      </w:r>
      <w:r w:rsidRPr="00E56AA3" w:rsidR="00F22FCB">
        <w:rPr>
          <w:sz w:val="24"/>
          <w:szCs w:val="24"/>
        </w:rPr>
        <w:t xml:space="preserve"> </w:t>
      </w:r>
      <w:r w:rsidRPr="00E56AA3">
        <w:rPr>
          <w:i/>
          <w:iCs/>
          <w:sz w:val="24"/>
          <w:szCs w:val="24"/>
        </w:rPr>
        <w:t xml:space="preserve">FPAR </w:t>
      </w:r>
      <w:r w:rsidRPr="00E56AA3" w:rsidR="00F22FCB">
        <w:rPr>
          <w:i/>
          <w:iCs/>
          <w:sz w:val="24"/>
          <w:szCs w:val="24"/>
        </w:rPr>
        <w:t xml:space="preserve">2.0 </w:t>
      </w:r>
      <w:r w:rsidRPr="00E56AA3">
        <w:rPr>
          <w:i/>
          <w:iCs/>
          <w:sz w:val="24"/>
          <w:szCs w:val="24"/>
        </w:rPr>
        <w:t>Data System</w:t>
      </w:r>
      <w:r w:rsidRPr="00E56AA3" w:rsidR="00F8615D">
        <w:rPr>
          <w:i/>
          <w:iCs/>
          <w:sz w:val="24"/>
          <w:szCs w:val="24"/>
        </w:rPr>
        <w:t xml:space="preserve"> </w:t>
      </w:r>
      <w:r w:rsidRPr="00E56AA3" w:rsidR="00F8615D">
        <w:rPr>
          <w:sz w:val="24"/>
          <w:szCs w:val="24"/>
        </w:rPr>
        <w:t>(</w:t>
      </w:r>
      <w:r w:rsidRPr="00E56AA3" w:rsidR="00732D75">
        <w:rPr>
          <w:sz w:val="24"/>
          <w:szCs w:val="24"/>
        </w:rPr>
        <w:t>URL TBD)</w:t>
      </w:r>
      <w:r w:rsidRPr="00E56AA3" w:rsidR="00357DCD">
        <w:rPr>
          <w:sz w:val="24"/>
          <w:szCs w:val="24"/>
        </w:rPr>
        <w:t xml:space="preserve"> dedicated solely to collecting and managing FPAR data,</w:t>
      </w:r>
      <w:r w:rsidRPr="00E56AA3" w:rsidR="00F8615D">
        <w:rPr>
          <w:sz w:val="24"/>
          <w:szCs w:val="24"/>
        </w:rPr>
        <w:t xml:space="preserve"> </w:t>
      </w:r>
      <w:r w:rsidRPr="00E56AA3" w:rsidR="00F22FCB">
        <w:rPr>
          <w:sz w:val="24"/>
          <w:szCs w:val="24"/>
        </w:rPr>
        <w:t xml:space="preserve">will open </w:t>
      </w:r>
      <w:r w:rsidRPr="00E56AA3" w:rsidR="004A405A">
        <w:rPr>
          <w:sz w:val="24"/>
          <w:szCs w:val="24"/>
        </w:rPr>
        <w:t xml:space="preserve">in January </w:t>
      </w:r>
      <w:r w:rsidRPr="00E56AA3" w:rsidR="00C848B4">
        <w:rPr>
          <w:sz w:val="24"/>
          <w:szCs w:val="24"/>
        </w:rPr>
        <w:t xml:space="preserve">2023 </w:t>
      </w:r>
      <w:r w:rsidRPr="00E56AA3" w:rsidR="00357DCD">
        <w:rPr>
          <w:sz w:val="24"/>
          <w:szCs w:val="24"/>
        </w:rPr>
        <w:t xml:space="preserve">to </w:t>
      </w:r>
      <w:r w:rsidRPr="00E56AA3" w:rsidR="00A443D8">
        <w:rPr>
          <w:sz w:val="24"/>
          <w:szCs w:val="24"/>
        </w:rPr>
        <w:t>HHS/OPA staff</w:t>
      </w:r>
      <w:r w:rsidRPr="00E56AA3" w:rsidR="00357DCD">
        <w:rPr>
          <w:sz w:val="24"/>
          <w:szCs w:val="24"/>
        </w:rPr>
        <w:t xml:space="preserve"> and grantees </w:t>
      </w:r>
      <w:r w:rsidRPr="00E56AA3" w:rsidR="003F2975">
        <w:rPr>
          <w:sz w:val="24"/>
          <w:szCs w:val="24"/>
        </w:rPr>
        <w:t xml:space="preserve">for submission of </w:t>
      </w:r>
      <w:r w:rsidRPr="00E56AA3" w:rsidR="00C848B4">
        <w:rPr>
          <w:sz w:val="24"/>
          <w:szCs w:val="24"/>
        </w:rPr>
        <w:t xml:space="preserve">2022 </w:t>
      </w:r>
      <w:r w:rsidRPr="00E56AA3" w:rsidR="003F2975">
        <w:rPr>
          <w:sz w:val="24"/>
          <w:szCs w:val="24"/>
        </w:rPr>
        <w:t>FPAR data</w:t>
      </w:r>
      <w:r w:rsidRPr="00E56AA3" w:rsidR="00F8615D">
        <w:rPr>
          <w:sz w:val="24"/>
          <w:szCs w:val="24"/>
        </w:rPr>
        <w:t>.</w:t>
      </w:r>
      <w:r w:rsidRPr="00E56AA3" w:rsidR="00D832DD">
        <w:rPr>
          <w:sz w:val="24"/>
          <w:szCs w:val="24"/>
        </w:rPr>
        <w:t xml:space="preserve"> </w:t>
      </w:r>
      <w:r w:rsidRPr="00E56AA3" w:rsidR="00D15F83">
        <w:rPr>
          <w:sz w:val="24"/>
          <w:szCs w:val="24"/>
        </w:rPr>
        <w:t xml:space="preserve">Similar to the current </w:t>
      </w:r>
      <w:r w:rsidRPr="00E56AA3" w:rsidR="00D15F83">
        <w:rPr>
          <w:i/>
          <w:iCs/>
          <w:sz w:val="24"/>
          <w:szCs w:val="24"/>
        </w:rPr>
        <w:t>FPAR Data System</w:t>
      </w:r>
      <w:r w:rsidRPr="00E56AA3" w:rsidR="00D15F83">
        <w:rPr>
          <w:sz w:val="24"/>
          <w:szCs w:val="24"/>
        </w:rPr>
        <w:t xml:space="preserve">,  </w:t>
      </w:r>
      <w:r w:rsidRPr="00E56AA3" w:rsidR="00F22FCB">
        <w:rPr>
          <w:i/>
          <w:iCs/>
          <w:sz w:val="24"/>
          <w:szCs w:val="24"/>
        </w:rPr>
        <w:t xml:space="preserve">FPAR 2.0 </w:t>
      </w:r>
      <w:r w:rsidRPr="00E56AA3" w:rsidR="00403103">
        <w:rPr>
          <w:sz w:val="24"/>
          <w:szCs w:val="24"/>
        </w:rPr>
        <w:t xml:space="preserve">will have </w:t>
      </w:r>
      <w:r w:rsidRPr="00E56AA3" w:rsidR="00D832DD">
        <w:rPr>
          <w:sz w:val="24"/>
          <w:szCs w:val="24"/>
        </w:rPr>
        <w:t xml:space="preserve">several features to ease </w:t>
      </w:r>
      <w:r w:rsidRPr="00E56AA3" w:rsidR="004A405A">
        <w:rPr>
          <w:sz w:val="24"/>
          <w:szCs w:val="24"/>
        </w:rPr>
        <w:t xml:space="preserve">FPAR </w:t>
      </w:r>
      <w:r w:rsidRPr="00E56AA3" w:rsidR="00D832DD">
        <w:rPr>
          <w:sz w:val="24"/>
          <w:szCs w:val="24"/>
        </w:rPr>
        <w:t>reporting, includ</w:t>
      </w:r>
      <w:r w:rsidRPr="00E56AA3" w:rsidR="00AB5E10">
        <w:rPr>
          <w:sz w:val="24"/>
          <w:szCs w:val="24"/>
        </w:rPr>
        <w:t xml:space="preserve">ing </w:t>
      </w:r>
      <w:r w:rsidRPr="00E56AA3">
        <w:rPr>
          <w:sz w:val="24"/>
          <w:szCs w:val="24"/>
        </w:rPr>
        <w:t>a</w:t>
      </w:r>
      <w:r w:rsidRPr="00E56AA3" w:rsidR="004A405A">
        <w:rPr>
          <w:sz w:val="24"/>
          <w:szCs w:val="24"/>
        </w:rPr>
        <w:t xml:space="preserve"> </w:t>
      </w:r>
      <w:r w:rsidRPr="00E56AA3" w:rsidR="00AB5E10">
        <w:rPr>
          <w:sz w:val="24"/>
          <w:szCs w:val="24"/>
        </w:rPr>
        <w:t>user-friendly interface</w:t>
      </w:r>
      <w:r w:rsidRPr="00E56AA3">
        <w:rPr>
          <w:sz w:val="24"/>
          <w:szCs w:val="24"/>
        </w:rPr>
        <w:t>;</w:t>
      </w:r>
      <w:r w:rsidRPr="00E56AA3" w:rsidR="004A405A">
        <w:rPr>
          <w:sz w:val="24"/>
          <w:szCs w:val="24"/>
        </w:rPr>
        <w:t xml:space="preserve"> streamlined navigation</w:t>
      </w:r>
      <w:r w:rsidRPr="00E56AA3">
        <w:rPr>
          <w:sz w:val="24"/>
          <w:szCs w:val="24"/>
        </w:rPr>
        <w:t>; f</w:t>
      </w:r>
      <w:r w:rsidRPr="00E56AA3" w:rsidR="00D832DD">
        <w:rPr>
          <w:sz w:val="24"/>
          <w:szCs w:val="24"/>
        </w:rPr>
        <w:t xml:space="preserve">orms that pre-populate with </w:t>
      </w:r>
      <w:r w:rsidRPr="00E56AA3" w:rsidR="00AB5E10">
        <w:rPr>
          <w:sz w:val="24"/>
          <w:szCs w:val="24"/>
        </w:rPr>
        <w:t xml:space="preserve">grant identifying information to </w:t>
      </w:r>
      <w:r w:rsidRPr="00E56AA3" w:rsidR="00D832DD">
        <w:rPr>
          <w:sz w:val="24"/>
          <w:szCs w:val="24"/>
        </w:rPr>
        <w:t xml:space="preserve">reduce </w:t>
      </w:r>
      <w:r w:rsidRPr="00E56AA3" w:rsidR="004A405A">
        <w:rPr>
          <w:sz w:val="24"/>
          <w:szCs w:val="24"/>
        </w:rPr>
        <w:t xml:space="preserve">data </w:t>
      </w:r>
      <w:r w:rsidRPr="00E56AA3" w:rsidR="00D832DD">
        <w:rPr>
          <w:sz w:val="24"/>
          <w:szCs w:val="24"/>
        </w:rPr>
        <w:t>input</w:t>
      </w:r>
      <w:r w:rsidRPr="00E56AA3" w:rsidR="004A405A">
        <w:rPr>
          <w:sz w:val="24"/>
          <w:szCs w:val="24"/>
        </w:rPr>
        <w:t xml:space="preserve"> and increase accuracy</w:t>
      </w:r>
      <w:r w:rsidRPr="00E56AA3" w:rsidR="00CC1051">
        <w:rPr>
          <w:sz w:val="24"/>
          <w:szCs w:val="24"/>
        </w:rPr>
        <w:t>;</w:t>
      </w:r>
      <w:r w:rsidRPr="00E56AA3">
        <w:rPr>
          <w:sz w:val="24"/>
          <w:szCs w:val="24"/>
        </w:rPr>
        <w:t xml:space="preserve"> a </w:t>
      </w:r>
      <w:r w:rsidRPr="00E56AA3" w:rsidR="00D832DD">
        <w:rPr>
          <w:sz w:val="24"/>
          <w:szCs w:val="24"/>
        </w:rPr>
        <w:t xml:space="preserve">Helpdesk </w:t>
      </w:r>
      <w:r w:rsidRPr="00E56AA3" w:rsidR="007640E8">
        <w:rPr>
          <w:sz w:val="24"/>
          <w:szCs w:val="24"/>
        </w:rPr>
        <w:t>accessed by toll-free phone or e-mail</w:t>
      </w:r>
      <w:r w:rsidRPr="00E56AA3" w:rsidR="00CC1051">
        <w:rPr>
          <w:sz w:val="24"/>
          <w:szCs w:val="24"/>
        </w:rPr>
        <w:t>;</w:t>
      </w:r>
      <w:r w:rsidRPr="00E56AA3" w:rsidR="007640E8">
        <w:rPr>
          <w:sz w:val="24"/>
          <w:szCs w:val="24"/>
        </w:rPr>
        <w:t xml:space="preserve"> online </w:t>
      </w:r>
      <w:r w:rsidRPr="00E56AA3" w:rsidR="00BB009F">
        <w:rPr>
          <w:sz w:val="24"/>
          <w:szCs w:val="24"/>
        </w:rPr>
        <w:t>reference materials for grantees</w:t>
      </w:r>
      <w:r w:rsidRPr="00E56AA3" w:rsidR="00CC1051">
        <w:rPr>
          <w:sz w:val="24"/>
          <w:szCs w:val="24"/>
        </w:rPr>
        <w:t>;</w:t>
      </w:r>
      <w:r w:rsidRPr="00E56AA3">
        <w:rPr>
          <w:sz w:val="24"/>
          <w:szCs w:val="24"/>
        </w:rPr>
        <w:t xml:space="preserve"> </w:t>
      </w:r>
      <w:r w:rsidRPr="00E56AA3" w:rsidR="00D832DD">
        <w:rPr>
          <w:sz w:val="24"/>
          <w:szCs w:val="24"/>
        </w:rPr>
        <w:t xml:space="preserve">and </w:t>
      </w:r>
      <w:r w:rsidRPr="00E56AA3" w:rsidR="00EA46C6">
        <w:rPr>
          <w:sz w:val="24"/>
          <w:szCs w:val="24"/>
        </w:rPr>
        <w:t>extensive</w:t>
      </w:r>
      <w:r w:rsidRPr="00E56AA3" w:rsidR="00BB009F">
        <w:rPr>
          <w:sz w:val="24"/>
          <w:szCs w:val="24"/>
        </w:rPr>
        <w:t xml:space="preserve"> technical assistance</w:t>
      </w:r>
      <w:r w:rsidRPr="00E56AA3" w:rsidR="00EA46C6">
        <w:rPr>
          <w:sz w:val="24"/>
          <w:szCs w:val="24"/>
        </w:rPr>
        <w:t xml:space="preserve"> to help grantees transition to the new system (e.g., training webinars, frequently asked questions </w:t>
      </w:r>
      <w:r w:rsidRPr="00E56AA3" w:rsidR="00F70BDC">
        <w:rPr>
          <w:sz w:val="24"/>
          <w:szCs w:val="24"/>
        </w:rPr>
        <w:t>[</w:t>
      </w:r>
      <w:r w:rsidRPr="00E56AA3" w:rsidR="00EA46C6">
        <w:rPr>
          <w:sz w:val="24"/>
          <w:szCs w:val="24"/>
        </w:rPr>
        <w:t>FAQ</w:t>
      </w:r>
      <w:r w:rsidRPr="00E56AA3" w:rsidR="00F70BDC">
        <w:rPr>
          <w:sz w:val="24"/>
          <w:szCs w:val="24"/>
        </w:rPr>
        <w:t>]</w:t>
      </w:r>
      <w:r w:rsidRPr="00E56AA3" w:rsidR="00EA46C6">
        <w:rPr>
          <w:sz w:val="24"/>
          <w:szCs w:val="24"/>
        </w:rPr>
        <w:t xml:space="preserve"> briefs, and video-based training</w:t>
      </w:r>
      <w:r w:rsidRPr="00E56AA3" w:rsidR="00F70BDC">
        <w:rPr>
          <w:sz w:val="24"/>
          <w:szCs w:val="24"/>
        </w:rPr>
        <w:t>s</w:t>
      </w:r>
      <w:r w:rsidRPr="00E56AA3" w:rsidR="00EA46C6">
        <w:rPr>
          <w:sz w:val="24"/>
          <w:szCs w:val="24"/>
        </w:rPr>
        <w:t>)</w:t>
      </w:r>
      <w:r w:rsidRPr="00E56AA3" w:rsidR="00D832DD">
        <w:rPr>
          <w:sz w:val="24"/>
          <w:szCs w:val="24"/>
        </w:rPr>
        <w:t>.</w:t>
      </w:r>
      <w:r w:rsidRPr="00E56AA3" w:rsidR="00406C7E">
        <w:rPr>
          <w:sz w:val="24"/>
          <w:szCs w:val="24"/>
        </w:rPr>
        <w:t xml:space="preserve"> </w:t>
      </w:r>
    </w:p>
    <w:p w:rsidRPr="00E56AA3" w:rsidR="00BF1903" w:rsidP="000C0285" w:rsidRDefault="00153841" w14:paraId="04B46286" w14:textId="137458BA">
      <w:pPr>
        <w:pStyle w:val="bodytext-gph"/>
        <w:spacing w:line="240" w:lineRule="auto"/>
        <w:rPr>
          <w:sz w:val="24"/>
          <w:szCs w:val="24"/>
        </w:rPr>
      </w:pPr>
      <w:r w:rsidRPr="00E56AA3">
        <w:rPr>
          <w:sz w:val="24"/>
          <w:szCs w:val="24"/>
        </w:rPr>
        <w:t xml:space="preserve">Reporting encounter-level data will </w:t>
      </w:r>
      <w:r w:rsidRPr="00E56AA3" w:rsidR="00944E24">
        <w:rPr>
          <w:sz w:val="24"/>
          <w:szCs w:val="24"/>
        </w:rPr>
        <w:t>reduce</w:t>
      </w:r>
      <w:r w:rsidRPr="00E56AA3">
        <w:rPr>
          <w:sz w:val="24"/>
          <w:szCs w:val="24"/>
        </w:rPr>
        <w:t xml:space="preserve"> administrative burden on OPA and Title X grantees and enable them to automate procedures currently done manually, such as tabulating and checking basic counts of clients served and types of services provided. </w:t>
      </w:r>
      <w:r w:rsidRPr="00E56AA3" w:rsidR="00BF1903">
        <w:rPr>
          <w:sz w:val="24"/>
          <w:szCs w:val="24"/>
        </w:rPr>
        <w:t xml:space="preserve">It </w:t>
      </w:r>
      <w:r w:rsidRPr="00E56AA3">
        <w:rPr>
          <w:sz w:val="24"/>
          <w:szCs w:val="24"/>
        </w:rPr>
        <w:t>also expands</w:t>
      </w:r>
      <w:r w:rsidRPr="00E56AA3" w:rsidR="00BF1903">
        <w:rPr>
          <w:sz w:val="24"/>
          <w:szCs w:val="24"/>
        </w:rPr>
        <w:t xml:space="preserve"> the options for</w:t>
      </w:r>
      <w:r w:rsidRPr="00E56AA3">
        <w:rPr>
          <w:sz w:val="24"/>
          <w:szCs w:val="24"/>
        </w:rPr>
        <w:t xml:space="preserve"> </w:t>
      </w:r>
      <w:r w:rsidRPr="00E56AA3" w:rsidR="00BF1903">
        <w:rPr>
          <w:sz w:val="24"/>
          <w:szCs w:val="24"/>
        </w:rPr>
        <w:t>data analysis and reporting—for example, through interactive data dashboards and visualizations,</w:t>
      </w:r>
      <w:r w:rsidRPr="00E56AA3">
        <w:rPr>
          <w:sz w:val="24"/>
          <w:szCs w:val="24"/>
        </w:rPr>
        <w:t xml:space="preserve"> </w:t>
      </w:r>
      <w:r w:rsidRPr="00E56AA3" w:rsidR="00BF1903">
        <w:rPr>
          <w:sz w:val="24"/>
          <w:szCs w:val="24"/>
        </w:rPr>
        <w:t>customized tabulations and reports, and application of analytics and statistical analyses on the</w:t>
      </w:r>
      <w:r w:rsidRPr="00E56AA3">
        <w:rPr>
          <w:sz w:val="24"/>
          <w:szCs w:val="24"/>
        </w:rPr>
        <w:t xml:space="preserve"> </w:t>
      </w:r>
      <w:r w:rsidRPr="00E56AA3" w:rsidR="00BF1903">
        <w:rPr>
          <w:sz w:val="24"/>
          <w:szCs w:val="24"/>
        </w:rPr>
        <w:t xml:space="preserve">encounter-level data files. </w:t>
      </w:r>
    </w:p>
    <w:p w:rsidRPr="00E56AA3" w:rsidR="004D5AE8" w:rsidP="000C0285" w:rsidRDefault="007640E8" w14:paraId="50C25174" w14:textId="4BE96B87">
      <w:pPr>
        <w:pStyle w:val="bodytext-gph"/>
        <w:rPr>
          <w:sz w:val="24"/>
          <w:szCs w:val="24"/>
        </w:rPr>
      </w:pPr>
      <w:r w:rsidRPr="00E56AA3">
        <w:rPr>
          <w:sz w:val="24"/>
          <w:szCs w:val="24"/>
        </w:rPr>
        <w:t xml:space="preserve">Furthermore, </w:t>
      </w:r>
      <w:r w:rsidRPr="00E56AA3" w:rsidR="00357DCD">
        <w:rPr>
          <w:sz w:val="24"/>
          <w:szCs w:val="24"/>
        </w:rPr>
        <w:t>t</w:t>
      </w:r>
      <w:r w:rsidRPr="00E56AA3" w:rsidR="00D832DD">
        <w:rPr>
          <w:sz w:val="24"/>
          <w:szCs w:val="24"/>
        </w:rPr>
        <w:t xml:space="preserve">he </w:t>
      </w:r>
      <w:r w:rsidRPr="00E56AA3" w:rsidR="00F51332">
        <w:rPr>
          <w:i/>
          <w:iCs/>
          <w:sz w:val="24"/>
          <w:szCs w:val="24"/>
        </w:rPr>
        <w:t>FPAR 2.0</w:t>
      </w:r>
      <w:r w:rsidRPr="00E56AA3" w:rsidR="00F51332">
        <w:rPr>
          <w:sz w:val="24"/>
          <w:szCs w:val="24"/>
        </w:rPr>
        <w:t xml:space="preserve"> </w:t>
      </w:r>
      <w:r w:rsidRPr="00E56AA3">
        <w:rPr>
          <w:i/>
          <w:iCs/>
          <w:sz w:val="24"/>
          <w:szCs w:val="24"/>
        </w:rPr>
        <w:t xml:space="preserve">Data System </w:t>
      </w:r>
      <w:r w:rsidRPr="00E56AA3" w:rsidR="00F51332">
        <w:rPr>
          <w:sz w:val="24"/>
          <w:szCs w:val="24"/>
        </w:rPr>
        <w:t xml:space="preserve">will allow </w:t>
      </w:r>
      <w:r w:rsidRPr="00E56AA3">
        <w:rPr>
          <w:sz w:val="24"/>
          <w:szCs w:val="24"/>
        </w:rPr>
        <w:t>grantees to validate</w:t>
      </w:r>
      <w:r w:rsidRPr="00E56AA3" w:rsidR="00D832DD">
        <w:rPr>
          <w:sz w:val="24"/>
          <w:szCs w:val="24"/>
        </w:rPr>
        <w:t xml:space="preserve"> </w:t>
      </w:r>
      <w:r w:rsidRPr="00E56AA3" w:rsidR="00171246">
        <w:rPr>
          <w:sz w:val="24"/>
          <w:szCs w:val="24"/>
        </w:rPr>
        <w:t xml:space="preserve">their encounter-level data using </w:t>
      </w:r>
      <w:r w:rsidRPr="00E56AA3" w:rsidR="00F51332">
        <w:rPr>
          <w:sz w:val="24"/>
          <w:szCs w:val="24"/>
        </w:rPr>
        <w:t xml:space="preserve">a range of </w:t>
      </w:r>
      <w:r w:rsidRPr="00E56AA3" w:rsidR="00171246">
        <w:rPr>
          <w:sz w:val="24"/>
          <w:szCs w:val="24"/>
        </w:rPr>
        <w:t xml:space="preserve">automated </w:t>
      </w:r>
      <w:r w:rsidRPr="00E56AA3" w:rsidR="00F51332">
        <w:rPr>
          <w:sz w:val="24"/>
          <w:szCs w:val="24"/>
        </w:rPr>
        <w:t>validation checks.</w:t>
      </w:r>
      <w:r w:rsidRPr="00E56AA3" w:rsidR="00171246">
        <w:rPr>
          <w:sz w:val="24"/>
          <w:szCs w:val="24"/>
        </w:rPr>
        <w:t xml:space="preserve"> </w:t>
      </w:r>
      <w:r w:rsidRPr="00E56AA3" w:rsidR="00035F93">
        <w:rPr>
          <w:sz w:val="24"/>
          <w:szCs w:val="24"/>
        </w:rPr>
        <w:t xml:space="preserve">The </w:t>
      </w:r>
      <w:r w:rsidRPr="00E56AA3" w:rsidR="00171246">
        <w:rPr>
          <w:i/>
          <w:iCs/>
          <w:sz w:val="24"/>
          <w:szCs w:val="24"/>
        </w:rPr>
        <w:t>FPAR</w:t>
      </w:r>
      <w:r w:rsidRPr="00E56AA3" w:rsidR="00171246">
        <w:rPr>
          <w:sz w:val="24"/>
          <w:szCs w:val="24"/>
        </w:rPr>
        <w:t xml:space="preserve"> 2.0 </w:t>
      </w:r>
      <w:r w:rsidRPr="00E56AA3" w:rsidR="00035F93">
        <w:rPr>
          <w:i/>
          <w:iCs/>
          <w:sz w:val="24"/>
          <w:szCs w:val="24"/>
        </w:rPr>
        <w:t xml:space="preserve">Data System </w:t>
      </w:r>
      <w:r w:rsidRPr="00E56AA3" w:rsidR="00171246">
        <w:rPr>
          <w:sz w:val="24"/>
          <w:szCs w:val="24"/>
        </w:rPr>
        <w:t xml:space="preserve">will also </w:t>
      </w:r>
      <w:r w:rsidRPr="00E56AA3" w:rsidR="00035F93">
        <w:rPr>
          <w:sz w:val="24"/>
          <w:szCs w:val="24"/>
        </w:rPr>
        <w:t xml:space="preserve">prevent grantees from submitting a final report that includes tables with unresolved validation issues. The </w:t>
      </w:r>
      <w:r w:rsidRPr="00E56AA3" w:rsidR="00244246">
        <w:rPr>
          <w:sz w:val="24"/>
          <w:szCs w:val="24"/>
        </w:rPr>
        <w:t xml:space="preserve">electronic </w:t>
      </w:r>
      <w:r w:rsidRPr="00E56AA3" w:rsidR="00035F93">
        <w:rPr>
          <w:sz w:val="24"/>
          <w:szCs w:val="24"/>
        </w:rPr>
        <w:t xml:space="preserve">validation feature and the system’s rules regarding submission of a final FPAR reduce the time burden for grantees, </w:t>
      </w:r>
      <w:r w:rsidRPr="00E56AA3" w:rsidR="00A443D8">
        <w:rPr>
          <w:sz w:val="24"/>
          <w:szCs w:val="24"/>
        </w:rPr>
        <w:t>HHS/OPA staff</w:t>
      </w:r>
      <w:r w:rsidRPr="00E56AA3" w:rsidR="00035F93">
        <w:rPr>
          <w:sz w:val="24"/>
          <w:szCs w:val="24"/>
        </w:rPr>
        <w:t xml:space="preserve">, and the FPAR contractor </w:t>
      </w:r>
      <w:r w:rsidRPr="00E56AA3" w:rsidR="00244246">
        <w:rPr>
          <w:sz w:val="24"/>
          <w:szCs w:val="24"/>
        </w:rPr>
        <w:t>associated with identifying and resolving inconsistencies in the reported data.</w:t>
      </w:r>
    </w:p>
    <w:p w:rsidRPr="00E56AA3" w:rsidR="00936892" w:rsidP="00397B7E" w:rsidRDefault="00936892" w14:paraId="49BBA921" w14:textId="366A2514">
      <w:pPr>
        <w:pStyle w:val="bodytext-gph"/>
        <w:rPr>
          <w:sz w:val="24"/>
          <w:szCs w:val="24"/>
        </w:rPr>
      </w:pPr>
      <w:r w:rsidRPr="00E56AA3">
        <w:rPr>
          <w:sz w:val="24"/>
          <w:szCs w:val="24"/>
        </w:rPr>
        <w:t xml:space="preserve">For </w:t>
      </w:r>
      <w:r w:rsidRPr="00E56AA3" w:rsidR="00A443D8">
        <w:rPr>
          <w:sz w:val="24"/>
          <w:szCs w:val="24"/>
        </w:rPr>
        <w:t>HHS/</w:t>
      </w:r>
      <w:r w:rsidRPr="00E56AA3">
        <w:rPr>
          <w:sz w:val="24"/>
          <w:szCs w:val="24"/>
        </w:rPr>
        <w:t xml:space="preserve">OPA staff that review and approve each FPAR, the </w:t>
      </w:r>
      <w:r w:rsidRPr="00E56AA3" w:rsidR="00171246">
        <w:rPr>
          <w:i/>
          <w:iCs/>
          <w:sz w:val="24"/>
          <w:szCs w:val="24"/>
        </w:rPr>
        <w:t>FPAR 2</w:t>
      </w:r>
      <w:r w:rsidRPr="00E56AA3" w:rsidR="00171246">
        <w:rPr>
          <w:sz w:val="24"/>
          <w:szCs w:val="24"/>
        </w:rPr>
        <w:t xml:space="preserve">.0 </w:t>
      </w:r>
      <w:r w:rsidRPr="00E56AA3">
        <w:rPr>
          <w:i/>
          <w:iCs/>
          <w:sz w:val="24"/>
          <w:szCs w:val="24"/>
        </w:rPr>
        <w:t>Data System</w:t>
      </w:r>
      <w:r w:rsidRPr="00E56AA3">
        <w:rPr>
          <w:sz w:val="24"/>
          <w:szCs w:val="24"/>
        </w:rPr>
        <w:t xml:space="preserve"> </w:t>
      </w:r>
      <w:r w:rsidRPr="00E56AA3" w:rsidR="00171246">
        <w:rPr>
          <w:sz w:val="24"/>
          <w:szCs w:val="24"/>
        </w:rPr>
        <w:t xml:space="preserve">will offer </w:t>
      </w:r>
      <w:r w:rsidRPr="00E56AA3">
        <w:rPr>
          <w:sz w:val="24"/>
          <w:szCs w:val="24"/>
        </w:rPr>
        <w:t>automated features to streamline FPAR review and approval, including automated e-mails to inform the grantee or OPA about specific actions taken on an FPAR (e.g., submission, acceptance/approval, request for revision)</w:t>
      </w:r>
      <w:r w:rsidRPr="00E56AA3" w:rsidR="00F23A13">
        <w:rPr>
          <w:sz w:val="24"/>
          <w:szCs w:val="24"/>
        </w:rPr>
        <w:t xml:space="preserve"> and</w:t>
      </w:r>
      <w:r w:rsidRPr="00E56AA3">
        <w:rPr>
          <w:sz w:val="24"/>
          <w:szCs w:val="24"/>
        </w:rPr>
        <w:t xml:space="preserve"> a</w:t>
      </w:r>
      <w:r w:rsidRPr="00E56AA3" w:rsidR="00F23A13">
        <w:rPr>
          <w:sz w:val="24"/>
          <w:szCs w:val="24"/>
        </w:rPr>
        <w:t xml:space="preserve">n </w:t>
      </w:r>
      <w:r w:rsidRPr="00E56AA3" w:rsidR="00F23A13">
        <w:rPr>
          <w:i/>
          <w:iCs/>
          <w:sz w:val="24"/>
          <w:szCs w:val="24"/>
        </w:rPr>
        <w:t>FPAR Submission Status Report</w:t>
      </w:r>
      <w:r w:rsidRPr="00E56AA3">
        <w:rPr>
          <w:sz w:val="24"/>
          <w:szCs w:val="24"/>
        </w:rPr>
        <w:t xml:space="preserve"> that </w:t>
      </w:r>
      <w:r w:rsidRPr="00E56AA3" w:rsidR="00F23A13">
        <w:rPr>
          <w:sz w:val="24"/>
          <w:szCs w:val="24"/>
        </w:rPr>
        <w:t xml:space="preserve">shows total and region-specific information on </w:t>
      </w:r>
      <w:r w:rsidRPr="00E56AA3">
        <w:rPr>
          <w:sz w:val="24"/>
          <w:szCs w:val="24"/>
        </w:rPr>
        <w:t xml:space="preserve">the submission status </w:t>
      </w:r>
      <w:r w:rsidRPr="00E56AA3" w:rsidR="00F23A13">
        <w:rPr>
          <w:sz w:val="24"/>
          <w:szCs w:val="24"/>
        </w:rPr>
        <w:t xml:space="preserve">of all FPARs on any selected day. In addition, the </w:t>
      </w:r>
      <w:r w:rsidRPr="00E56AA3" w:rsidR="00171246">
        <w:rPr>
          <w:i/>
          <w:iCs/>
          <w:sz w:val="24"/>
          <w:szCs w:val="24"/>
        </w:rPr>
        <w:t>FPAR 2.0</w:t>
      </w:r>
      <w:r w:rsidRPr="00E56AA3" w:rsidR="00171246">
        <w:rPr>
          <w:sz w:val="24"/>
          <w:szCs w:val="24"/>
        </w:rPr>
        <w:t xml:space="preserve"> </w:t>
      </w:r>
      <w:r w:rsidRPr="00E56AA3" w:rsidR="00F23A13">
        <w:rPr>
          <w:i/>
          <w:iCs/>
          <w:sz w:val="24"/>
          <w:szCs w:val="24"/>
        </w:rPr>
        <w:t>Data System</w:t>
      </w:r>
      <w:r w:rsidRPr="00E56AA3" w:rsidR="00482EA7">
        <w:rPr>
          <w:i/>
          <w:iCs/>
          <w:sz w:val="24"/>
          <w:szCs w:val="24"/>
        </w:rPr>
        <w:t xml:space="preserve"> will</w:t>
      </w:r>
      <w:r w:rsidRPr="00E56AA3" w:rsidR="00F23A13">
        <w:rPr>
          <w:i/>
          <w:iCs/>
          <w:sz w:val="24"/>
          <w:szCs w:val="24"/>
        </w:rPr>
        <w:t xml:space="preserve"> </w:t>
      </w:r>
      <w:r w:rsidRPr="00E56AA3" w:rsidR="00F23A13">
        <w:rPr>
          <w:sz w:val="24"/>
          <w:szCs w:val="24"/>
        </w:rPr>
        <w:t xml:space="preserve">provide </w:t>
      </w:r>
      <w:r w:rsidRPr="00E56AA3" w:rsidR="004F4BB2">
        <w:rPr>
          <w:sz w:val="24"/>
          <w:szCs w:val="24"/>
        </w:rPr>
        <w:t xml:space="preserve">a </w:t>
      </w:r>
      <w:r w:rsidRPr="00E56AA3" w:rsidR="00F23A13">
        <w:rPr>
          <w:sz w:val="24"/>
          <w:szCs w:val="24"/>
        </w:rPr>
        <w:t xml:space="preserve">user administration page where </w:t>
      </w:r>
      <w:r w:rsidRPr="00E56AA3" w:rsidR="00A443D8">
        <w:rPr>
          <w:sz w:val="24"/>
          <w:szCs w:val="24"/>
        </w:rPr>
        <w:t>HHS/OPA staff</w:t>
      </w:r>
      <w:r w:rsidRPr="00E56AA3" w:rsidR="00F23A13">
        <w:rPr>
          <w:sz w:val="24"/>
          <w:szCs w:val="24"/>
        </w:rPr>
        <w:t xml:space="preserve"> manage (i.e., register, approve, and disable) all system user accounts</w:t>
      </w:r>
      <w:r w:rsidRPr="00E56AA3" w:rsidR="00397B7E">
        <w:rPr>
          <w:sz w:val="24"/>
          <w:szCs w:val="24"/>
        </w:rPr>
        <w:t>.</w:t>
      </w:r>
    </w:p>
    <w:p w:rsidRPr="00E56AA3" w:rsidR="00D832DD" w:rsidP="00397B7E" w:rsidRDefault="00D832DD" w14:paraId="1CBF5CBB" w14:textId="6348B229">
      <w:pPr>
        <w:pStyle w:val="Heading3"/>
        <w:keepNext/>
        <w:tabs>
          <w:tab w:val="clear" w:pos="1252"/>
          <w:tab w:val="num" w:pos="360"/>
        </w:tabs>
        <w:spacing w:before="0" w:after="120"/>
        <w:ind w:left="360"/>
        <w:rPr>
          <w:rStyle w:val="Heading3OMB"/>
        </w:rPr>
      </w:pPr>
      <w:bookmarkStart w:name="_Toc16533861" w:id="7"/>
      <w:r w:rsidRPr="00E56AA3">
        <w:rPr>
          <w:rStyle w:val="Heading3OMB"/>
        </w:rPr>
        <w:lastRenderedPageBreak/>
        <w:t>Efforts to Identify Duplication and Use of Similar Information</w:t>
      </w:r>
      <w:bookmarkEnd w:id="7"/>
    </w:p>
    <w:p w:rsidRPr="00E56AA3" w:rsidR="00D832DD" w:rsidP="00D832DD" w:rsidRDefault="00D832DD" w14:paraId="745540E8" w14:textId="1BDBFAB6">
      <w:pPr>
        <w:pStyle w:val="bodytext-gph"/>
        <w:rPr>
          <w:sz w:val="24"/>
          <w:szCs w:val="24"/>
        </w:rPr>
      </w:pPr>
      <w:r w:rsidRPr="00E56AA3">
        <w:rPr>
          <w:sz w:val="24"/>
          <w:szCs w:val="24"/>
        </w:rPr>
        <w:t>As noted in Section A.2, FPAR</w:t>
      </w:r>
      <w:r w:rsidRPr="00E56AA3" w:rsidR="004F4BB2">
        <w:rPr>
          <w:sz w:val="24"/>
          <w:szCs w:val="24"/>
        </w:rPr>
        <w:t xml:space="preserve"> 2.0 will be</w:t>
      </w:r>
      <w:r w:rsidRPr="00E56AA3">
        <w:rPr>
          <w:sz w:val="24"/>
          <w:szCs w:val="24"/>
        </w:rPr>
        <w:t xml:space="preserve"> the only source of annual, uniform reporting by all Title X </w:t>
      </w:r>
      <w:r w:rsidRPr="00E56AA3" w:rsidR="00FA1BCD">
        <w:rPr>
          <w:sz w:val="24"/>
          <w:szCs w:val="24"/>
        </w:rPr>
        <w:t>Family Planning Services</w:t>
      </w:r>
      <w:r w:rsidRPr="00E56AA3">
        <w:rPr>
          <w:sz w:val="24"/>
          <w:szCs w:val="24"/>
        </w:rPr>
        <w:t xml:space="preserve"> grantees. The information requested in FPAR</w:t>
      </w:r>
      <w:r w:rsidRPr="00E56AA3" w:rsidR="004F4BB2">
        <w:rPr>
          <w:sz w:val="24"/>
          <w:szCs w:val="24"/>
        </w:rPr>
        <w:t xml:space="preserve"> 2.0</w:t>
      </w:r>
      <w:r w:rsidRPr="00E56AA3">
        <w:rPr>
          <w:sz w:val="24"/>
          <w:szCs w:val="24"/>
        </w:rPr>
        <w:t xml:space="preserve"> is unique to the Title X Family Planning program and is unavailable from other sources. Furthermore, FPAR </w:t>
      </w:r>
      <w:r w:rsidRPr="00E56AA3" w:rsidR="004F4BB2">
        <w:rPr>
          <w:sz w:val="24"/>
          <w:szCs w:val="24"/>
        </w:rPr>
        <w:t xml:space="preserve">2.0 </w:t>
      </w:r>
      <w:r w:rsidRPr="00E56AA3">
        <w:rPr>
          <w:sz w:val="24"/>
          <w:szCs w:val="24"/>
        </w:rPr>
        <w:t xml:space="preserve">does not duplicate items from other OPA data collection efforts for this program. In the absence of FPAR </w:t>
      </w:r>
      <w:r w:rsidRPr="00E56AA3" w:rsidR="004F4BB2">
        <w:rPr>
          <w:sz w:val="24"/>
          <w:szCs w:val="24"/>
        </w:rPr>
        <w:t xml:space="preserve">2.0 </w:t>
      </w:r>
      <w:r w:rsidRPr="00E56AA3">
        <w:rPr>
          <w:sz w:val="24"/>
          <w:szCs w:val="24"/>
        </w:rPr>
        <w:t xml:space="preserve">data, there is no other source or mechanism for collecting timely and uniform data that OPA relies on to guide program policies, priorities, decisions, and strategies. </w:t>
      </w:r>
    </w:p>
    <w:p w:rsidRPr="00E56AA3" w:rsidR="00D832DD" w:rsidP="00D832DD" w:rsidRDefault="00D832DD" w14:paraId="05A7EF5C" w14:textId="77777777">
      <w:pPr>
        <w:pStyle w:val="bodytext-gph"/>
        <w:rPr>
          <w:sz w:val="24"/>
          <w:szCs w:val="24"/>
        </w:rPr>
      </w:pPr>
      <w:r w:rsidRPr="00E56AA3">
        <w:rPr>
          <w:sz w:val="24"/>
          <w:szCs w:val="24"/>
        </w:rPr>
        <w:t xml:space="preserve">While the </w:t>
      </w:r>
      <w:r w:rsidRPr="00E56AA3" w:rsidR="00D11826">
        <w:rPr>
          <w:sz w:val="24"/>
          <w:szCs w:val="24"/>
        </w:rPr>
        <w:t xml:space="preserve">federally-funded </w:t>
      </w:r>
      <w:r w:rsidRPr="00E56AA3">
        <w:rPr>
          <w:sz w:val="24"/>
          <w:szCs w:val="24"/>
        </w:rPr>
        <w:t>N</w:t>
      </w:r>
      <w:r w:rsidRPr="00E56AA3" w:rsidR="00D11826">
        <w:rPr>
          <w:sz w:val="24"/>
          <w:szCs w:val="24"/>
        </w:rPr>
        <w:t xml:space="preserve">ational </w:t>
      </w:r>
      <w:r w:rsidRPr="00E56AA3">
        <w:rPr>
          <w:sz w:val="24"/>
          <w:szCs w:val="24"/>
        </w:rPr>
        <w:t>S</w:t>
      </w:r>
      <w:r w:rsidRPr="00E56AA3" w:rsidR="00D11826">
        <w:rPr>
          <w:sz w:val="24"/>
          <w:szCs w:val="24"/>
        </w:rPr>
        <w:t xml:space="preserve">urvey of </w:t>
      </w:r>
      <w:r w:rsidRPr="00E56AA3">
        <w:rPr>
          <w:sz w:val="24"/>
          <w:szCs w:val="24"/>
        </w:rPr>
        <w:t>F</w:t>
      </w:r>
      <w:r w:rsidRPr="00E56AA3" w:rsidR="00D11826">
        <w:rPr>
          <w:sz w:val="24"/>
          <w:szCs w:val="24"/>
        </w:rPr>
        <w:t xml:space="preserve">amily </w:t>
      </w:r>
      <w:r w:rsidRPr="00E56AA3">
        <w:rPr>
          <w:sz w:val="24"/>
          <w:szCs w:val="24"/>
        </w:rPr>
        <w:t>G</w:t>
      </w:r>
      <w:r w:rsidRPr="00E56AA3" w:rsidR="00D11826">
        <w:rPr>
          <w:sz w:val="24"/>
          <w:szCs w:val="24"/>
        </w:rPr>
        <w:t>rowth (NSFG)</w:t>
      </w:r>
      <w:r w:rsidRPr="00E56AA3">
        <w:rPr>
          <w:sz w:val="24"/>
          <w:szCs w:val="24"/>
        </w:rPr>
        <w:t xml:space="preserve"> is an important source of detailed information about family planning and reproductive health knowledge, attitudes, and behaviors among reproductive-aged individuals in the United States, the survey is designed to be representative of the reproductive-aged population (15 to 44 years) nationally and is not representative of Title X clients. Due to the survey’s design, the NSFG is an inappropriate data source for monitoring and managing the Title X Family Planning program because NSFG data cannot be used to generate reliable estimates of Title X service utilization patterns, client demographic characteristics, or client contraceptive behaviors. </w:t>
      </w:r>
    </w:p>
    <w:p w:rsidRPr="00E56AA3" w:rsidR="00D832DD" w:rsidP="00D832DD" w:rsidRDefault="00D832DD" w14:paraId="16963F44" w14:textId="1C318014">
      <w:pPr>
        <w:pStyle w:val="Heading3"/>
        <w:keepNext/>
        <w:tabs>
          <w:tab w:val="clear" w:pos="1252"/>
          <w:tab w:val="num" w:pos="360"/>
        </w:tabs>
        <w:spacing w:before="0" w:after="120"/>
        <w:ind w:left="360"/>
        <w:rPr>
          <w:rStyle w:val="Heading3OMB"/>
        </w:rPr>
      </w:pPr>
      <w:bookmarkStart w:name="_Toc16533862" w:id="8"/>
      <w:r w:rsidRPr="00E56AA3">
        <w:rPr>
          <w:rStyle w:val="Heading3OMB"/>
        </w:rPr>
        <w:t>Impact on Small Businesses or Other Small Entities</w:t>
      </w:r>
      <w:bookmarkEnd w:id="8"/>
    </w:p>
    <w:p w:rsidRPr="00E56AA3" w:rsidR="00D832DD" w:rsidP="00D832DD" w:rsidRDefault="00D832DD" w14:paraId="1D05D8F0" w14:textId="4B7B0C14">
      <w:pPr>
        <w:pStyle w:val="bodytext-gph"/>
        <w:rPr>
          <w:sz w:val="24"/>
          <w:szCs w:val="24"/>
        </w:rPr>
      </w:pPr>
      <w:r w:rsidRPr="00E56AA3">
        <w:rPr>
          <w:sz w:val="24"/>
          <w:szCs w:val="24"/>
        </w:rPr>
        <w:t xml:space="preserve">No small business will be </w:t>
      </w:r>
      <w:r w:rsidRPr="00E56AA3" w:rsidR="004A6B86">
        <w:rPr>
          <w:sz w:val="24"/>
          <w:szCs w:val="24"/>
        </w:rPr>
        <w:t xml:space="preserve">impacted </w:t>
      </w:r>
      <w:r w:rsidRPr="00E56AA3">
        <w:rPr>
          <w:sz w:val="24"/>
          <w:szCs w:val="24"/>
        </w:rPr>
        <w:t xml:space="preserve">in this study. </w:t>
      </w:r>
    </w:p>
    <w:p w:rsidRPr="00E56AA3" w:rsidR="00D832DD" w:rsidP="00D832DD" w:rsidRDefault="00D832DD" w14:paraId="046042BD" w14:textId="2188F190">
      <w:pPr>
        <w:pStyle w:val="Heading3"/>
        <w:keepNext/>
        <w:tabs>
          <w:tab w:val="clear" w:pos="1252"/>
          <w:tab w:val="num" w:pos="360"/>
        </w:tabs>
        <w:spacing w:before="0" w:after="120"/>
        <w:ind w:left="360"/>
        <w:rPr>
          <w:rStyle w:val="Heading3OMB"/>
        </w:rPr>
      </w:pPr>
      <w:bookmarkStart w:name="_Toc16533863" w:id="9"/>
      <w:r w:rsidRPr="00E56AA3">
        <w:rPr>
          <w:rStyle w:val="Heading3OMB"/>
        </w:rPr>
        <w:t>Consequences of Not Collecting the Information or Less Frequent Collection</w:t>
      </w:r>
      <w:bookmarkEnd w:id="9"/>
    </w:p>
    <w:p w:rsidRPr="00E56AA3" w:rsidR="00D832DD" w:rsidP="009603AE" w:rsidRDefault="00D832DD" w14:paraId="7BECEE13" w14:textId="7DEE4700">
      <w:pPr>
        <w:pStyle w:val="bodytext-gph"/>
        <w:rPr>
          <w:sz w:val="24"/>
          <w:szCs w:val="24"/>
        </w:rPr>
      </w:pPr>
      <w:r w:rsidRPr="00E56AA3">
        <w:rPr>
          <w:sz w:val="24"/>
          <w:szCs w:val="24"/>
        </w:rPr>
        <w:t xml:space="preserve">Title X services grantees are required to complete and submit the FPAR on an annual basis. </w:t>
      </w:r>
      <w:r w:rsidRPr="00E56AA3" w:rsidR="00397B7E">
        <w:rPr>
          <w:sz w:val="24"/>
          <w:szCs w:val="24"/>
        </w:rPr>
        <w:t xml:space="preserve">OPA </w:t>
      </w:r>
      <w:r w:rsidRPr="00E56AA3" w:rsidR="00AC7260">
        <w:rPr>
          <w:sz w:val="24"/>
          <w:szCs w:val="24"/>
        </w:rPr>
        <w:t>uses</w:t>
      </w:r>
      <w:r w:rsidRPr="00E56AA3" w:rsidR="00397B7E">
        <w:rPr>
          <w:sz w:val="24"/>
          <w:szCs w:val="24"/>
        </w:rPr>
        <w:t xml:space="preserve"> </w:t>
      </w:r>
      <w:r w:rsidRPr="00E56AA3">
        <w:rPr>
          <w:sz w:val="24"/>
          <w:szCs w:val="24"/>
        </w:rPr>
        <w:t>FPAR</w:t>
      </w:r>
      <w:r w:rsidRPr="00E56AA3" w:rsidR="004F4BB2">
        <w:rPr>
          <w:sz w:val="24"/>
          <w:szCs w:val="24"/>
        </w:rPr>
        <w:t xml:space="preserve"> </w:t>
      </w:r>
      <w:r w:rsidRPr="00E56AA3">
        <w:rPr>
          <w:sz w:val="24"/>
          <w:szCs w:val="24"/>
        </w:rPr>
        <w:t>data for key management tasks</w:t>
      </w:r>
      <w:r w:rsidRPr="00E56AA3" w:rsidR="00F70BDC">
        <w:rPr>
          <w:sz w:val="24"/>
          <w:szCs w:val="24"/>
        </w:rPr>
        <w:t xml:space="preserve"> such</w:t>
      </w:r>
      <w:r w:rsidRPr="00E56AA3">
        <w:rPr>
          <w:sz w:val="24"/>
          <w:szCs w:val="24"/>
        </w:rPr>
        <w:t xml:space="preserve"> as monitoring compliance with statutory requirements, allocating funds among grantees, determining grantee eligibility for continued funding, and strategic program and financial planning. Less frequent collection of FPAR data would severely hamper OPA’s ability to manage the Title X Family Planning </w:t>
      </w:r>
      <w:r w:rsidRPr="00E56AA3" w:rsidR="00AC7260">
        <w:rPr>
          <w:sz w:val="24"/>
          <w:szCs w:val="24"/>
        </w:rPr>
        <w:t xml:space="preserve">grant </w:t>
      </w:r>
      <w:r w:rsidRPr="00E56AA3">
        <w:rPr>
          <w:sz w:val="24"/>
          <w:szCs w:val="24"/>
        </w:rPr>
        <w:t>program</w:t>
      </w:r>
      <w:r w:rsidRPr="00E56AA3" w:rsidR="00397B7E">
        <w:rPr>
          <w:sz w:val="24"/>
          <w:szCs w:val="24"/>
        </w:rPr>
        <w:t xml:space="preserve"> and adjust changes in </w:t>
      </w:r>
      <w:r w:rsidRPr="00E56AA3" w:rsidR="009603AE">
        <w:rPr>
          <w:sz w:val="24"/>
          <w:szCs w:val="24"/>
        </w:rPr>
        <w:t>funding or other factors</w:t>
      </w:r>
      <w:r w:rsidRPr="00E56AA3" w:rsidR="00F70BDC">
        <w:rPr>
          <w:sz w:val="24"/>
          <w:szCs w:val="24"/>
        </w:rPr>
        <w:t xml:space="preserve"> in a timely manner</w:t>
      </w:r>
      <w:r w:rsidRPr="00E56AA3">
        <w:rPr>
          <w:sz w:val="24"/>
          <w:szCs w:val="24"/>
        </w:rPr>
        <w:t xml:space="preserve">. </w:t>
      </w:r>
    </w:p>
    <w:p w:rsidRPr="00E56AA3" w:rsidR="00D832DD" w:rsidP="00D832DD" w:rsidRDefault="00D832DD" w14:paraId="4B764F8E" w14:textId="5C4B2DF2">
      <w:pPr>
        <w:pStyle w:val="Heading3"/>
        <w:keepNext/>
        <w:tabs>
          <w:tab w:val="clear" w:pos="1252"/>
          <w:tab w:val="num" w:pos="360"/>
        </w:tabs>
        <w:spacing w:before="0" w:after="120"/>
        <w:ind w:left="360"/>
        <w:rPr>
          <w:rStyle w:val="Heading3OMB"/>
        </w:rPr>
      </w:pPr>
      <w:bookmarkStart w:name="_Toc16533864" w:id="10"/>
      <w:r w:rsidRPr="00E56AA3">
        <w:rPr>
          <w:rStyle w:val="Heading3OMB"/>
        </w:rPr>
        <w:t>Special Circumstances Relating to the Guidelines of 5 CFR 1320.5</w:t>
      </w:r>
      <w:bookmarkEnd w:id="10"/>
    </w:p>
    <w:p w:rsidRPr="00E56AA3" w:rsidR="00D832DD" w:rsidP="00D832DD" w:rsidRDefault="00D832DD" w14:paraId="14D6CFC8" w14:textId="77777777">
      <w:pPr>
        <w:pStyle w:val="bodytext-gph"/>
        <w:rPr>
          <w:sz w:val="24"/>
          <w:szCs w:val="24"/>
        </w:rPr>
      </w:pPr>
      <w:r w:rsidRPr="00E56AA3">
        <w:rPr>
          <w:sz w:val="24"/>
          <w:szCs w:val="24"/>
        </w:rPr>
        <w:t xml:space="preserve">The proposed data collection is consistent with guidelines set forth in 5 CFR 1320.5. </w:t>
      </w:r>
    </w:p>
    <w:p w:rsidRPr="00E56AA3" w:rsidR="00D832DD" w:rsidP="00D832DD" w:rsidRDefault="00D832DD" w14:paraId="0FEDF34A" w14:textId="232FE586">
      <w:pPr>
        <w:pStyle w:val="Heading3"/>
        <w:keepNext/>
        <w:tabs>
          <w:tab w:val="clear" w:pos="1252"/>
          <w:tab w:val="num" w:pos="360"/>
        </w:tabs>
        <w:spacing w:before="0" w:after="120"/>
        <w:ind w:left="360"/>
        <w:rPr>
          <w:rStyle w:val="Heading3OMB"/>
        </w:rPr>
      </w:pPr>
      <w:bookmarkStart w:name="_Toc16533865" w:id="11"/>
      <w:r w:rsidRPr="00E56AA3">
        <w:rPr>
          <w:rStyle w:val="Heading3OMB"/>
        </w:rPr>
        <w:t>Comments in Response to the Federal Register Notice/Outside Consultation</w:t>
      </w:r>
      <w:bookmarkEnd w:id="11"/>
    </w:p>
    <w:p w:rsidRPr="00E56AA3" w:rsidR="00D832DD" w:rsidP="00D832DD" w:rsidRDefault="00D832DD" w14:paraId="369B2A3C" w14:textId="77777777">
      <w:pPr>
        <w:pStyle w:val="bodytext-gph"/>
        <w:rPr>
          <w:sz w:val="24"/>
          <w:szCs w:val="24"/>
        </w:rPr>
      </w:pPr>
      <w:r w:rsidRPr="00E56AA3">
        <w:rPr>
          <w:b/>
          <w:bCs/>
          <w:sz w:val="24"/>
          <w:szCs w:val="24"/>
        </w:rPr>
        <w:t>Comments in Response to the Federal Register Notice.</w:t>
      </w:r>
      <w:r w:rsidRPr="00E56AA3">
        <w:rPr>
          <w:sz w:val="24"/>
          <w:szCs w:val="24"/>
        </w:rPr>
        <w:t xml:space="preserve"> </w:t>
      </w:r>
    </w:p>
    <w:p w:rsidR="00BB31B7" w:rsidP="009603AE" w:rsidRDefault="00D832DD" w14:paraId="29302742" w14:textId="0B48A60D">
      <w:pPr>
        <w:pStyle w:val="bodytext-gph"/>
        <w:rPr>
          <w:sz w:val="24"/>
          <w:szCs w:val="24"/>
        </w:rPr>
      </w:pPr>
      <w:r w:rsidRPr="00E56AA3">
        <w:rPr>
          <w:sz w:val="24"/>
          <w:szCs w:val="24"/>
        </w:rPr>
        <w:t xml:space="preserve">A 60-day Federal Register Notice was published in the </w:t>
      </w:r>
      <w:r w:rsidRPr="00E56AA3">
        <w:rPr>
          <w:i/>
          <w:iCs/>
          <w:sz w:val="24"/>
          <w:szCs w:val="24"/>
        </w:rPr>
        <w:t>Federal Register</w:t>
      </w:r>
      <w:r w:rsidRPr="00E56AA3">
        <w:rPr>
          <w:sz w:val="24"/>
          <w:szCs w:val="24"/>
        </w:rPr>
        <w:t xml:space="preserve"> on</w:t>
      </w:r>
      <w:r w:rsidRPr="00E56AA3" w:rsidR="00FA0F6E">
        <w:rPr>
          <w:sz w:val="24"/>
          <w:szCs w:val="24"/>
        </w:rPr>
        <w:t xml:space="preserve"> </w:t>
      </w:r>
      <w:r w:rsidR="00BB31B7">
        <w:rPr>
          <w:sz w:val="24"/>
          <w:szCs w:val="24"/>
        </w:rPr>
        <w:t>2/11/2021 and closed on 4/12/2021</w:t>
      </w:r>
      <w:r w:rsidR="00D9236F">
        <w:rPr>
          <w:sz w:val="24"/>
          <w:szCs w:val="24"/>
        </w:rPr>
        <w:t>(86 FR 9077)</w:t>
      </w:r>
      <w:r w:rsidR="00BB31B7">
        <w:rPr>
          <w:sz w:val="24"/>
          <w:szCs w:val="24"/>
        </w:rPr>
        <w:t>. 2</w:t>
      </w:r>
      <w:r w:rsidR="002869FE">
        <w:rPr>
          <w:sz w:val="24"/>
          <w:szCs w:val="24"/>
        </w:rPr>
        <w:t>5</w:t>
      </w:r>
      <w:r w:rsidR="00BB31B7">
        <w:rPr>
          <w:sz w:val="24"/>
          <w:szCs w:val="24"/>
        </w:rPr>
        <w:t xml:space="preserve"> organizations</w:t>
      </w:r>
      <w:r w:rsidR="002869FE">
        <w:rPr>
          <w:sz w:val="24"/>
          <w:szCs w:val="24"/>
        </w:rPr>
        <w:t xml:space="preserve"> and individuals</w:t>
      </w:r>
      <w:r w:rsidR="00BB31B7">
        <w:rPr>
          <w:sz w:val="24"/>
          <w:szCs w:val="24"/>
        </w:rPr>
        <w:t xml:space="preserve"> submitted comments. Submitters included current Title X grantees, former grantees, and other interested parties. </w:t>
      </w:r>
      <w:proofErr w:type="gramStart"/>
      <w:r w:rsidR="00BB31B7">
        <w:rPr>
          <w:sz w:val="24"/>
          <w:szCs w:val="24"/>
        </w:rPr>
        <w:t>The majority of</w:t>
      </w:r>
      <w:proofErr w:type="gramEnd"/>
      <w:r w:rsidR="00BB31B7">
        <w:rPr>
          <w:sz w:val="24"/>
          <w:szCs w:val="24"/>
        </w:rPr>
        <w:t xml:space="preserve"> comments submitted followed a template and were organized around the following themes: </w:t>
      </w:r>
    </w:p>
    <w:p w:rsidR="00D832DD" w:rsidP="005E3989" w:rsidRDefault="00BB31B7" w14:paraId="79B01D28" w14:textId="74283CAD">
      <w:pPr>
        <w:pStyle w:val="bodytext-gph"/>
        <w:ind w:left="720"/>
        <w:rPr>
          <w:sz w:val="24"/>
          <w:szCs w:val="24"/>
        </w:rPr>
      </w:pPr>
      <w:r>
        <w:rPr>
          <w:sz w:val="24"/>
          <w:szCs w:val="24"/>
        </w:rPr>
        <w:t xml:space="preserve">Data collection/elements that are inappropriate or </w:t>
      </w:r>
      <w:proofErr w:type="gramStart"/>
      <w:r>
        <w:rPr>
          <w:sz w:val="24"/>
          <w:szCs w:val="24"/>
        </w:rPr>
        <w:t>in excess of</w:t>
      </w:r>
      <w:proofErr w:type="gramEnd"/>
      <w:r>
        <w:rPr>
          <w:sz w:val="24"/>
          <w:szCs w:val="24"/>
        </w:rPr>
        <w:t xml:space="preserve"> what is needed to manage the Title X grant program, data privacy, implementation </w:t>
      </w:r>
      <w:r w:rsidR="009018ED">
        <w:rPr>
          <w:sz w:val="24"/>
          <w:szCs w:val="24"/>
        </w:rPr>
        <w:t>burden</w:t>
      </w:r>
      <w:r>
        <w:rPr>
          <w:sz w:val="24"/>
          <w:szCs w:val="24"/>
        </w:rPr>
        <w:t xml:space="preserve">, resource constraints, and outdated burden estimate. </w:t>
      </w:r>
    </w:p>
    <w:p w:rsidR="00D60CCF" w:rsidP="00BB31B7" w:rsidRDefault="00BB31B7" w14:paraId="2D14F171" w14:textId="1B34DD20">
      <w:pPr>
        <w:pStyle w:val="bodytext-gph"/>
        <w:rPr>
          <w:sz w:val="24"/>
          <w:szCs w:val="24"/>
        </w:rPr>
      </w:pPr>
      <w:r>
        <w:rPr>
          <w:sz w:val="24"/>
          <w:szCs w:val="24"/>
        </w:rPr>
        <w:t xml:space="preserve">OPA appreciates </w:t>
      </w:r>
      <w:r w:rsidR="00D60CCF">
        <w:rPr>
          <w:sz w:val="24"/>
          <w:szCs w:val="24"/>
        </w:rPr>
        <w:t xml:space="preserve">the interest and concern of all submissions. In response, OPA has communicated and clarified the following in grantee webinars (3/16/21 and 5/27/21), grantee listserv messages (5/7/21 and 5/11/21) and will continue to communicate with grantees through listserv messages, website updates, and webinars. </w:t>
      </w:r>
    </w:p>
    <w:p w:rsidR="009018ED" w:rsidP="00D60CCF" w:rsidRDefault="0090191B" w14:paraId="74487154" w14:textId="43D00D07">
      <w:pPr>
        <w:pStyle w:val="bodytext-gph"/>
        <w:numPr>
          <w:ilvl w:val="0"/>
          <w:numId w:val="41"/>
        </w:numPr>
        <w:rPr>
          <w:sz w:val="24"/>
          <w:szCs w:val="24"/>
        </w:rPr>
      </w:pPr>
      <w:r>
        <w:rPr>
          <w:sz w:val="24"/>
          <w:szCs w:val="24"/>
        </w:rPr>
        <w:lastRenderedPageBreak/>
        <w:t>Regarding d</w:t>
      </w:r>
      <w:r w:rsidR="009018ED">
        <w:rPr>
          <w:sz w:val="24"/>
          <w:szCs w:val="24"/>
        </w:rPr>
        <w:t xml:space="preserve">ata collection/elements </w:t>
      </w:r>
      <w:proofErr w:type="gramStart"/>
      <w:r w:rsidR="009018ED">
        <w:rPr>
          <w:sz w:val="24"/>
          <w:szCs w:val="24"/>
        </w:rPr>
        <w:t>in excess of</w:t>
      </w:r>
      <w:proofErr w:type="gramEnd"/>
      <w:r w:rsidR="009018ED">
        <w:rPr>
          <w:sz w:val="24"/>
          <w:szCs w:val="24"/>
        </w:rPr>
        <w:t xml:space="preserve"> what is needed to manage the Title X grant program: </w:t>
      </w:r>
    </w:p>
    <w:p w:rsidR="00BB31B7" w:rsidP="005E3989" w:rsidRDefault="00D60CCF" w14:paraId="6C7BADF1" w14:textId="495C4824">
      <w:pPr>
        <w:pStyle w:val="bodytext-gph"/>
        <w:numPr>
          <w:ilvl w:val="1"/>
          <w:numId w:val="41"/>
        </w:numPr>
        <w:rPr>
          <w:sz w:val="24"/>
          <w:szCs w:val="24"/>
        </w:rPr>
      </w:pPr>
      <w:r>
        <w:rPr>
          <w:sz w:val="24"/>
          <w:szCs w:val="24"/>
        </w:rPr>
        <w:t xml:space="preserve">FPAR 2.0 data collection will not drive the clinical encounter, i.e. not all elements are required to be collected at every encounter. Only those elements needed for the encounter should be recorded. </w:t>
      </w:r>
    </w:p>
    <w:p w:rsidR="00D60CCF" w:rsidP="005E3989" w:rsidRDefault="00D60CCF" w14:paraId="779E74ED" w14:textId="4AE7E9E4">
      <w:pPr>
        <w:pStyle w:val="bodytext-gph"/>
        <w:numPr>
          <w:ilvl w:val="1"/>
          <w:numId w:val="41"/>
        </w:numPr>
        <w:rPr>
          <w:sz w:val="24"/>
          <w:szCs w:val="24"/>
        </w:rPr>
      </w:pPr>
      <w:r>
        <w:rPr>
          <w:sz w:val="24"/>
          <w:szCs w:val="24"/>
        </w:rPr>
        <w:t>FPAR 2.0 builds on the FPAR 1.0 data elements and include elements related to the Quality Family Planning Guidance (OPA/CDC 2014, 2015, 2017) and modified versions of the National Quality F</w:t>
      </w:r>
      <w:r w:rsidR="009018ED">
        <w:rPr>
          <w:sz w:val="24"/>
          <w:szCs w:val="24"/>
        </w:rPr>
        <w:t xml:space="preserve">orum endorsed contraceptive care measures. </w:t>
      </w:r>
    </w:p>
    <w:p w:rsidR="009018ED" w:rsidP="005E3989" w:rsidRDefault="009018ED" w14:paraId="3BC15EF1" w14:textId="28209E66">
      <w:pPr>
        <w:pStyle w:val="bodytext-gph"/>
        <w:numPr>
          <w:ilvl w:val="1"/>
          <w:numId w:val="41"/>
        </w:numPr>
        <w:rPr>
          <w:sz w:val="24"/>
          <w:szCs w:val="24"/>
        </w:rPr>
      </w:pPr>
      <w:r>
        <w:rPr>
          <w:sz w:val="24"/>
          <w:szCs w:val="24"/>
        </w:rPr>
        <w:t>Sexual history questions were deleted as they are no longer needed for the developmental contraceptive care electronic clinical quality measure specifications.</w:t>
      </w:r>
    </w:p>
    <w:p w:rsidR="009018ED" w:rsidP="009018ED" w:rsidRDefault="009018ED" w14:paraId="06696A1A" w14:textId="2554D06E">
      <w:pPr>
        <w:pStyle w:val="bodytext-gph"/>
        <w:numPr>
          <w:ilvl w:val="1"/>
          <w:numId w:val="41"/>
        </w:numPr>
        <w:rPr>
          <w:sz w:val="24"/>
          <w:szCs w:val="24"/>
        </w:rPr>
      </w:pPr>
      <w:r>
        <w:rPr>
          <w:sz w:val="24"/>
          <w:szCs w:val="24"/>
        </w:rPr>
        <w:t>Alternative reporting guidance for lab values is being developed</w:t>
      </w:r>
    </w:p>
    <w:p w:rsidR="009018ED" w:rsidP="009018ED" w:rsidRDefault="0090191B" w14:paraId="41CCCBE0" w14:textId="3D8FE757">
      <w:pPr>
        <w:pStyle w:val="bodytext-gph"/>
        <w:numPr>
          <w:ilvl w:val="0"/>
          <w:numId w:val="41"/>
        </w:numPr>
        <w:rPr>
          <w:sz w:val="24"/>
          <w:szCs w:val="24"/>
        </w:rPr>
      </w:pPr>
      <w:r>
        <w:rPr>
          <w:sz w:val="24"/>
          <w:szCs w:val="24"/>
        </w:rPr>
        <w:t>Regarding d</w:t>
      </w:r>
      <w:r w:rsidR="009018ED">
        <w:rPr>
          <w:sz w:val="24"/>
          <w:szCs w:val="24"/>
        </w:rPr>
        <w:t xml:space="preserve">ata </w:t>
      </w:r>
      <w:r>
        <w:rPr>
          <w:sz w:val="24"/>
          <w:szCs w:val="24"/>
        </w:rPr>
        <w:t>p</w:t>
      </w:r>
      <w:r w:rsidR="009018ED">
        <w:rPr>
          <w:sz w:val="24"/>
          <w:szCs w:val="24"/>
        </w:rPr>
        <w:t xml:space="preserve">rivacy: </w:t>
      </w:r>
    </w:p>
    <w:p w:rsidR="009018ED" w:rsidP="009018ED" w:rsidRDefault="009018ED" w14:paraId="62C3F098" w14:textId="7E7AB6EF">
      <w:pPr>
        <w:pStyle w:val="bodytext-gph"/>
        <w:numPr>
          <w:ilvl w:val="1"/>
          <w:numId w:val="41"/>
        </w:numPr>
        <w:rPr>
          <w:sz w:val="24"/>
          <w:szCs w:val="24"/>
        </w:rPr>
      </w:pPr>
      <w:r>
        <w:rPr>
          <w:sz w:val="24"/>
          <w:szCs w:val="24"/>
        </w:rPr>
        <w:t>OPA has consulted the HHS Privacy Officer and a SORN will not be required. During the EPLC/ATO process, OPA will complete necessary documentation and follow all applicable HHS and federal regulations.</w:t>
      </w:r>
    </w:p>
    <w:p w:rsidR="009018ED" w:rsidP="009018ED" w:rsidRDefault="0090191B" w14:paraId="3471296F" w14:textId="47D8A3D3">
      <w:pPr>
        <w:pStyle w:val="bodytext-gph"/>
        <w:numPr>
          <w:ilvl w:val="0"/>
          <w:numId w:val="41"/>
        </w:numPr>
        <w:rPr>
          <w:sz w:val="24"/>
          <w:szCs w:val="24"/>
        </w:rPr>
      </w:pPr>
      <w:r>
        <w:rPr>
          <w:sz w:val="24"/>
          <w:szCs w:val="24"/>
        </w:rPr>
        <w:t>Regarding i</w:t>
      </w:r>
      <w:r w:rsidR="009018ED">
        <w:rPr>
          <w:sz w:val="24"/>
          <w:szCs w:val="24"/>
        </w:rPr>
        <w:t>mplementation burden</w:t>
      </w:r>
      <w:r w:rsidR="00704345">
        <w:rPr>
          <w:sz w:val="24"/>
          <w:szCs w:val="24"/>
        </w:rPr>
        <w:t>/resource constraints</w:t>
      </w:r>
      <w:r>
        <w:rPr>
          <w:sz w:val="24"/>
          <w:szCs w:val="24"/>
        </w:rPr>
        <w:t>:</w:t>
      </w:r>
    </w:p>
    <w:p w:rsidR="009018ED" w:rsidP="009018ED" w:rsidRDefault="009018ED" w14:paraId="5984B4F5" w14:textId="6F541F4F">
      <w:pPr>
        <w:pStyle w:val="bodytext-gph"/>
        <w:numPr>
          <w:ilvl w:val="1"/>
          <w:numId w:val="41"/>
        </w:numPr>
        <w:rPr>
          <w:sz w:val="24"/>
          <w:szCs w:val="24"/>
        </w:rPr>
      </w:pPr>
      <w:r>
        <w:rPr>
          <w:sz w:val="24"/>
          <w:szCs w:val="24"/>
        </w:rPr>
        <w:t xml:space="preserve">OPA is providing a </w:t>
      </w:r>
      <w:r w:rsidR="0090191B">
        <w:rPr>
          <w:sz w:val="24"/>
          <w:szCs w:val="24"/>
        </w:rPr>
        <w:t>three-year</w:t>
      </w:r>
      <w:r>
        <w:rPr>
          <w:sz w:val="24"/>
          <w:szCs w:val="24"/>
        </w:rPr>
        <w:t xml:space="preserve"> alternate reporting pathway for grantees</w:t>
      </w:r>
    </w:p>
    <w:p w:rsidR="009018ED" w:rsidP="009018ED" w:rsidRDefault="009018ED" w14:paraId="6B5F4677" w14:textId="03669C8E">
      <w:pPr>
        <w:pStyle w:val="bodytext-gph"/>
        <w:numPr>
          <w:ilvl w:val="2"/>
          <w:numId w:val="41"/>
        </w:numPr>
        <w:rPr>
          <w:sz w:val="24"/>
          <w:szCs w:val="24"/>
        </w:rPr>
      </w:pPr>
      <w:r>
        <w:rPr>
          <w:sz w:val="24"/>
          <w:szCs w:val="24"/>
        </w:rPr>
        <w:t xml:space="preserve">With OPA approval, grantees can continue reporting FPAR 1.0, at the site level in the first year. </w:t>
      </w:r>
    </w:p>
    <w:p w:rsidR="009018ED" w:rsidP="009018ED" w:rsidRDefault="009018ED" w14:paraId="12909C20" w14:textId="36C822D4">
      <w:pPr>
        <w:pStyle w:val="bodytext-gph"/>
        <w:numPr>
          <w:ilvl w:val="2"/>
          <w:numId w:val="41"/>
        </w:numPr>
        <w:rPr>
          <w:sz w:val="24"/>
          <w:szCs w:val="24"/>
        </w:rPr>
      </w:pPr>
      <w:r>
        <w:rPr>
          <w:sz w:val="24"/>
          <w:szCs w:val="24"/>
        </w:rPr>
        <w:t xml:space="preserve">Additional details will be provided for the second and third years, but will provide a stepwise process to </w:t>
      </w:r>
      <w:r w:rsidR="002869FE">
        <w:rPr>
          <w:sz w:val="24"/>
          <w:szCs w:val="24"/>
        </w:rPr>
        <w:t>full implementation</w:t>
      </w:r>
    </w:p>
    <w:p w:rsidR="009018ED" w:rsidP="009018ED" w:rsidRDefault="009018ED" w14:paraId="144010BD" w14:textId="6768E008">
      <w:pPr>
        <w:pStyle w:val="bodytext-gph"/>
        <w:numPr>
          <w:ilvl w:val="2"/>
          <w:numId w:val="41"/>
        </w:numPr>
        <w:rPr>
          <w:sz w:val="24"/>
          <w:szCs w:val="24"/>
        </w:rPr>
      </w:pPr>
      <w:r>
        <w:rPr>
          <w:sz w:val="24"/>
          <w:szCs w:val="24"/>
        </w:rPr>
        <w:t>OPA will work with those grantees who continue to have technical challenges through technical assistance providers</w:t>
      </w:r>
    </w:p>
    <w:p w:rsidR="009018ED" w:rsidP="009018ED" w:rsidRDefault="009018ED" w14:paraId="1488B734" w14:textId="1FE04453">
      <w:pPr>
        <w:pStyle w:val="bodytext-gph"/>
        <w:numPr>
          <w:ilvl w:val="1"/>
          <w:numId w:val="41"/>
        </w:numPr>
        <w:rPr>
          <w:sz w:val="24"/>
          <w:szCs w:val="24"/>
        </w:rPr>
      </w:pPr>
      <w:r>
        <w:rPr>
          <w:sz w:val="24"/>
          <w:szCs w:val="24"/>
        </w:rPr>
        <w:t>A non-competitive grant supplement of $160,000 was awarded to all grantees early 2021 to assist with implementation burden</w:t>
      </w:r>
    </w:p>
    <w:p w:rsidR="009018ED" w:rsidP="009018ED" w:rsidRDefault="009018ED" w14:paraId="79A9E12E" w14:textId="31A76B66">
      <w:pPr>
        <w:pStyle w:val="bodytext-gph"/>
        <w:numPr>
          <w:ilvl w:val="1"/>
          <w:numId w:val="41"/>
        </w:numPr>
        <w:rPr>
          <w:sz w:val="24"/>
          <w:szCs w:val="24"/>
        </w:rPr>
      </w:pPr>
      <w:r>
        <w:rPr>
          <w:sz w:val="24"/>
          <w:szCs w:val="24"/>
        </w:rPr>
        <w:t>It was announced on the 5/27/21 grantee webinar that an additional amount worth an estimated 6-7% of total grant funding will be awarded to all grantees by the end of FY21 to further assist with implementation</w:t>
      </w:r>
    </w:p>
    <w:p w:rsidR="009018ED" w:rsidP="009018ED" w:rsidRDefault="009018ED" w14:paraId="7ECFE711" w14:textId="3FAB1765">
      <w:pPr>
        <w:pStyle w:val="bodytext-gph"/>
        <w:numPr>
          <w:ilvl w:val="1"/>
          <w:numId w:val="41"/>
        </w:numPr>
        <w:rPr>
          <w:sz w:val="24"/>
          <w:szCs w:val="24"/>
        </w:rPr>
      </w:pPr>
      <w:r>
        <w:rPr>
          <w:sz w:val="24"/>
          <w:szCs w:val="24"/>
        </w:rPr>
        <w:t>TA documentation is being developed in response to OMB comments and grantee feedback</w:t>
      </w:r>
      <w:r w:rsidR="00704345">
        <w:rPr>
          <w:sz w:val="24"/>
          <w:szCs w:val="24"/>
        </w:rPr>
        <w:t>.</w:t>
      </w:r>
    </w:p>
    <w:p w:rsidR="00704345" w:rsidP="009018ED" w:rsidRDefault="00704345" w14:paraId="21AD5237" w14:textId="41AE879A">
      <w:pPr>
        <w:pStyle w:val="bodytext-gph"/>
        <w:numPr>
          <w:ilvl w:val="1"/>
          <w:numId w:val="41"/>
        </w:numPr>
        <w:rPr>
          <w:sz w:val="24"/>
          <w:szCs w:val="24"/>
        </w:rPr>
      </w:pPr>
      <w:r>
        <w:rPr>
          <w:sz w:val="24"/>
          <w:szCs w:val="24"/>
        </w:rPr>
        <w:t xml:space="preserve">The FPAR 2.0 data system is being developed through a human-centered design approach incorporating feedback from federal staff and grantees. </w:t>
      </w:r>
    </w:p>
    <w:p w:rsidR="00704345" w:rsidP="00704345" w:rsidRDefault="0090191B" w14:paraId="5F94E66D" w14:textId="5D11BE1A">
      <w:pPr>
        <w:pStyle w:val="bodytext-gph"/>
        <w:numPr>
          <w:ilvl w:val="0"/>
          <w:numId w:val="41"/>
        </w:numPr>
        <w:rPr>
          <w:sz w:val="24"/>
          <w:szCs w:val="24"/>
        </w:rPr>
      </w:pPr>
      <w:r>
        <w:rPr>
          <w:sz w:val="24"/>
          <w:szCs w:val="24"/>
        </w:rPr>
        <w:t>Regarding o</w:t>
      </w:r>
      <w:r w:rsidR="00704345">
        <w:rPr>
          <w:sz w:val="24"/>
          <w:szCs w:val="24"/>
        </w:rPr>
        <w:t>utdated burden estimate</w:t>
      </w:r>
      <w:r>
        <w:rPr>
          <w:sz w:val="24"/>
          <w:szCs w:val="24"/>
        </w:rPr>
        <w:t>:</w:t>
      </w:r>
    </w:p>
    <w:p w:rsidRPr="009018ED" w:rsidR="00704345" w:rsidP="005E3989" w:rsidRDefault="002869FE" w14:paraId="20DCF069" w14:textId="046C32CF">
      <w:pPr>
        <w:pStyle w:val="bodytext-gph"/>
        <w:numPr>
          <w:ilvl w:val="1"/>
          <w:numId w:val="41"/>
        </w:numPr>
        <w:rPr>
          <w:sz w:val="24"/>
          <w:szCs w:val="24"/>
        </w:rPr>
      </w:pPr>
      <w:r>
        <w:rPr>
          <w:sz w:val="24"/>
          <w:szCs w:val="24"/>
        </w:rPr>
        <w:t xml:space="preserve">OPA revised the burden estimate based on comments received from the National Family Planning and Reproductive Health Association. They report estimates based on a </w:t>
      </w:r>
      <w:r w:rsidR="005E3989">
        <w:rPr>
          <w:sz w:val="24"/>
          <w:szCs w:val="24"/>
        </w:rPr>
        <w:t xml:space="preserve">NFPRHA administered </w:t>
      </w:r>
      <w:r>
        <w:rPr>
          <w:sz w:val="24"/>
          <w:szCs w:val="24"/>
        </w:rPr>
        <w:t>survey of 40 Title X respondents</w:t>
      </w:r>
      <w:r w:rsidR="0090191B">
        <w:rPr>
          <w:sz w:val="24"/>
          <w:szCs w:val="24"/>
        </w:rPr>
        <w:t xml:space="preserve">. Revisions were made to section 12. </w:t>
      </w:r>
    </w:p>
    <w:p w:rsidRPr="00E56AA3" w:rsidR="00D832DD" w:rsidP="00D4237A" w:rsidRDefault="00D832DD" w14:paraId="745B6DCE" w14:textId="33FE6A52">
      <w:pPr>
        <w:pStyle w:val="bodytext-gph"/>
        <w:rPr>
          <w:sz w:val="24"/>
          <w:szCs w:val="24"/>
        </w:rPr>
      </w:pPr>
      <w:r w:rsidRPr="00E56AA3">
        <w:rPr>
          <w:b/>
          <w:bCs/>
          <w:sz w:val="24"/>
          <w:szCs w:val="24"/>
        </w:rPr>
        <w:lastRenderedPageBreak/>
        <w:t xml:space="preserve">Outside Consultation. </w:t>
      </w:r>
      <w:r w:rsidRPr="00E56AA3" w:rsidR="0095072C">
        <w:rPr>
          <w:bCs/>
          <w:sz w:val="24"/>
          <w:szCs w:val="24"/>
        </w:rPr>
        <w:t xml:space="preserve">Outside consultation was conducted from </w:t>
      </w:r>
      <w:r w:rsidRPr="004873A8" w:rsidR="008A51B1">
        <w:rPr>
          <w:bCs/>
          <w:sz w:val="24"/>
          <w:szCs w:val="24"/>
        </w:rPr>
        <w:t xml:space="preserve">2011 </w:t>
      </w:r>
      <w:r w:rsidRPr="004873A8" w:rsidR="0095072C">
        <w:rPr>
          <w:bCs/>
          <w:sz w:val="24"/>
          <w:szCs w:val="24"/>
        </w:rPr>
        <w:t>–</w:t>
      </w:r>
      <w:r w:rsidRPr="004873A8" w:rsidR="004873A8">
        <w:rPr>
          <w:bCs/>
          <w:sz w:val="24"/>
          <w:szCs w:val="24"/>
        </w:rPr>
        <w:t xml:space="preserve"> </w:t>
      </w:r>
      <w:r w:rsidRPr="004873A8" w:rsidR="008A51B1">
        <w:rPr>
          <w:bCs/>
          <w:sz w:val="24"/>
          <w:szCs w:val="24"/>
        </w:rPr>
        <w:t>2020</w:t>
      </w:r>
      <w:r w:rsidRPr="00E56AA3" w:rsidR="008A51B1">
        <w:rPr>
          <w:bCs/>
          <w:sz w:val="24"/>
          <w:szCs w:val="24"/>
        </w:rPr>
        <w:t xml:space="preserve"> </w:t>
      </w:r>
      <w:r w:rsidRPr="00E56AA3" w:rsidR="0095072C">
        <w:rPr>
          <w:bCs/>
          <w:sz w:val="24"/>
          <w:szCs w:val="24"/>
        </w:rPr>
        <w:t xml:space="preserve">in preparation for the </w:t>
      </w:r>
      <w:r w:rsidRPr="00E56AA3" w:rsidR="008A51B1">
        <w:rPr>
          <w:bCs/>
          <w:sz w:val="24"/>
          <w:szCs w:val="24"/>
        </w:rPr>
        <w:t xml:space="preserve">2021 </w:t>
      </w:r>
      <w:r w:rsidRPr="00E56AA3" w:rsidR="0095072C">
        <w:rPr>
          <w:bCs/>
          <w:sz w:val="24"/>
          <w:szCs w:val="24"/>
        </w:rPr>
        <w:t xml:space="preserve">FPAR </w:t>
      </w:r>
      <w:r w:rsidRPr="00E56AA3" w:rsidR="006345F2">
        <w:rPr>
          <w:bCs/>
          <w:sz w:val="24"/>
          <w:szCs w:val="24"/>
        </w:rPr>
        <w:t xml:space="preserve">2.0 </w:t>
      </w:r>
      <w:r w:rsidRPr="00E56AA3" w:rsidR="0095072C">
        <w:rPr>
          <w:bCs/>
          <w:sz w:val="24"/>
          <w:szCs w:val="24"/>
        </w:rPr>
        <w:t xml:space="preserve">OMB </w:t>
      </w:r>
      <w:r w:rsidRPr="00E56AA3" w:rsidR="006345F2">
        <w:rPr>
          <w:bCs/>
          <w:sz w:val="24"/>
          <w:szCs w:val="24"/>
        </w:rPr>
        <w:t xml:space="preserve">change </w:t>
      </w:r>
      <w:r w:rsidRPr="00E56AA3" w:rsidR="0095072C">
        <w:rPr>
          <w:bCs/>
          <w:sz w:val="24"/>
          <w:szCs w:val="24"/>
        </w:rPr>
        <w:t xml:space="preserve">request. </w:t>
      </w:r>
    </w:p>
    <w:p w:rsidRPr="00E56AA3" w:rsidR="00D832DD" w:rsidP="00D4237A" w:rsidRDefault="00D832DD" w14:paraId="729075CA" w14:textId="7ABE87E9">
      <w:pPr>
        <w:pStyle w:val="Caption"/>
        <w:keepNext/>
        <w:spacing w:after="20"/>
        <w:ind w:left="360"/>
        <w:rPr>
          <w:sz w:val="24"/>
          <w:szCs w:val="24"/>
        </w:rPr>
      </w:pPr>
      <w:bookmarkStart w:name="_Toc16534321" w:id="12"/>
      <w:r w:rsidRPr="00E56AA3">
        <w:rPr>
          <w:sz w:val="24"/>
          <w:szCs w:val="24"/>
        </w:rPr>
        <w:t xml:space="preserve">Exhibit </w:t>
      </w:r>
      <w:r w:rsidRPr="00E56AA3" w:rsidR="00B561EB">
        <w:rPr>
          <w:noProof/>
          <w:sz w:val="24"/>
          <w:szCs w:val="24"/>
        </w:rPr>
        <w:fldChar w:fldCharType="begin"/>
      </w:r>
      <w:r w:rsidRPr="00E56AA3" w:rsidR="00B561EB">
        <w:rPr>
          <w:noProof/>
          <w:sz w:val="24"/>
          <w:szCs w:val="24"/>
        </w:rPr>
        <w:instrText xml:space="preserve"> SEQ Exhibit \* ARABIC </w:instrText>
      </w:r>
      <w:r w:rsidRPr="00E56AA3" w:rsidR="00B561EB">
        <w:rPr>
          <w:noProof/>
          <w:sz w:val="24"/>
          <w:szCs w:val="24"/>
        </w:rPr>
        <w:fldChar w:fldCharType="separate"/>
      </w:r>
      <w:r w:rsidRPr="00E56AA3" w:rsidR="00A40626">
        <w:rPr>
          <w:noProof/>
          <w:sz w:val="24"/>
          <w:szCs w:val="24"/>
        </w:rPr>
        <w:t>2</w:t>
      </w:r>
      <w:r w:rsidRPr="00E56AA3" w:rsidR="00B561EB">
        <w:rPr>
          <w:noProof/>
          <w:sz w:val="24"/>
          <w:szCs w:val="24"/>
        </w:rPr>
        <w:fldChar w:fldCharType="end"/>
      </w:r>
      <w:r w:rsidRPr="00E56AA3">
        <w:rPr>
          <w:sz w:val="24"/>
          <w:szCs w:val="24"/>
        </w:rPr>
        <w:t>–</w:t>
      </w:r>
      <w:r w:rsidRPr="00E56AA3" w:rsidR="00D4237A">
        <w:rPr>
          <w:sz w:val="24"/>
          <w:szCs w:val="24"/>
        </w:rPr>
        <w:t xml:space="preserve">List of Individuals that Provided Extensive Review and Feedback on </w:t>
      </w:r>
      <w:r w:rsidRPr="00E56AA3">
        <w:rPr>
          <w:sz w:val="24"/>
          <w:szCs w:val="24"/>
        </w:rPr>
        <w:t xml:space="preserve">FPAR </w:t>
      </w:r>
      <w:r w:rsidRPr="00E56AA3" w:rsidR="00401FFB">
        <w:rPr>
          <w:sz w:val="24"/>
          <w:szCs w:val="24"/>
        </w:rPr>
        <w:t xml:space="preserve">2.0 </w:t>
      </w:r>
      <w:bookmarkEnd w:id="12"/>
    </w:p>
    <w:tbl>
      <w:tblPr>
        <w:tblW w:w="0" w:type="auto"/>
        <w:tblInd w:w="533"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0" w:type="dxa"/>
          <w:right w:w="0" w:type="dxa"/>
        </w:tblCellMar>
        <w:tblLook w:val="0000" w:firstRow="0" w:lastRow="0" w:firstColumn="0" w:lastColumn="0" w:noHBand="0" w:noVBand="0"/>
      </w:tblPr>
      <w:tblGrid>
        <w:gridCol w:w="1442"/>
        <w:gridCol w:w="6864"/>
      </w:tblGrid>
      <w:tr w:rsidRPr="00E56AA3" w:rsidR="00F8148E" w:rsidTr="00053B3B" w14:paraId="645D4779" w14:textId="77777777">
        <w:trPr>
          <w:trHeight w:val="219"/>
          <w:tblHeader/>
        </w:trPr>
        <w:tc>
          <w:tcPr>
            <w:tcW w:w="1442" w:type="dxa"/>
            <w:shd w:val="clear" w:color="auto" w:fill="F2F2F2" w:themeFill="background1" w:themeFillShade="F2"/>
            <w:tcMar>
              <w:top w:w="0" w:type="dxa"/>
              <w:left w:w="108" w:type="dxa"/>
              <w:bottom w:w="0" w:type="dxa"/>
              <w:right w:w="108" w:type="dxa"/>
            </w:tcMar>
          </w:tcPr>
          <w:p w:rsidRPr="00E56AA3" w:rsidR="00F8148E" w:rsidP="00760BBD" w:rsidRDefault="00F8148E" w14:paraId="2B03AD43" w14:textId="77777777">
            <w:pPr>
              <w:spacing w:before="40"/>
              <w:rPr>
                <w:b/>
                <w:bCs/>
              </w:rPr>
            </w:pPr>
            <w:r w:rsidRPr="00E56AA3">
              <w:rPr>
                <w:b/>
                <w:bCs/>
              </w:rPr>
              <w:t>Year</w:t>
            </w:r>
          </w:p>
        </w:tc>
        <w:tc>
          <w:tcPr>
            <w:tcW w:w="6864" w:type="dxa"/>
            <w:shd w:val="clear" w:color="auto" w:fill="F2F2F2" w:themeFill="background1" w:themeFillShade="F2"/>
            <w:tcMar>
              <w:top w:w="0" w:type="dxa"/>
              <w:left w:w="108" w:type="dxa"/>
              <w:bottom w:w="0" w:type="dxa"/>
              <w:right w:w="108" w:type="dxa"/>
            </w:tcMar>
          </w:tcPr>
          <w:p w:rsidRPr="00E56AA3" w:rsidR="00F8148E" w:rsidP="00760BBD" w:rsidRDefault="00F8148E" w14:paraId="471AA5F3" w14:textId="77777777">
            <w:pPr>
              <w:spacing w:before="40"/>
              <w:rPr>
                <w:b/>
                <w:bCs/>
              </w:rPr>
            </w:pPr>
            <w:r w:rsidRPr="00E56AA3">
              <w:rPr>
                <w:b/>
                <w:bCs/>
              </w:rPr>
              <w:t>Name/Title/Affiliation</w:t>
            </w:r>
          </w:p>
        </w:tc>
      </w:tr>
      <w:tr w:rsidRPr="00E56AA3" w:rsidR="00060095" w:rsidTr="00053B3B" w14:paraId="7467EE6A" w14:textId="77777777">
        <w:trPr>
          <w:trHeight w:val="413"/>
        </w:trPr>
        <w:tc>
          <w:tcPr>
            <w:tcW w:w="1442" w:type="dxa"/>
            <w:tcMar>
              <w:top w:w="0" w:type="dxa"/>
              <w:left w:w="108" w:type="dxa"/>
              <w:bottom w:w="0" w:type="dxa"/>
              <w:right w:w="108" w:type="dxa"/>
            </w:tcMar>
          </w:tcPr>
          <w:p w:rsidRPr="00E56AA3" w:rsidR="00060095" w:rsidP="000F1EE4" w:rsidRDefault="00197A95" w14:paraId="4EEB567A" w14:textId="6CA51022">
            <w:pPr>
              <w:spacing w:before="60" w:after="60"/>
            </w:pPr>
            <w:r w:rsidRPr="00E56AA3">
              <w:t>20</w:t>
            </w:r>
            <w:r w:rsidRPr="00E56AA3" w:rsidR="00401FFB">
              <w:t>20</w:t>
            </w:r>
            <w:r w:rsidR="004873A8">
              <w:t xml:space="preserve"> - 2021</w:t>
            </w:r>
          </w:p>
        </w:tc>
        <w:tc>
          <w:tcPr>
            <w:tcW w:w="6864" w:type="dxa"/>
            <w:tcMar>
              <w:top w:w="0" w:type="dxa"/>
              <w:left w:w="108" w:type="dxa"/>
              <w:bottom w:w="0" w:type="dxa"/>
              <w:right w:w="108" w:type="dxa"/>
            </w:tcMar>
          </w:tcPr>
          <w:p w:rsidRPr="00E56AA3" w:rsidR="00197A95" w:rsidP="00D11826" w:rsidRDefault="00197A95" w14:paraId="356164E1" w14:textId="136A14D3">
            <w:pPr>
              <w:spacing w:before="60" w:after="60"/>
            </w:pPr>
            <w:r w:rsidRPr="00E56AA3">
              <w:t>Mathematica</w:t>
            </w:r>
            <w:r w:rsidRPr="00E56AA3" w:rsidR="00D67084">
              <w:t xml:space="preserve"> – contracted to OPA</w:t>
            </w:r>
          </w:p>
        </w:tc>
      </w:tr>
      <w:tr w:rsidRPr="00E56AA3" w:rsidR="00060095" w:rsidTr="00053B3B" w14:paraId="0A43544A" w14:textId="77777777">
        <w:trPr>
          <w:trHeight w:val="413"/>
        </w:trPr>
        <w:tc>
          <w:tcPr>
            <w:tcW w:w="1442" w:type="dxa"/>
            <w:tcMar>
              <w:top w:w="0" w:type="dxa"/>
              <w:left w:w="108" w:type="dxa"/>
              <w:bottom w:w="0" w:type="dxa"/>
              <w:right w:w="108" w:type="dxa"/>
            </w:tcMar>
          </w:tcPr>
          <w:p w:rsidRPr="00E56AA3" w:rsidR="00060095" w:rsidP="000F1EE4" w:rsidRDefault="0031108B" w14:paraId="7E4D33F3" w14:textId="589FFEAD">
            <w:pPr>
              <w:spacing w:before="60" w:after="60"/>
            </w:pPr>
            <w:r w:rsidRPr="00E56AA3">
              <w:t>20</w:t>
            </w:r>
            <w:r>
              <w:t>20</w:t>
            </w:r>
            <w:r w:rsidR="00053B3B">
              <w:t xml:space="preserve"> </w:t>
            </w:r>
            <w:r w:rsidRPr="00E56AA3" w:rsidR="00197A95">
              <w:t>-</w:t>
            </w:r>
            <w:r w:rsidR="00053B3B">
              <w:t xml:space="preserve"> </w:t>
            </w:r>
            <w:r w:rsidRPr="00E56AA3" w:rsidR="00197A95">
              <w:t>20</w:t>
            </w:r>
            <w:r>
              <w:t>21</w:t>
            </w:r>
          </w:p>
        </w:tc>
        <w:tc>
          <w:tcPr>
            <w:tcW w:w="6864" w:type="dxa"/>
            <w:tcMar>
              <w:top w:w="0" w:type="dxa"/>
              <w:left w:w="108" w:type="dxa"/>
              <w:bottom w:w="0" w:type="dxa"/>
              <w:right w:w="108" w:type="dxa"/>
            </w:tcMar>
          </w:tcPr>
          <w:p w:rsidRPr="00E56AA3" w:rsidR="00197A95" w:rsidP="00D11826" w:rsidRDefault="00D67084" w14:paraId="72CF0017" w14:textId="668F15FC">
            <w:pPr>
              <w:spacing w:before="60" w:after="60"/>
            </w:pPr>
            <w:r w:rsidRPr="00E56AA3">
              <w:t xml:space="preserve">Family Planning National Training Center (run by JSI, INC) – grantee of OPA </w:t>
            </w:r>
          </w:p>
        </w:tc>
      </w:tr>
      <w:tr w:rsidRPr="00E56AA3" w:rsidR="00060095" w:rsidTr="00053B3B" w14:paraId="3914DFDD" w14:textId="77777777">
        <w:trPr>
          <w:trHeight w:val="413"/>
        </w:trPr>
        <w:tc>
          <w:tcPr>
            <w:tcW w:w="1442" w:type="dxa"/>
            <w:tcMar>
              <w:top w:w="0" w:type="dxa"/>
              <w:left w:w="108" w:type="dxa"/>
              <w:bottom w:w="0" w:type="dxa"/>
              <w:right w:w="108" w:type="dxa"/>
            </w:tcMar>
          </w:tcPr>
          <w:p w:rsidRPr="00E56AA3" w:rsidR="00060095" w:rsidP="000F1EE4" w:rsidRDefault="00197A95" w14:paraId="2FFE10BB" w14:textId="6F1ED51C">
            <w:pPr>
              <w:spacing w:before="60" w:after="60"/>
            </w:pPr>
            <w:r w:rsidRPr="00E56AA3">
              <w:t>20</w:t>
            </w:r>
            <w:r w:rsidR="0031108B">
              <w:t>12</w:t>
            </w:r>
            <w:r w:rsidR="00053B3B">
              <w:t xml:space="preserve"> </w:t>
            </w:r>
            <w:r w:rsidRPr="00E56AA3">
              <w:t>-</w:t>
            </w:r>
            <w:r w:rsidR="00053B3B">
              <w:t xml:space="preserve"> </w:t>
            </w:r>
            <w:r w:rsidRPr="00E56AA3">
              <w:t>20</w:t>
            </w:r>
            <w:r w:rsidR="0031108B">
              <w:t>21</w:t>
            </w:r>
          </w:p>
        </w:tc>
        <w:tc>
          <w:tcPr>
            <w:tcW w:w="6864" w:type="dxa"/>
            <w:tcMar>
              <w:top w:w="0" w:type="dxa"/>
              <w:left w:w="108" w:type="dxa"/>
              <w:bottom w:w="0" w:type="dxa"/>
              <w:right w:w="108" w:type="dxa"/>
            </w:tcMar>
          </w:tcPr>
          <w:p w:rsidRPr="00E56AA3" w:rsidR="00885BEB" w:rsidP="00D11826" w:rsidRDefault="00885BEB" w14:paraId="40D4A6EE" w14:textId="69645757">
            <w:pPr>
              <w:spacing w:before="60" w:after="60"/>
            </w:pPr>
            <w:r w:rsidRPr="00E56AA3">
              <w:t>HHS Office of Population Affairs</w:t>
            </w:r>
          </w:p>
        </w:tc>
      </w:tr>
      <w:tr w:rsidRPr="00E56AA3" w:rsidR="00197A95" w:rsidTr="00053B3B" w14:paraId="64486D53" w14:textId="77777777">
        <w:trPr>
          <w:trHeight w:val="413"/>
        </w:trPr>
        <w:tc>
          <w:tcPr>
            <w:tcW w:w="1442" w:type="dxa"/>
            <w:tcMar>
              <w:top w:w="0" w:type="dxa"/>
              <w:left w:w="108" w:type="dxa"/>
              <w:bottom w:w="0" w:type="dxa"/>
              <w:right w:w="108" w:type="dxa"/>
            </w:tcMar>
          </w:tcPr>
          <w:p w:rsidRPr="00E56AA3" w:rsidR="00197A95" w:rsidP="000F1EE4" w:rsidRDefault="00197A95" w14:paraId="38DB347C" w14:textId="66BECF5A">
            <w:pPr>
              <w:spacing w:before="60" w:after="60"/>
            </w:pPr>
            <w:r w:rsidRPr="00E56AA3">
              <w:t>20</w:t>
            </w:r>
            <w:r w:rsidR="0031108B">
              <w:t>16</w:t>
            </w:r>
            <w:r w:rsidR="00053B3B">
              <w:t xml:space="preserve"> </w:t>
            </w:r>
            <w:r w:rsidRPr="00E56AA3">
              <w:t>-</w:t>
            </w:r>
            <w:r w:rsidR="00053B3B">
              <w:t xml:space="preserve"> </w:t>
            </w:r>
            <w:r w:rsidRPr="00E56AA3">
              <w:t>20</w:t>
            </w:r>
            <w:r w:rsidR="0031108B">
              <w:t>21</w:t>
            </w:r>
          </w:p>
        </w:tc>
        <w:tc>
          <w:tcPr>
            <w:tcW w:w="6864" w:type="dxa"/>
            <w:tcMar>
              <w:top w:w="0" w:type="dxa"/>
              <w:left w:w="108" w:type="dxa"/>
              <w:bottom w:w="0" w:type="dxa"/>
              <w:right w:w="108" w:type="dxa"/>
            </w:tcMar>
          </w:tcPr>
          <w:p w:rsidRPr="00E56AA3" w:rsidR="00197A95" w:rsidP="00D11826" w:rsidRDefault="00197A95" w14:paraId="4C794B3E" w14:textId="5D575D8D">
            <w:pPr>
              <w:spacing w:before="60" w:after="60"/>
            </w:pPr>
            <w:r w:rsidRPr="00E56AA3">
              <w:t>American College of</w:t>
            </w:r>
            <w:r w:rsidRPr="00E56AA3" w:rsidR="00885BEB">
              <w:t xml:space="preserve"> Obstetricians and Gynecologists</w:t>
            </w:r>
            <w:r w:rsidRPr="00E56AA3" w:rsidR="00D67084">
              <w:t xml:space="preserve"> – contracted to OPA</w:t>
            </w:r>
          </w:p>
        </w:tc>
      </w:tr>
      <w:tr w:rsidRPr="00E56AA3" w:rsidR="00197A95" w:rsidTr="00053B3B" w14:paraId="26F52A72" w14:textId="77777777">
        <w:trPr>
          <w:trHeight w:val="413"/>
        </w:trPr>
        <w:tc>
          <w:tcPr>
            <w:tcW w:w="1442" w:type="dxa"/>
            <w:tcMar>
              <w:top w:w="0" w:type="dxa"/>
              <w:left w:w="108" w:type="dxa"/>
              <w:bottom w:w="0" w:type="dxa"/>
              <w:right w:w="108" w:type="dxa"/>
            </w:tcMar>
          </w:tcPr>
          <w:p w:rsidRPr="00E56AA3" w:rsidR="00197A95" w:rsidP="000F1EE4" w:rsidRDefault="00197A95" w14:paraId="0D80E8F3" w14:textId="58E63542">
            <w:pPr>
              <w:spacing w:before="60" w:after="60"/>
            </w:pPr>
            <w:r w:rsidRPr="00E56AA3">
              <w:t>20</w:t>
            </w:r>
            <w:r w:rsidR="00053B3B">
              <w:t xml:space="preserve">12 </w:t>
            </w:r>
            <w:r w:rsidRPr="00E56AA3">
              <w:t>-</w:t>
            </w:r>
            <w:r w:rsidR="00053B3B">
              <w:t xml:space="preserve"> </w:t>
            </w:r>
            <w:r w:rsidRPr="00E56AA3">
              <w:t>20</w:t>
            </w:r>
            <w:r w:rsidR="00053B3B">
              <w:t>21</w:t>
            </w:r>
          </w:p>
        </w:tc>
        <w:tc>
          <w:tcPr>
            <w:tcW w:w="6864" w:type="dxa"/>
            <w:tcMar>
              <w:top w:w="0" w:type="dxa"/>
              <w:left w:w="108" w:type="dxa"/>
              <w:bottom w:w="0" w:type="dxa"/>
              <w:right w:w="108" w:type="dxa"/>
            </w:tcMar>
          </w:tcPr>
          <w:p w:rsidRPr="00E56AA3" w:rsidR="00197A95" w:rsidP="00053B3B" w:rsidRDefault="00D67084" w14:paraId="25757ACF" w14:textId="6F6063A0">
            <w:pPr>
              <w:spacing w:before="60" w:after="60"/>
            </w:pPr>
            <w:r w:rsidRPr="00E56AA3">
              <w:t>Title X Grantees – expert work groups and surveys</w:t>
            </w:r>
          </w:p>
        </w:tc>
      </w:tr>
    </w:tbl>
    <w:p w:rsidRPr="00E56AA3" w:rsidR="000F1EE4" w:rsidP="00405233" w:rsidRDefault="000F1EE4" w14:paraId="2C0348ED" w14:textId="77777777">
      <w:pPr>
        <w:pStyle w:val="bodytext-gph"/>
        <w:rPr>
          <w:sz w:val="24"/>
          <w:szCs w:val="24"/>
        </w:rPr>
      </w:pPr>
    </w:p>
    <w:p w:rsidRPr="00E56AA3" w:rsidR="00247927" w:rsidP="00244246" w:rsidRDefault="00453E3E" w14:paraId="15116738" w14:textId="532CC539">
      <w:pPr>
        <w:pStyle w:val="bodytext-gph"/>
        <w:rPr>
          <w:sz w:val="24"/>
          <w:szCs w:val="24"/>
        </w:rPr>
      </w:pPr>
      <w:r w:rsidRPr="00E56AA3">
        <w:rPr>
          <w:sz w:val="24"/>
          <w:szCs w:val="24"/>
        </w:rPr>
        <w:t xml:space="preserve">In </w:t>
      </w:r>
      <w:r w:rsidRPr="00E56AA3" w:rsidR="00D4237A">
        <w:rPr>
          <w:sz w:val="24"/>
          <w:szCs w:val="24"/>
        </w:rPr>
        <w:t xml:space="preserve">addition, </w:t>
      </w:r>
      <w:r w:rsidRPr="00E56AA3" w:rsidR="00440083">
        <w:rPr>
          <w:sz w:val="24"/>
          <w:szCs w:val="24"/>
        </w:rPr>
        <w:t xml:space="preserve">OPA </w:t>
      </w:r>
      <w:r w:rsidRPr="00E56AA3">
        <w:rPr>
          <w:sz w:val="24"/>
          <w:szCs w:val="24"/>
        </w:rPr>
        <w:t xml:space="preserve">asked regional HHS </w:t>
      </w:r>
      <w:r w:rsidRPr="00E56AA3" w:rsidR="003367C3">
        <w:rPr>
          <w:sz w:val="24"/>
          <w:szCs w:val="24"/>
        </w:rPr>
        <w:t xml:space="preserve">staff </w:t>
      </w:r>
      <w:r w:rsidRPr="00E56AA3" w:rsidR="00244246">
        <w:rPr>
          <w:sz w:val="24"/>
          <w:szCs w:val="24"/>
        </w:rPr>
        <w:t xml:space="preserve">that </w:t>
      </w:r>
      <w:r w:rsidRPr="00E56AA3" w:rsidR="003367C3">
        <w:rPr>
          <w:sz w:val="24"/>
          <w:szCs w:val="24"/>
        </w:rPr>
        <w:t>oversees</w:t>
      </w:r>
      <w:r w:rsidRPr="00E56AA3" w:rsidR="000C1E59">
        <w:rPr>
          <w:sz w:val="24"/>
          <w:szCs w:val="24"/>
        </w:rPr>
        <w:t xml:space="preserve"> grantee </w:t>
      </w:r>
      <w:r w:rsidRPr="00E56AA3" w:rsidR="00874270">
        <w:rPr>
          <w:sz w:val="24"/>
          <w:szCs w:val="24"/>
        </w:rPr>
        <w:t xml:space="preserve">Title X </w:t>
      </w:r>
      <w:r w:rsidRPr="00E56AA3" w:rsidR="000C1E59">
        <w:rPr>
          <w:sz w:val="24"/>
          <w:szCs w:val="24"/>
        </w:rPr>
        <w:t>projects and interact</w:t>
      </w:r>
      <w:r w:rsidRPr="00E56AA3" w:rsidR="003367C3">
        <w:rPr>
          <w:sz w:val="24"/>
          <w:szCs w:val="24"/>
        </w:rPr>
        <w:t>s</w:t>
      </w:r>
      <w:r w:rsidRPr="00E56AA3" w:rsidR="000C1E59">
        <w:rPr>
          <w:sz w:val="24"/>
          <w:szCs w:val="24"/>
        </w:rPr>
        <w:t xml:space="preserve"> with </w:t>
      </w:r>
      <w:r w:rsidRPr="00E56AA3" w:rsidR="00874270">
        <w:rPr>
          <w:sz w:val="24"/>
          <w:szCs w:val="24"/>
        </w:rPr>
        <w:t>grantees</w:t>
      </w:r>
      <w:r w:rsidRPr="00E56AA3" w:rsidR="000C1E59">
        <w:rPr>
          <w:sz w:val="24"/>
          <w:szCs w:val="24"/>
        </w:rPr>
        <w:t xml:space="preserve"> on FPAR</w:t>
      </w:r>
      <w:r w:rsidRPr="00E56AA3" w:rsidR="00247927">
        <w:rPr>
          <w:sz w:val="24"/>
          <w:szCs w:val="24"/>
        </w:rPr>
        <w:t xml:space="preserve"> reporting</w:t>
      </w:r>
      <w:r w:rsidRPr="00E56AA3" w:rsidR="000C1E59">
        <w:rPr>
          <w:sz w:val="24"/>
          <w:szCs w:val="24"/>
        </w:rPr>
        <w:t xml:space="preserve"> issues</w:t>
      </w:r>
      <w:r w:rsidRPr="00E56AA3" w:rsidR="00874270">
        <w:rPr>
          <w:sz w:val="24"/>
          <w:szCs w:val="24"/>
        </w:rPr>
        <w:t>,</w:t>
      </w:r>
      <w:r w:rsidRPr="00E56AA3" w:rsidR="009B60EA">
        <w:rPr>
          <w:sz w:val="24"/>
          <w:szCs w:val="24"/>
        </w:rPr>
        <w:t xml:space="preserve"> </w:t>
      </w:r>
      <w:r w:rsidRPr="00E56AA3" w:rsidR="00247927">
        <w:rPr>
          <w:sz w:val="24"/>
          <w:szCs w:val="24"/>
        </w:rPr>
        <w:t xml:space="preserve">to share </w:t>
      </w:r>
      <w:r w:rsidRPr="00E56AA3" w:rsidR="009B60EA">
        <w:rPr>
          <w:sz w:val="24"/>
          <w:szCs w:val="24"/>
        </w:rPr>
        <w:t xml:space="preserve">any known </w:t>
      </w:r>
      <w:r w:rsidRPr="00E56AA3" w:rsidR="00247927">
        <w:rPr>
          <w:sz w:val="24"/>
          <w:szCs w:val="24"/>
        </w:rPr>
        <w:t>problems and issues with the current forms and instructions</w:t>
      </w:r>
      <w:r w:rsidRPr="00E56AA3" w:rsidR="00933959">
        <w:rPr>
          <w:sz w:val="24"/>
          <w:szCs w:val="24"/>
        </w:rPr>
        <w:t xml:space="preserve">, as well as </w:t>
      </w:r>
      <w:r w:rsidRPr="00E56AA3" w:rsidR="00247927">
        <w:rPr>
          <w:sz w:val="24"/>
          <w:szCs w:val="24"/>
        </w:rPr>
        <w:t xml:space="preserve">suggest ways to </w:t>
      </w:r>
      <w:r w:rsidRPr="00E56AA3" w:rsidR="009B60EA">
        <w:rPr>
          <w:sz w:val="24"/>
          <w:szCs w:val="24"/>
        </w:rPr>
        <w:t xml:space="preserve">resolve </w:t>
      </w:r>
      <w:r w:rsidRPr="00E56AA3" w:rsidR="00440083">
        <w:rPr>
          <w:sz w:val="24"/>
          <w:szCs w:val="24"/>
        </w:rPr>
        <w:t xml:space="preserve">any </w:t>
      </w:r>
      <w:r w:rsidRPr="00E56AA3" w:rsidR="009B60EA">
        <w:rPr>
          <w:sz w:val="24"/>
          <w:szCs w:val="24"/>
        </w:rPr>
        <w:t xml:space="preserve">unclear wording that might reduce data quality </w:t>
      </w:r>
      <w:r w:rsidRPr="00E56AA3" w:rsidR="00933959">
        <w:rPr>
          <w:sz w:val="24"/>
          <w:szCs w:val="24"/>
        </w:rPr>
        <w:t xml:space="preserve">or </w:t>
      </w:r>
      <w:r w:rsidRPr="00E56AA3" w:rsidR="009B60EA">
        <w:rPr>
          <w:sz w:val="24"/>
          <w:szCs w:val="24"/>
        </w:rPr>
        <w:t xml:space="preserve">add burden. </w:t>
      </w:r>
    </w:p>
    <w:p w:rsidRPr="00E56AA3" w:rsidR="00D832DD" w:rsidP="00D832DD" w:rsidRDefault="00D832DD" w14:paraId="51C34F24" w14:textId="08191C55">
      <w:pPr>
        <w:pStyle w:val="Heading3"/>
        <w:keepNext/>
        <w:tabs>
          <w:tab w:val="clear" w:pos="1252"/>
          <w:tab w:val="num" w:pos="360"/>
        </w:tabs>
        <w:spacing w:before="0" w:after="120"/>
        <w:ind w:left="360"/>
        <w:rPr>
          <w:rStyle w:val="Heading3OMB"/>
        </w:rPr>
      </w:pPr>
      <w:bookmarkStart w:name="_Toc349905448" w:id="13"/>
      <w:bookmarkStart w:name="_Toc16533866" w:id="14"/>
      <w:bookmarkEnd w:id="13"/>
      <w:r w:rsidRPr="00E56AA3">
        <w:rPr>
          <w:rStyle w:val="Heading3OMB"/>
        </w:rPr>
        <w:t>Explanation of Any Payment/Gift to Respondents</w:t>
      </w:r>
      <w:bookmarkEnd w:id="14"/>
    </w:p>
    <w:p w:rsidRPr="00E56AA3" w:rsidR="00D832DD" w:rsidP="00D832DD" w:rsidRDefault="00D832DD" w14:paraId="4CBFE627" w14:textId="77777777">
      <w:pPr>
        <w:pStyle w:val="bodytext-gph"/>
        <w:rPr>
          <w:sz w:val="24"/>
          <w:szCs w:val="24"/>
        </w:rPr>
      </w:pPr>
      <w:r w:rsidRPr="00E56AA3">
        <w:rPr>
          <w:sz w:val="24"/>
          <w:szCs w:val="24"/>
        </w:rPr>
        <w:t xml:space="preserve">No payments or gifts will be provided to respondents. </w:t>
      </w:r>
    </w:p>
    <w:p w:rsidRPr="00E56AA3" w:rsidR="00D832DD" w:rsidP="00D832DD" w:rsidRDefault="00D832DD" w14:paraId="78ED4A58" w14:textId="64A20721">
      <w:pPr>
        <w:pStyle w:val="Heading3"/>
        <w:keepNext/>
        <w:tabs>
          <w:tab w:val="clear" w:pos="1252"/>
          <w:tab w:val="num" w:pos="360"/>
        </w:tabs>
        <w:spacing w:before="0" w:after="120"/>
        <w:ind w:left="360"/>
        <w:rPr>
          <w:rStyle w:val="Heading3OMB"/>
        </w:rPr>
      </w:pPr>
      <w:bookmarkStart w:name="_Toc16533867" w:id="15"/>
      <w:bookmarkStart w:name="_Hlk63696904" w:id="16"/>
      <w:r w:rsidRPr="00E56AA3">
        <w:rPr>
          <w:rStyle w:val="Heading3OMB"/>
        </w:rPr>
        <w:t>Assurance of Confidentiality Provided to Respondents</w:t>
      </w:r>
      <w:bookmarkEnd w:id="15"/>
    </w:p>
    <w:p w:rsidR="00722641" w:rsidP="007D0CD4" w:rsidRDefault="00722641" w14:paraId="4948F75E" w14:textId="77777777">
      <w:pPr>
        <w:pStyle w:val="bodytext-gph"/>
        <w:rPr>
          <w:sz w:val="24"/>
          <w:szCs w:val="24"/>
        </w:rPr>
      </w:pPr>
      <w:r w:rsidRPr="00722641">
        <w:rPr>
          <w:sz w:val="24"/>
          <w:szCs w:val="24"/>
        </w:rPr>
        <w:t xml:space="preserve">Per 42 CFR Part 593, while personally identifiable information (PII) will be collected about clients, the PII will not include client names or other direct personal identifiers; consequently, the data will not constitute Privacy Act records. FPAR 2.0 will not be used to attempt to identify </w:t>
      </w:r>
      <w:proofErr w:type="gramStart"/>
      <w:r w:rsidRPr="00722641">
        <w:rPr>
          <w:sz w:val="24"/>
          <w:szCs w:val="24"/>
        </w:rPr>
        <w:t>particular clients</w:t>
      </w:r>
      <w:proofErr w:type="gramEnd"/>
      <w:r w:rsidRPr="00722641">
        <w:rPr>
          <w:sz w:val="24"/>
          <w:szCs w:val="24"/>
        </w:rPr>
        <w:t xml:space="preserve">, but only to study clients’ characteristics at an aggregate level. The PII about a particular client will include a unique identifying number for data integrity purposes to ensure the system does not double-count individuals when compiling aggregate data covering more than one encounter. The unique identifying number will not be a direct personal identifier and cannot be used to retrieve data for study. Currently data is reported annually in 15 aggregate tables, and that will continue. Additional analyses will not include small cell sizes. </w:t>
      </w:r>
    </w:p>
    <w:p w:rsidRPr="00E56AA3" w:rsidR="00D832DD" w:rsidP="007D0CD4" w:rsidRDefault="00BA56CD" w14:paraId="424A0C8D" w14:textId="72D3FAC9">
      <w:pPr>
        <w:pStyle w:val="bodytext-gph"/>
        <w:rPr>
          <w:sz w:val="24"/>
          <w:szCs w:val="24"/>
        </w:rPr>
      </w:pPr>
      <w:r w:rsidRPr="00E56AA3">
        <w:rPr>
          <w:sz w:val="24"/>
          <w:szCs w:val="24"/>
        </w:rPr>
        <w:t>The FPAR 2.0 data system will be hosted in the contractor’s Amazon Web Services (AWS) FedRAMP-compliant cloud environment</w:t>
      </w:r>
      <w:r w:rsidR="00E56AA3">
        <w:rPr>
          <w:sz w:val="24"/>
          <w:szCs w:val="24"/>
        </w:rPr>
        <w:t xml:space="preserve"> and comply with HHS </w:t>
      </w:r>
      <w:r w:rsidRPr="00E56AA3" w:rsidR="00E56AA3">
        <w:rPr>
          <w:sz w:val="24"/>
          <w:szCs w:val="24"/>
        </w:rPr>
        <w:t>Enterprise Performance Life Cycle</w:t>
      </w:r>
      <w:r w:rsidR="00E56AA3">
        <w:rPr>
          <w:sz w:val="24"/>
          <w:szCs w:val="24"/>
        </w:rPr>
        <w:t xml:space="preserve"> including requirements for Authority to Operate, Privacy, etc. </w:t>
      </w:r>
    </w:p>
    <w:p w:rsidRPr="00E56AA3" w:rsidR="00D832DD" w:rsidP="00D832DD" w:rsidRDefault="00D832DD" w14:paraId="2DD05D5B" w14:textId="6EA38704">
      <w:pPr>
        <w:pStyle w:val="Heading3"/>
        <w:keepNext/>
        <w:tabs>
          <w:tab w:val="clear" w:pos="1252"/>
          <w:tab w:val="num" w:pos="360"/>
        </w:tabs>
        <w:spacing w:before="0" w:after="120"/>
        <w:ind w:left="360"/>
        <w:rPr>
          <w:rStyle w:val="Heading3OMB"/>
        </w:rPr>
      </w:pPr>
      <w:bookmarkStart w:name="_Toc16533868" w:id="17"/>
      <w:bookmarkEnd w:id="16"/>
      <w:r w:rsidRPr="00E56AA3">
        <w:rPr>
          <w:rStyle w:val="Heading3OMB"/>
        </w:rPr>
        <w:t>Justification for Sensitive Questions</w:t>
      </w:r>
      <w:bookmarkEnd w:id="17"/>
    </w:p>
    <w:p w:rsidRPr="00E56AA3" w:rsidR="00D832DD" w:rsidP="007D0CD4" w:rsidRDefault="004F5DED" w14:paraId="2D9A479F" w14:textId="6642950A">
      <w:pPr>
        <w:pStyle w:val="bodytext-gph"/>
        <w:rPr>
          <w:sz w:val="24"/>
          <w:szCs w:val="24"/>
        </w:rPr>
      </w:pPr>
      <w:r w:rsidRPr="00E56AA3">
        <w:rPr>
          <w:sz w:val="24"/>
          <w:szCs w:val="24"/>
        </w:rPr>
        <w:t>T</w:t>
      </w:r>
      <w:r w:rsidRPr="00E56AA3" w:rsidR="00D832DD">
        <w:rPr>
          <w:sz w:val="24"/>
          <w:szCs w:val="24"/>
        </w:rPr>
        <w:t xml:space="preserve">he FPAR </w:t>
      </w:r>
      <w:r w:rsidRPr="00E56AA3" w:rsidR="00D10572">
        <w:rPr>
          <w:sz w:val="24"/>
          <w:szCs w:val="24"/>
        </w:rPr>
        <w:t xml:space="preserve">2.0 </w:t>
      </w:r>
      <w:r w:rsidRPr="00E56AA3" w:rsidR="00D832DD">
        <w:rPr>
          <w:sz w:val="24"/>
          <w:szCs w:val="24"/>
        </w:rPr>
        <w:t>co</w:t>
      </w:r>
      <w:r w:rsidRPr="00E56AA3" w:rsidR="00D10572">
        <w:rPr>
          <w:sz w:val="24"/>
          <w:szCs w:val="24"/>
        </w:rPr>
        <w:t>llects</w:t>
      </w:r>
      <w:r w:rsidRPr="00E56AA3" w:rsidR="00D832DD">
        <w:rPr>
          <w:sz w:val="24"/>
          <w:szCs w:val="24"/>
        </w:rPr>
        <w:t xml:space="preserve"> several items of a sensitive nature </w:t>
      </w:r>
      <w:r w:rsidRPr="00E56AA3" w:rsidR="00D10572">
        <w:rPr>
          <w:sz w:val="24"/>
          <w:szCs w:val="24"/>
        </w:rPr>
        <w:t xml:space="preserve">in the encounter data </w:t>
      </w:r>
      <w:r w:rsidRPr="00E56AA3" w:rsidR="00D832DD">
        <w:rPr>
          <w:sz w:val="24"/>
          <w:szCs w:val="24"/>
        </w:rPr>
        <w:t>(e.g., user income and insurance status, user race</w:t>
      </w:r>
      <w:r w:rsidRPr="00E56AA3" w:rsidR="004349F2">
        <w:rPr>
          <w:sz w:val="24"/>
          <w:szCs w:val="24"/>
        </w:rPr>
        <w:t xml:space="preserve"> and ethnicity</w:t>
      </w:r>
      <w:r w:rsidRPr="00E56AA3" w:rsidR="00D832DD">
        <w:rPr>
          <w:sz w:val="24"/>
          <w:szCs w:val="24"/>
        </w:rPr>
        <w:t>, type of contraceptive method used or adopted, STD tests performed, and Pap and HIV test results)</w:t>
      </w:r>
      <w:r w:rsidRPr="00E56AA3" w:rsidR="00223056">
        <w:rPr>
          <w:sz w:val="24"/>
          <w:szCs w:val="24"/>
        </w:rPr>
        <w:t xml:space="preserve">. </w:t>
      </w:r>
      <w:r w:rsidRPr="00E56AA3" w:rsidR="00D832DD">
        <w:rPr>
          <w:sz w:val="24"/>
          <w:szCs w:val="24"/>
        </w:rPr>
        <w:t xml:space="preserve">These sensitive data are required to monitor compliance with statutory requirements, program regulations and guidelines, performance reporting, and ongoing program management. </w:t>
      </w:r>
    </w:p>
    <w:p w:rsidRPr="00D551AD" w:rsidR="00D832DD" w:rsidP="00D832DD" w:rsidRDefault="00D832DD" w14:paraId="12BA7741" w14:textId="5AD5D3ED">
      <w:pPr>
        <w:pStyle w:val="Heading3"/>
        <w:keepNext/>
        <w:tabs>
          <w:tab w:val="clear" w:pos="1252"/>
          <w:tab w:val="num" w:pos="360"/>
        </w:tabs>
        <w:spacing w:before="0" w:after="120"/>
        <w:ind w:left="360"/>
        <w:rPr>
          <w:rStyle w:val="Heading3OMB"/>
        </w:rPr>
      </w:pPr>
      <w:bookmarkStart w:name="_Toc16533869" w:id="18"/>
      <w:r w:rsidRPr="00D551AD">
        <w:rPr>
          <w:rStyle w:val="Heading3OMB"/>
        </w:rPr>
        <w:lastRenderedPageBreak/>
        <w:t>Estimates of Annualized Burden Hours (Total Hours and Wages)</w:t>
      </w:r>
      <w:bookmarkEnd w:id="18"/>
    </w:p>
    <w:p w:rsidRPr="00E56AA3" w:rsidR="00D832DD" w:rsidP="00D832DD" w:rsidRDefault="00D832DD" w14:paraId="167DBFF3" w14:textId="77777777">
      <w:pPr>
        <w:pStyle w:val="StyleHeading4Before0251"/>
      </w:pPr>
      <w:r w:rsidRPr="00E56AA3">
        <w:t>12A.</w:t>
      </w:r>
      <w:r w:rsidRPr="00E56AA3" w:rsidR="004349F2">
        <w:t xml:space="preserve"> </w:t>
      </w:r>
      <w:r w:rsidRPr="00E56AA3">
        <w:t>Estimated Annualized Burden Hours</w:t>
      </w:r>
    </w:p>
    <w:p w:rsidR="000F1AA7" w:rsidP="00316525" w:rsidRDefault="003D5A13" w14:paraId="1F3DA453" w14:textId="77777777">
      <w:pPr>
        <w:pStyle w:val="bodytext-gph"/>
        <w:rPr>
          <w:sz w:val="24"/>
          <w:szCs w:val="24"/>
        </w:rPr>
      </w:pPr>
      <w:r>
        <w:rPr>
          <w:sz w:val="24"/>
          <w:szCs w:val="24"/>
        </w:rPr>
        <w:t xml:space="preserve">OPA has revised burden estimates based on comments received by the National Family Planning and Reproductive Health Association (NFPRHA) during the </w:t>
      </w:r>
      <w:r w:rsidR="00246A66">
        <w:rPr>
          <w:sz w:val="24"/>
          <w:szCs w:val="24"/>
        </w:rPr>
        <w:t>60-day</w:t>
      </w:r>
      <w:r>
        <w:rPr>
          <w:sz w:val="24"/>
          <w:szCs w:val="24"/>
        </w:rPr>
        <w:t xml:space="preserve"> comment period. According to a member survey of 40 members, NFPRHA reports</w:t>
      </w:r>
      <w:r w:rsidR="00246A66">
        <w:rPr>
          <w:sz w:val="24"/>
          <w:szCs w:val="24"/>
        </w:rPr>
        <w:t xml:space="preserve"> an average</w:t>
      </w:r>
      <w:r>
        <w:rPr>
          <w:sz w:val="24"/>
          <w:szCs w:val="24"/>
        </w:rPr>
        <w:t xml:space="preserve"> one-time implementation burden of 183 hours per grantee.</w:t>
      </w:r>
      <w:r w:rsidR="00246A66">
        <w:rPr>
          <w:sz w:val="24"/>
          <w:szCs w:val="24"/>
        </w:rPr>
        <w:t xml:space="preserve"> </w:t>
      </w:r>
      <w:r w:rsidR="000F1AA7">
        <w:rPr>
          <w:sz w:val="24"/>
          <w:szCs w:val="24"/>
        </w:rPr>
        <w:t>This member survey was based on outdated information, specifically the number of data elements, several of which have been deleted or made optional, so the estimate below should represent a higher estimate.</w:t>
      </w:r>
    </w:p>
    <w:p w:rsidR="00246A66" w:rsidP="00316525" w:rsidRDefault="000F1AA7" w14:paraId="0C6B1119" w14:textId="50DAA085">
      <w:pPr>
        <w:pStyle w:val="bodytext-gph"/>
        <w:rPr>
          <w:sz w:val="24"/>
          <w:szCs w:val="24"/>
        </w:rPr>
      </w:pPr>
      <w:r>
        <w:rPr>
          <w:sz w:val="24"/>
          <w:szCs w:val="24"/>
        </w:rPr>
        <w:t>Additionally, recognizing the challenges in implementing FPAR 2.0, O</w:t>
      </w:r>
      <w:r w:rsidR="00246A66">
        <w:rPr>
          <w:sz w:val="24"/>
          <w:szCs w:val="24"/>
        </w:rPr>
        <w:t xml:space="preserve">PA is offering a </w:t>
      </w:r>
      <w:r w:rsidR="003E335E">
        <w:rPr>
          <w:sz w:val="24"/>
          <w:szCs w:val="24"/>
        </w:rPr>
        <w:t>3-year</w:t>
      </w:r>
      <w:r w:rsidR="00246A66">
        <w:rPr>
          <w:sz w:val="24"/>
          <w:szCs w:val="24"/>
        </w:rPr>
        <w:t xml:space="preserve"> optional reporting pathway for those grantees who cannot meet the existing FPAR 2.0 implementation timeline</w:t>
      </w:r>
      <w:r w:rsidR="003E335E">
        <w:rPr>
          <w:sz w:val="24"/>
          <w:szCs w:val="24"/>
        </w:rPr>
        <w:t xml:space="preserve">. </w:t>
      </w:r>
      <w:r>
        <w:rPr>
          <w:sz w:val="24"/>
          <w:szCs w:val="24"/>
        </w:rPr>
        <w:t xml:space="preserve">As currently planned, in year 1, a grantee would report FPAR 1.0 at the site level; in year two, FPAR 2.0 elements in aggregate; and in year 3, FPAR 2.0 by encounter at the site level. </w:t>
      </w:r>
      <w:r w:rsidR="003E335E">
        <w:rPr>
          <w:sz w:val="24"/>
          <w:szCs w:val="24"/>
        </w:rPr>
        <w:t>Based on previous feedback and research, OPA assumes that governmental agencies will have the largest implementation burden</w:t>
      </w:r>
      <w:r w:rsidRPr="003E335E" w:rsidR="003E335E">
        <w:rPr>
          <w:sz w:val="24"/>
          <w:szCs w:val="24"/>
        </w:rPr>
        <w:t xml:space="preserve"> </w:t>
      </w:r>
      <w:r w:rsidR="003E335E">
        <w:rPr>
          <w:sz w:val="24"/>
          <w:szCs w:val="24"/>
        </w:rPr>
        <w:t xml:space="preserve">and will choose the optional reporting pathway. </w:t>
      </w:r>
    </w:p>
    <w:p w:rsidR="00246A66" w:rsidP="00316525" w:rsidRDefault="00246A66" w14:paraId="5DE9A87F" w14:textId="3B38C401">
      <w:pPr>
        <w:pStyle w:val="bodytext-gph"/>
        <w:rPr>
          <w:sz w:val="24"/>
          <w:szCs w:val="24"/>
        </w:rPr>
      </w:pPr>
      <w:r>
        <w:rPr>
          <w:sz w:val="24"/>
          <w:szCs w:val="24"/>
        </w:rPr>
        <w:t xml:space="preserve">For non-governmental agencies, OPA assumes that they will </w:t>
      </w:r>
      <w:r w:rsidR="000F1AA7">
        <w:rPr>
          <w:sz w:val="24"/>
          <w:szCs w:val="24"/>
        </w:rPr>
        <w:t>incur</w:t>
      </w:r>
      <w:r>
        <w:rPr>
          <w:sz w:val="24"/>
          <w:szCs w:val="24"/>
        </w:rPr>
        <w:t xml:space="preserve"> the 183 implementation hours as reported by NFPHRA to meet the FPAR 2.0 timeline</w:t>
      </w:r>
      <w:r w:rsidR="000F1AA7">
        <w:rPr>
          <w:sz w:val="24"/>
          <w:szCs w:val="24"/>
        </w:rPr>
        <w:t xml:space="preserve"> in year one</w:t>
      </w:r>
      <w:r>
        <w:rPr>
          <w:sz w:val="24"/>
          <w:szCs w:val="24"/>
        </w:rPr>
        <w:t xml:space="preserve">. In the next two years of the OMB clearance, reporting burden </w:t>
      </w:r>
      <w:r w:rsidR="003E335E">
        <w:rPr>
          <w:sz w:val="24"/>
          <w:szCs w:val="24"/>
        </w:rPr>
        <w:t xml:space="preserve">would be less. OPA assumes twice as much </w:t>
      </w:r>
      <w:r w:rsidR="000F1AA7">
        <w:rPr>
          <w:sz w:val="24"/>
          <w:szCs w:val="24"/>
        </w:rPr>
        <w:t xml:space="preserve">hourly burden </w:t>
      </w:r>
      <w:r w:rsidR="003E335E">
        <w:rPr>
          <w:sz w:val="24"/>
          <w:szCs w:val="24"/>
        </w:rPr>
        <w:t xml:space="preserve">as the FPAR 1.0 clearance, for 72 hours. </w:t>
      </w:r>
    </w:p>
    <w:p w:rsidR="003E335E" w:rsidP="00316525" w:rsidRDefault="003E335E" w14:paraId="052A27BA" w14:textId="7E0558C8">
      <w:pPr>
        <w:pStyle w:val="bodytext-gph"/>
        <w:rPr>
          <w:sz w:val="24"/>
          <w:szCs w:val="24"/>
        </w:rPr>
      </w:pPr>
      <w:r>
        <w:rPr>
          <w:sz w:val="24"/>
          <w:szCs w:val="24"/>
        </w:rPr>
        <w:t>For governmental agencies, OPA assumes that they will report FPAR 1.0 in the first year and incur the same hourly burden</w:t>
      </w:r>
      <w:r w:rsidR="000F1AA7">
        <w:rPr>
          <w:sz w:val="24"/>
          <w:szCs w:val="24"/>
        </w:rPr>
        <w:t xml:space="preserve"> (36 hours)</w:t>
      </w:r>
      <w:r>
        <w:rPr>
          <w:sz w:val="24"/>
          <w:szCs w:val="24"/>
        </w:rPr>
        <w:t xml:space="preserve">, spend 183 one-time implementation hours in year two, and </w:t>
      </w:r>
      <w:r w:rsidR="000F1AA7">
        <w:rPr>
          <w:sz w:val="24"/>
          <w:szCs w:val="24"/>
        </w:rPr>
        <w:t xml:space="preserve">incur 72 hours of reporting burden in </w:t>
      </w:r>
      <w:r>
        <w:rPr>
          <w:sz w:val="24"/>
          <w:szCs w:val="24"/>
        </w:rPr>
        <w:t xml:space="preserve">year three. </w:t>
      </w:r>
    </w:p>
    <w:p w:rsidR="003E335E" w:rsidP="00316525" w:rsidRDefault="003E335E" w14:paraId="1FB49757" w14:textId="5F588A5E">
      <w:pPr>
        <w:pStyle w:val="bodytext-gph"/>
        <w:rPr>
          <w:sz w:val="24"/>
          <w:szCs w:val="24"/>
        </w:rPr>
      </w:pPr>
      <w:r>
        <w:rPr>
          <w:sz w:val="24"/>
          <w:szCs w:val="24"/>
        </w:rPr>
        <w:t xml:space="preserve">Of current grantees, there are 29 non-governmental agencies and 41 governmental agencies. Using the above methodology, OPA expects a total of </w:t>
      </w:r>
      <w:r w:rsidR="000F1AA7">
        <w:rPr>
          <w:sz w:val="24"/>
          <w:szCs w:val="24"/>
        </w:rPr>
        <w:t xml:space="preserve">hourly burden of </w:t>
      </w:r>
      <w:r>
        <w:rPr>
          <w:sz w:val="24"/>
          <w:szCs w:val="24"/>
        </w:rPr>
        <w:t xml:space="preserve">21,414 hours over 3 years, an average of 7138 hours per year, and an </w:t>
      </w:r>
      <w:r w:rsidRPr="005E3989">
        <w:rPr>
          <w:b/>
          <w:bCs/>
          <w:sz w:val="24"/>
          <w:szCs w:val="24"/>
        </w:rPr>
        <w:t xml:space="preserve">average of 102 hours per </w:t>
      </w:r>
      <w:r w:rsidRPr="005E3989" w:rsidR="000F1AA7">
        <w:rPr>
          <w:b/>
          <w:bCs/>
          <w:sz w:val="24"/>
          <w:szCs w:val="24"/>
        </w:rPr>
        <w:t>respondent</w:t>
      </w:r>
      <w:r w:rsidR="000F1AA7">
        <w:rPr>
          <w:sz w:val="24"/>
          <w:szCs w:val="24"/>
        </w:rPr>
        <w:t xml:space="preserve"> per year</w:t>
      </w:r>
      <w:r>
        <w:rPr>
          <w:sz w:val="24"/>
          <w:szCs w:val="24"/>
        </w:rPr>
        <w:t xml:space="preserve">. </w:t>
      </w:r>
    </w:p>
    <w:p w:rsidRPr="00E56AA3" w:rsidR="00D832DD" w:rsidP="00316525" w:rsidRDefault="00D832DD" w14:paraId="71397DC1" w14:textId="200DFDA6">
      <w:pPr>
        <w:pStyle w:val="bodytext-gph"/>
        <w:rPr>
          <w:sz w:val="24"/>
          <w:szCs w:val="24"/>
        </w:rPr>
      </w:pPr>
      <w:r w:rsidRPr="00E56AA3">
        <w:rPr>
          <w:sz w:val="24"/>
          <w:szCs w:val="24"/>
        </w:rPr>
        <w:t xml:space="preserve">The estimated annualized hour burden of responding to this information collection is </w:t>
      </w:r>
      <w:r w:rsidR="003E335E">
        <w:rPr>
          <w:rStyle w:val="Stylebodytext-gphBoldChar"/>
          <w:sz w:val="24"/>
          <w:szCs w:val="24"/>
        </w:rPr>
        <w:t>7,140</w:t>
      </w:r>
      <w:r w:rsidRPr="00E56AA3">
        <w:rPr>
          <w:rStyle w:val="Stylebodytext-gphBoldChar"/>
          <w:sz w:val="24"/>
          <w:szCs w:val="24"/>
        </w:rPr>
        <w:t xml:space="preserve"> hours</w:t>
      </w:r>
      <w:r w:rsidR="000F1AA7">
        <w:rPr>
          <w:sz w:val="24"/>
          <w:szCs w:val="24"/>
        </w:rPr>
        <w:t xml:space="preserve"> </w:t>
      </w:r>
      <w:r w:rsidRPr="00E56AA3">
        <w:rPr>
          <w:sz w:val="24"/>
          <w:szCs w:val="24"/>
        </w:rPr>
        <w:t xml:space="preserve">(see </w:t>
      </w:r>
      <w:r w:rsidRPr="00E56AA3">
        <w:rPr>
          <w:b/>
          <w:bCs/>
          <w:sz w:val="24"/>
          <w:szCs w:val="24"/>
        </w:rPr>
        <w:t>Exhibit 3</w:t>
      </w:r>
      <w:r w:rsidRPr="00E56AA3">
        <w:rPr>
          <w:sz w:val="24"/>
          <w:szCs w:val="24"/>
        </w:rPr>
        <w:t xml:space="preserve">). The hour-burden estimates include the time spent by grantee staff to retrieve, compile, verify, and report the FPAR data using the </w:t>
      </w:r>
      <w:r w:rsidRPr="00E56AA3">
        <w:rPr>
          <w:i/>
          <w:iCs/>
          <w:sz w:val="24"/>
          <w:szCs w:val="24"/>
        </w:rPr>
        <w:t xml:space="preserve">FPAR </w:t>
      </w:r>
      <w:r w:rsidRPr="00E56AA3" w:rsidR="00C96ABF">
        <w:rPr>
          <w:i/>
          <w:iCs/>
          <w:sz w:val="24"/>
          <w:szCs w:val="24"/>
        </w:rPr>
        <w:t xml:space="preserve">2.0 </w:t>
      </w:r>
      <w:r w:rsidRPr="00E56AA3">
        <w:rPr>
          <w:i/>
          <w:iCs/>
          <w:sz w:val="24"/>
          <w:szCs w:val="24"/>
        </w:rPr>
        <w:t>Data System</w:t>
      </w:r>
      <w:r w:rsidRPr="00E56AA3">
        <w:rPr>
          <w:sz w:val="24"/>
          <w:szCs w:val="24"/>
        </w:rPr>
        <w:t xml:space="preserve">, and exclude any hour burden associated with customary and usual practices that the grantee would carry out in the absence of the FPAR reporting requirement. </w:t>
      </w:r>
    </w:p>
    <w:p w:rsidRPr="00E56AA3" w:rsidR="00D832DD" w:rsidP="00D832DD" w:rsidRDefault="00D832DD" w14:paraId="459A42F5" w14:textId="4466E0A0">
      <w:pPr>
        <w:pStyle w:val="Caption"/>
        <w:keepNext/>
        <w:spacing w:after="20"/>
        <w:ind w:left="360"/>
        <w:rPr>
          <w:sz w:val="24"/>
          <w:szCs w:val="24"/>
        </w:rPr>
      </w:pPr>
      <w:bookmarkStart w:name="_Toc16534322" w:id="19"/>
      <w:r w:rsidRPr="00E56AA3">
        <w:rPr>
          <w:sz w:val="24"/>
          <w:szCs w:val="24"/>
        </w:rPr>
        <w:t xml:space="preserve">Exhibit </w:t>
      </w:r>
      <w:r w:rsidRPr="00E56AA3" w:rsidR="00B561EB">
        <w:rPr>
          <w:noProof/>
          <w:sz w:val="24"/>
          <w:szCs w:val="24"/>
        </w:rPr>
        <w:fldChar w:fldCharType="begin"/>
      </w:r>
      <w:r w:rsidRPr="00E56AA3" w:rsidR="00B561EB">
        <w:rPr>
          <w:noProof/>
          <w:sz w:val="24"/>
          <w:szCs w:val="24"/>
        </w:rPr>
        <w:instrText xml:space="preserve"> SEQ Exhibit \* ARABIC </w:instrText>
      </w:r>
      <w:r w:rsidRPr="00E56AA3" w:rsidR="00B561EB">
        <w:rPr>
          <w:noProof/>
          <w:sz w:val="24"/>
          <w:szCs w:val="24"/>
        </w:rPr>
        <w:fldChar w:fldCharType="separate"/>
      </w:r>
      <w:r w:rsidRPr="00E56AA3" w:rsidR="00A40626">
        <w:rPr>
          <w:noProof/>
          <w:sz w:val="24"/>
          <w:szCs w:val="24"/>
        </w:rPr>
        <w:t>3</w:t>
      </w:r>
      <w:r w:rsidRPr="00E56AA3" w:rsidR="00B561EB">
        <w:rPr>
          <w:noProof/>
          <w:sz w:val="24"/>
          <w:szCs w:val="24"/>
        </w:rPr>
        <w:fldChar w:fldCharType="end"/>
      </w:r>
      <w:r w:rsidRPr="00E56AA3">
        <w:rPr>
          <w:sz w:val="24"/>
          <w:szCs w:val="24"/>
        </w:rPr>
        <w:t>–Estimated Hour Burden</w:t>
      </w:r>
      <w:bookmarkEnd w:id="19"/>
    </w:p>
    <w:tbl>
      <w:tblPr>
        <w:tblW w:w="9020" w:type="dxa"/>
        <w:tblInd w:w="468" w:type="dxa"/>
        <w:tblBorders>
          <w:top w:val="single" w:color="auto" w:sz="8" w:space="0"/>
          <w:left w:val="single" w:color="auto" w:sz="8" w:space="0"/>
          <w:bottom w:val="single" w:color="auto" w:sz="8" w:space="0"/>
          <w:right w:val="single" w:color="auto" w:sz="8" w:space="0"/>
          <w:insideH w:val="single" w:color="auto" w:sz="4" w:space="0"/>
          <w:insideV w:val="single" w:color="auto" w:sz="4" w:space="0"/>
        </w:tblBorders>
        <w:tblLayout w:type="fixed"/>
        <w:tblCellMar>
          <w:left w:w="0" w:type="dxa"/>
          <w:right w:w="0" w:type="dxa"/>
        </w:tblCellMar>
        <w:tblLook w:val="0000" w:firstRow="0" w:lastRow="0" w:firstColumn="0" w:lastColumn="0" w:noHBand="0" w:noVBand="0"/>
      </w:tblPr>
      <w:tblGrid>
        <w:gridCol w:w="1170"/>
        <w:gridCol w:w="1080"/>
        <w:gridCol w:w="1350"/>
        <w:gridCol w:w="1806"/>
        <w:gridCol w:w="1807"/>
        <w:gridCol w:w="1807"/>
      </w:tblGrid>
      <w:tr w:rsidRPr="00E56AA3" w:rsidR="00D832DD" w:rsidTr="003D2D3C" w14:paraId="71962E59" w14:textId="77777777">
        <w:tc>
          <w:tcPr>
            <w:tcW w:w="1170" w:type="dxa"/>
            <w:shd w:val="clear" w:color="auto" w:fill="F2F2F2" w:themeFill="background1" w:themeFillShade="F2"/>
            <w:tcMar>
              <w:top w:w="0" w:type="dxa"/>
              <w:left w:w="108" w:type="dxa"/>
              <w:bottom w:w="0" w:type="dxa"/>
              <w:right w:w="108" w:type="dxa"/>
            </w:tcMar>
            <w:vAlign w:val="bottom"/>
          </w:tcPr>
          <w:p w:rsidRPr="00E56AA3" w:rsidR="00D832DD" w:rsidP="00B50F09" w:rsidRDefault="00D832DD" w14:paraId="4A0795EF" w14:textId="77777777">
            <w:pPr>
              <w:spacing w:before="40"/>
              <w:jc w:val="center"/>
              <w:rPr>
                <w:b/>
                <w:bCs/>
              </w:rPr>
            </w:pPr>
            <w:r w:rsidRPr="00E56AA3">
              <w:rPr>
                <w:b/>
                <w:bCs/>
              </w:rPr>
              <w:t>Type of Respondent</w:t>
            </w:r>
          </w:p>
        </w:tc>
        <w:tc>
          <w:tcPr>
            <w:tcW w:w="1080" w:type="dxa"/>
            <w:shd w:val="clear" w:color="auto" w:fill="F2F2F2" w:themeFill="background1" w:themeFillShade="F2"/>
            <w:tcMar>
              <w:top w:w="0" w:type="dxa"/>
              <w:left w:w="108" w:type="dxa"/>
              <w:bottom w:w="0" w:type="dxa"/>
              <w:right w:w="108" w:type="dxa"/>
            </w:tcMar>
            <w:vAlign w:val="bottom"/>
          </w:tcPr>
          <w:p w:rsidRPr="00E56AA3" w:rsidR="00D832DD" w:rsidP="00B50F09" w:rsidRDefault="00D832DD" w14:paraId="200FBF01" w14:textId="77777777">
            <w:pPr>
              <w:spacing w:before="40"/>
              <w:jc w:val="center"/>
              <w:rPr>
                <w:b/>
                <w:bCs/>
              </w:rPr>
            </w:pPr>
            <w:r w:rsidRPr="00E56AA3">
              <w:rPr>
                <w:b/>
                <w:bCs/>
              </w:rPr>
              <w:t>Form Name</w:t>
            </w:r>
          </w:p>
        </w:tc>
        <w:tc>
          <w:tcPr>
            <w:tcW w:w="1350" w:type="dxa"/>
            <w:shd w:val="clear" w:color="auto" w:fill="F2F2F2" w:themeFill="background1" w:themeFillShade="F2"/>
            <w:vAlign w:val="bottom"/>
          </w:tcPr>
          <w:p w:rsidRPr="00E56AA3" w:rsidR="00D832DD" w:rsidP="00B50F09" w:rsidRDefault="00D832DD" w14:paraId="171F404A" w14:textId="77777777">
            <w:pPr>
              <w:spacing w:before="40"/>
              <w:jc w:val="center"/>
              <w:rPr>
                <w:b/>
                <w:bCs/>
              </w:rPr>
            </w:pPr>
            <w:r w:rsidRPr="00E56AA3">
              <w:rPr>
                <w:b/>
                <w:bCs/>
              </w:rPr>
              <w:t>Number of Respondents</w:t>
            </w:r>
          </w:p>
        </w:tc>
        <w:tc>
          <w:tcPr>
            <w:tcW w:w="1806" w:type="dxa"/>
            <w:shd w:val="clear" w:color="auto" w:fill="F2F2F2" w:themeFill="background1" w:themeFillShade="F2"/>
            <w:vAlign w:val="bottom"/>
          </w:tcPr>
          <w:p w:rsidRPr="00E56AA3" w:rsidR="00D832DD" w:rsidP="00B50F09" w:rsidRDefault="00D832DD" w14:paraId="24F20FD5" w14:textId="77777777">
            <w:pPr>
              <w:spacing w:before="40"/>
              <w:jc w:val="center"/>
              <w:rPr>
                <w:b/>
                <w:bCs/>
              </w:rPr>
            </w:pPr>
            <w:r w:rsidRPr="00E56AA3">
              <w:rPr>
                <w:b/>
                <w:bCs/>
              </w:rPr>
              <w:t>Number of Responses per Respondent</w:t>
            </w:r>
          </w:p>
        </w:tc>
        <w:tc>
          <w:tcPr>
            <w:tcW w:w="1807" w:type="dxa"/>
            <w:shd w:val="clear" w:color="auto" w:fill="F2F2F2" w:themeFill="background1" w:themeFillShade="F2"/>
            <w:tcMar>
              <w:top w:w="0" w:type="dxa"/>
              <w:left w:w="108" w:type="dxa"/>
              <w:bottom w:w="0" w:type="dxa"/>
              <w:right w:w="108" w:type="dxa"/>
            </w:tcMar>
            <w:vAlign w:val="bottom"/>
          </w:tcPr>
          <w:p w:rsidRPr="00E56AA3" w:rsidR="00D832DD" w:rsidP="00B50F09" w:rsidRDefault="00D832DD" w14:paraId="755613A6" w14:textId="77777777">
            <w:pPr>
              <w:spacing w:before="40"/>
              <w:jc w:val="center"/>
              <w:rPr>
                <w:b/>
                <w:bCs/>
              </w:rPr>
            </w:pPr>
            <w:r w:rsidRPr="00E56AA3">
              <w:rPr>
                <w:b/>
                <w:bCs/>
              </w:rPr>
              <w:t>Average Annualized Burden per Response (Hours)</w:t>
            </w:r>
          </w:p>
        </w:tc>
        <w:tc>
          <w:tcPr>
            <w:tcW w:w="1807" w:type="dxa"/>
            <w:shd w:val="clear" w:color="auto" w:fill="F2F2F2" w:themeFill="background1" w:themeFillShade="F2"/>
            <w:vAlign w:val="bottom"/>
          </w:tcPr>
          <w:p w:rsidRPr="00E56AA3" w:rsidR="00D832DD" w:rsidP="00B50F09" w:rsidRDefault="00D832DD" w14:paraId="023CCD21" w14:textId="77777777">
            <w:pPr>
              <w:spacing w:before="40"/>
              <w:jc w:val="center"/>
              <w:rPr>
                <w:b/>
                <w:bCs/>
              </w:rPr>
            </w:pPr>
            <w:r w:rsidRPr="00E56AA3">
              <w:rPr>
                <w:b/>
                <w:bCs/>
              </w:rPr>
              <w:t>Annualized Total Burden (Hours)</w:t>
            </w:r>
          </w:p>
        </w:tc>
      </w:tr>
      <w:tr w:rsidRPr="00E56AA3" w:rsidR="00D832DD" w:rsidTr="00760BBD" w14:paraId="0D2B190D" w14:textId="77777777">
        <w:tc>
          <w:tcPr>
            <w:tcW w:w="1170" w:type="dxa"/>
            <w:tcMar>
              <w:top w:w="0" w:type="dxa"/>
              <w:left w:w="108" w:type="dxa"/>
              <w:bottom w:w="0" w:type="dxa"/>
              <w:right w:w="108" w:type="dxa"/>
            </w:tcMar>
          </w:tcPr>
          <w:p w:rsidRPr="00E56AA3" w:rsidR="00D832DD" w:rsidP="00760BBD" w:rsidRDefault="00D832DD" w14:paraId="297CF17D" w14:textId="77777777">
            <w:pPr>
              <w:spacing w:before="60" w:after="60"/>
            </w:pPr>
            <w:r w:rsidRPr="00E56AA3">
              <w:t>Grantees</w:t>
            </w:r>
          </w:p>
        </w:tc>
        <w:tc>
          <w:tcPr>
            <w:tcW w:w="1080" w:type="dxa"/>
            <w:tcMar>
              <w:top w:w="0" w:type="dxa"/>
              <w:left w:w="108" w:type="dxa"/>
              <w:bottom w:w="0" w:type="dxa"/>
              <w:right w:w="108" w:type="dxa"/>
            </w:tcMar>
          </w:tcPr>
          <w:p w:rsidRPr="00E56AA3" w:rsidR="00D832DD" w:rsidP="00D551AD" w:rsidRDefault="00D832DD" w14:paraId="39491B35" w14:textId="77777777">
            <w:pPr>
              <w:spacing w:before="60" w:after="60"/>
              <w:jc w:val="center"/>
            </w:pPr>
            <w:r w:rsidRPr="00E56AA3">
              <w:t>FPAR</w:t>
            </w:r>
          </w:p>
        </w:tc>
        <w:tc>
          <w:tcPr>
            <w:tcW w:w="1350" w:type="dxa"/>
          </w:tcPr>
          <w:p w:rsidRPr="00E56AA3" w:rsidR="00D832DD" w:rsidP="00760BBD" w:rsidRDefault="003E335E" w14:paraId="44A58F14" w14:textId="4E538BB9">
            <w:pPr>
              <w:spacing w:before="60" w:after="60"/>
              <w:jc w:val="center"/>
            </w:pPr>
            <w:r>
              <w:t>70</w:t>
            </w:r>
          </w:p>
        </w:tc>
        <w:tc>
          <w:tcPr>
            <w:tcW w:w="1806" w:type="dxa"/>
          </w:tcPr>
          <w:p w:rsidRPr="00E56AA3" w:rsidR="00D832DD" w:rsidP="00760BBD" w:rsidRDefault="00D832DD" w14:paraId="1E6ECF67" w14:textId="77777777">
            <w:pPr>
              <w:spacing w:before="60" w:after="60"/>
              <w:jc w:val="center"/>
            </w:pPr>
            <w:r w:rsidRPr="00E56AA3">
              <w:t>1</w:t>
            </w:r>
          </w:p>
        </w:tc>
        <w:tc>
          <w:tcPr>
            <w:tcW w:w="1807" w:type="dxa"/>
            <w:tcMar>
              <w:top w:w="0" w:type="dxa"/>
              <w:left w:w="108" w:type="dxa"/>
              <w:bottom w:w="0" w:type="dxa"/>
              <w:right w:w="108" w:type="dxa"/>
            </w:tcMar>
          </w:tcPr>
          <w:p w:rsidRPr="00E56AA3" w:rsidR="00D832DD" w:rsidP="00760BBD" w:rsidRDefault="003E335E" w14:paraId="1C1773CB" w14:textId="61DD9C22">
            <w:pPr>
              <w:spacing w:before="60" w:after="60"/>
              <w:jc w:val="center"/>
            </w:pPr>
            <w:r>
              <w:t>102</w:t>
            </w:r>
          </w:p>
        </w:tc>
        <w:tc>
          <w:tcPr>
            <w:tcW w:w="1807" w:type="dxa"/>
          </w:tcPr>
          <w:p w:rsidRPr="00E56AA3" w:rsidR="00D832DD" w:rsidP="00760BBD" w:rsidRDefault="003E335E" w14:paraId="4AC1F043" w14:textId="3CE41839">
            <w:pPr>
              <w:spacing w:before="60" w:after="60"/>
              <w:jc w:val="center"/>
            </w:pPr>
            <w:r>
              <w:t>7,140</w:t>
            </w:r>
          </w:p>
        </w:tc>
      </w:tr>
    </w:tbl>
    <w:p w:rsidRPr="00E56AA3" w:rsidR="00D832DD" w:rsidP="00D832DD" w:rsidRDefault="00D832DD" w14:paraId="496CD1FA" w14:textId="77777777">
      <w:bookmarkStart w:name="_Toc192061310" w:id="20"/>
      <w:bookmarkStart w:name="_Toc193106949" w:id="21"/>
    </w:p>
    <w:p w:rsidRPr="00E56AA3" w:rsidR="00D832DD" w:rsidP="007D0CD4" w:rsidRDefault="0090191B" w14:paraId="6EC03DE2" w14:textId="6AFCD116">
      <w:pPr>
        <w:pStyle w:val="bodytext-gph"/>
        <w:rPr>
          <w:sz w:val="24"/>
          <w:szCs w:val="24"/>
        </w:rPr>
      </w:pPr>
      <w:proofErr w:type="gramStart"/>
      <w:r>
        <w:rPr>
          <w:sz w:val="24"/>
          <w:szCs w:val="24"/>
        </w:rPr>
        <w:t>The</w:t>
      </w:r>
      <w:r w:rsidRPr="00E56AA3" w:rsidR="00D832DD">
        <w:rPr>
          <w:sz w:val="24"/>
          <w:szCs w:val="24"/>
        </w:rPr>
        <w:t xml:space="preserve"> majority of</w:t>
      </w:r>
      <w:proofErr w:type="gramEnd"/>
      <w:r w:rsidRPr="00E56AA3" w:rsidR="00D832DD">
        <w:rPr>
          <w:sz w:val="24"/>
          <w:szCs w:val="24"/>
        </w:rPr>
        <w:t xml:space="preserve"> Title X service grantees</w:t>
      </w:r>
      <w:r>
        <w:rPr>
          <w:sz w:val="24"/>
          <w:szCs w:val="24"/>
        </w:rPr>
        <w:t xml:space="preserve"> have some type of electronic reporting system, although </w:t>
      </w:r>
      <w:r w:rsidR="00151A2B">
        <w:rPr>
          <w:sz w:val="24"/>
          <w:szCs w:val="24"/>
        </w:rPr>
        <w:t>not all</w:t>
      </w:r>
      <w:r>
        <w:rPr>
          <w:sz w:val="24"/>
          <w:szCs w:val="24"/>
        </w:rPr>
        <w:t>. The annual reporting burden will vary greatly depending on available technology and available resources</w:t>
      </w:r>
      <w:r w:rsidR="003E335E">
        <w:rPr>
          <w:sz w:val="24"/>
          <w:szCs w:val="24"/>
        </w:rPr>
        <w:t>.</w:t>
      </w:r>
      <w:r w:rsidR="009D5D18">
        <w:rPr>
          <w:sz w:val="24"/>
          <w:szCs w:val="24"/>
        </w:rPr>
        <w:t xml:space="preserve"> </w:t>
      </w:r>
    </w:p>
    <w:p w:rsidRPr="00E56AA3" w:rsidR="00BB7C36" w:rsidP="0038091D" w:rsidRDefault="00BB7C36" w14:paraId="6012EDAD" w14:textId="176DAA84">
      <w:pPr>
        <w:pStyle w:val="bodytext-gph"/>
        <w:rPr>
          <w:sz w:val="24"/>
          <w:szCs w:val="24"/>
        </w:rPr>
      </w:pPr>
    </w:p>
    <w:p w:rsidRPr="00E56AA3" w:rsidR="00D832DD" w:rsidP="00316525" w:rsidRDefault="00D832DD" w14:paraId="5134F950" w14:textId="77777777">
      <w:pPr>
        <w:pStyle w:val="StyleHeading4Before0251"/>
        <w:keepNext/>
      </w:pPr>
      <w:r w:rsidRPr="00E56AA3">
        <w:t>12.</w:t>
      </w:r>
      <w:r w:rsidRPr="00E56AA3" w:rsidR="00FF4061">
        <w:t xml:space="preserve"> </w:t>
      </w:r>
      <w:r w:rsidRPr="00E56AA3">
        <w:t>B.</w:t>
      </w:r>
      <w:r w:rsidRPr="00E56AA3" w:rsidR="00316525">
        <w:t xml:space="preserve"> </w:t>
      </w:r>
      <w:r w:rsidRPr="00E56AA3">
        <w:t>Estimated Annualized Respondent Cost Burden</w:t>
      </w:r>
      <w:bookmarkEnd w:id="20"/>
      <w:bookmarkEnd w:id="21"/>
    </w:p>
    <w:p w:rsidRPr="00E56AA3" w:rsidR="00D832DD" w:rsidP="007D0CD4" w:rsidRDefault="00D832DD" w14:paraId="784D4860" w14:textId="1DDF5599">
      <w:pPr>
        <w:pStyle w:val="bodytext-gph"/>
        <w:rPr>
          <w:b/>
          <w:bCs/>
          <w:sz w:val="24"/>
          <w:szCs w:val="24"/>
        </w:rPr>
      </w:pPr>
      <w:r w:rsidRPr="00E56AA3">
        <w:rPr>
          <w:sz w:val="24"/>
          <w:szCs w:val="24"/>
        </w:rPr>
        <w:t xml:space="preserve">The estimated total annualized labor cost to respond to the FPAR is </w:t>
      </w:r>
      <w:r w:rsidRPr="00E56AA3">
        <w:rPr>
          <w:b/>
          <w:bCs/>
          <w:sz w:val="24"/>
          <w:szCs w:val="24"/>
        </w:rPr>
        <w:t>$</w:t>
      </w:r>
      <w:r w:rsidR="000F1AA7">
        <w:rPr>
          <w:b/>
          <w:bCs/>
          <w:sz w:val="24"/>
          <w:szCs w:val="24"/>
        </w:rPr>
        <w:t>286,457</w:t>
      </w:r>
      <w:r w:rsidRPr="00E56AA3" w:rsidR="003B14B3">
        <w:rPr>
          <w:b/>
          <w:bCs/>
          <w:sz w:val="24"/>
          <w:szCs w:val="24"/>
        </w:rPr>
        <w:t xml:space="preserve"> </w:t>
      </w:r>
      <w:r w:rsidRPr="00E56AA3">
        <w:rPr>
          <w:sz w:val="24"/>
          <w:szCs w:val="24"/>
        </w:rPr>
        <w:t xml:space="preserve">or an average of </w:t>
      </w:r>
      <w:r w:rsidRPr="00E56AA3">
        <w:rPr>
          <w:b/>
          <w:bCs/>
          <w:sz w:val="24"/>
          <w:szCs w:val="24"/>
        </w:rPr>
        <w:t>$</w:t>
      </w:r>
      <w:r w:rsidR="000F1AA7">
        <w:rPr>
          <w:b/>
          <w:bCs/>
          <w:sz w:val="24"/>
          <w:szCs w:val="24"/>
        </w:rPr>
        <w:t>4,092.24</w:t>
      </w:r>
      <w:r w:rsidRPr="00E56AA3">
        <w:rPr>
          <w:sz w:val="24"/>
          <w:szCs w:val="24"/>
        </w:rPr>
        <w:t xml:space="preserve"> per respondent (see </w:t>
      </w:r>
      <w:r w:rsidRPr="00E56AA3">
        <w:rPr>
          <w:b/>
          <w:bCs/>
          <w:sz w:val="24"/>
          <w:szCs w:val="24"/>
        </w:rPr>
        <w:t>Exhibit 4</w:t>
      </w:r>
      <w:r w:rsidRPr="00E56AA3">
        <w:rPr>
          <w:sz w:val="24"/>
          <w:szCs w:val="24"/>
        </w:rPr>
        <w:t xml:space="preserve">). The estimated hourly wage rate </w:t>
      </w:r>
      <w:r w:rsidRPr="00E56AA3" w:rsidR="009F0276">
        <w:rPr>
          <w:sz w:val="24"/>
          <w:szCs w:val="24"/>
        </w:rPr>
        <w:t xml:space="preserve">($40.12) </w:t>
      </w:r>
      <w:r w:rsidRPr="00E56AA3">
        <w:rPr>
          <w:sz w:val="24"/>
          <w:szCs w:val="24"/>
        </w:rPr>
        <w:t xml:space="preserve">is a weighted average based on the distribution of the hour burden across four different categories of grantee labor (i.e., clerical/unskilled, skilled/technical, </w:t>
      </w:r>
      <w:proofErr w:type="gramStart"/>
      <w:r w:rsidRPr="00E56AA3">
        <w:rPr>
          <w:sz w:val="24"/>
          <w:szCs w:val="24"/>
        </w:rPr>
        <w:t>managerial</w:t>
      </w:r>
      <w:proofErr w:type="gramEnd"/>
      <w:r w:rsidRPr="00E56AA3">
        <w:rPr>
          <w:sz w:val="24"/>
          <w:szCs w:val="24"/>
        </w:rPr>
        <w:t xml:space="preserve"> or professional, and executive). This</w:t>
      </w:r>
      <w:r w:rsidRPr="00E56AA3" w:rsidR="009F0276">
        <w:rPr>
          <w:sz w:val="24"/>
          <w:szCs w:val="24"/>
        </w:rPr>
        <w:t xml:space="preserve"> hour burden</w:t>
      </w:r>
      <w:r w:rsidRPr="00E56AA3">
        <w:rPr>
          <w:sz w:val="24"/>
          <w:szCs w:val="24"/>
        </w:rPr>
        <w:t xml:space="preserve"> across labor categories is based on findings from the </w:t>
      </w:r>
      <w:r w:rsidRPr="00E56AA3">
        <w:rPr>
          <w:i/>
          <w:iCs/>
          <w:sz w:val="24"/>
          <w:szCs w:val="24"/>
        </w:rPr>
        <w:t>2009 FPAR Burden Study</w:t>
      </w:r>
      <w:r w:rsidRPr="00E56AA3">
        <w:rPr>
          <w:sz w:val="24"/>
          <w:szCs w:val="24"/>
        </w:rPr>
        <w:t>.</w:t>
      </w:r>
      <w:r w:rsidRPr="00E56AA3" w:rsidR="00E61518">
        <w:rPr>
          <w:sz w:val="24"/>
          <w:szCs w:val="24"/>
        </w:rPr>
        <w:t xml:space="preserve"> </w:t>
      </w:r>
      <w:hyperlink w:tooltip=",  #565" w:history="1" w:anchor="_ENREF_17">
        <w:r w:rsidRPr="00E56AA3" w:rsidR="00E61518">
          <w:rPr>
            <w:rStyle w:val="Hyperlink"/>
            <w:sz w:val="24"/>
            <w:szCs w:val="24"/>
            <w:u w:val="none"/>
            <w:vertAlign w:val="superscript"/>
          </w:rPr>
          <w:t>17</w:t>
        </w:r>
      </w:hyperlink>
      <w:r w:rsidRPr="00E56AA3">
        <w:rPr>
          <w:sz w:val="24"/>
          <w:szCs w:val="24"/>
        </w:rPr>
        <w:t xml:space="preserve"> The average wage rate for each labor category was obtained from the U.S. Bureau of Labor Statistics </w:t>
      </w:r>
      <w:r w:rsidRPr="00E56AA3" w:rsidR="00B92121">
        <w:rPr>
          <w:sz w:val="24"/>
          <w:szCs w:val="24"/>
        </w:rPr>
        <w:t xml:space="preserve">2019 </w:t>
      </w:r>
      <w:r w:rsidRPr="00E56AA3">
        <w:rPr>
          <w:sz w:val="24"/>
          <w:szCs w:val="24"/>
        </w:rPr>
        <w:t>wage rates for the health care and social assistance sector.</w:t>
      </w:r>
      <w:r w:rsidRPr="00E56AA3" w:rsidR="00E61518">
        <w:rPr>
          <w:sz w:val="24"/>
          <w:szCs w:val="24"/>
        </w:rPr>
        <w:t xml:space="preserve"> </w:t>
      </w:r>
      <w:hyperlink w:tooltip=",  #565" w:history="1" w:anchor="_ENREF_17">
        <w:r w:rsidRPr="00E56AA3" w:rsidR="00E61518">
          <w:rPr>
            <w:rStyle w:val="Hyperlink"/>
            <w:sz w:val="24"/>
            <w:szCs w:val="24"/>
            <w:u w:val="none"/>
            <w:vertAlign w:val="superscript"/>
          </w:rPr>
          <w:t>18</w:t>
        </w:r>
      </w:hyperlink>
    </w:p>
    <w:p w:rsidRPr="00E56AA3" w:rsidR="00D832DD" w:rsidP="00D832DD" w:rsidRDefault="00D832DD" w14:paraId="47DE94AB" w14:textId="761E5B6D">
      <w:pPr>
        <w:pStyle w:val="Caption"/>
        <w:keepNext/>
        <w:tabs>
          <w:tab w:val="left" w:pos="360"/>
        </w:tabs>
        <w:spacing w:after="20"/>
        <w:ind w:left="360"/>
        <w:rPr>
          <w:sz w:val="24"/>
          <w:szCs w:val="24"/>
        </w:rPr>
      </w:pPr>
      <w:bookmarkStart w:name="_Toc16534323" w:id="22"/>
      <w:r w:rsidRPr="00E56AA3">
        <w:rPr>
          <w:sz w:val="24"/>
          <w:szCs w:val="24"/>
        </w:rPr>
        <w:t xml:space="preserve">Exhibit </w:t>
      </w:r>
      <w:r w:rsidRPr="00E56AA3" w:rsidR="00B561EB">
        <w:rPr>
          <w:noProof/>
          <w:sz w:val="24"/>
          <w:szCs w:val="24"/>
        </w:rPr>
        <w:fldChar w:fldCharType="begin"/>
      </w:r>
      <w:r w:rsidRPr="00E56AA3" w:rsidR="00B561EB">
        <w:rPr>
          <w:noProof/>
          <w:sz w:val="24"/>
          <w:szCs w:val="24"/>
        </w:rPr>
        <w:instrText xml:space="preserve"> SEQ Exhibit \* ARABIC </w:instrText>
      </w:r>
      <w:r w:rsidRPr="00E56AA3" w:rsidR="00B561EB">
        <w:rPr>
          <w:noProof/>
          <w:sz w:val="24"/>
          <w:szCs w:val="24"/>
        </w:rPr>
        <w:fldChar w:fldCharType="separate"/>
      </w:r>
      <w:r w:rsidRPr="00E56AA3" w:rsidR="00A40626">
        <w:rPr>
          <w:noProof/>
          <w:sz w:val="24"/>
          <w:szCs w:val="24"/>
        </w:rPr>
        <w:t>4</w:t>
      </w:r>
      <w:r w:rsidRPr="00E56AA3" w:rsidR="00B561EB">
        <w:rPr>
          <w:noProof/>
          <w:sz w:val="24"/>
          <w:szCs w:val="24"/>
        </w:rPr>
        <w:fldChar w:fldCharType="end"/>
      </w:r>
      <w:r w:rsidRPr="00E56AA3">
        <w:rPr>
          <w:sz w:val="24"/>
          <w:szCs w:val="24"/>
        </w:rPr>
        <w:t>–Estimated Annualized Cost to Respondents for Information Collection</w:t>
      </w:r>
      <w:bookmarkEnd w:id="22"/>
    </w:p>
    <w:tbl>
      <w:tblPr>
        <w:tblW w:w="8640" w:type="dxa"/>
        <w:tblInd w:w="46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0" w:type="dxa"/>
          <w:right w:w="0" w:type="dxa"/>
        </w:tblCellMar>
        <w:tblLook w:val="0000" w:firstRow="0" w:lastRow="0" w:firstColumn="0" w:lastColumn="0" w:noHBand="0" w:noVBand="0"/>
      </w:tblPr>
      <w:tblGrid>
        <w:gridCol w:w="1890"/>
        <w:gridCol w:w="2160"/>
        <w:gridCol w:w="2160"/>
        <w:gridCol w:w="2430"/>
      </w:tblGrid>
      <w:tr w:rsidRPr="00E56AA3" w:rsidR="000F1AA7" w:rsidTr="003D2D3C" w14:paraId="29DFB1EA" w14:textId="77777777">
        <w:tc>
          <w:tcPr>
            <w:tcW w:w="1890" w:type="dxa"/>
            <w:shd w:val="clear" w:color="auto" w:fill="F2F2F2" w:themeFill="background1" w:themeFillShade="F2"/>
            <w:tcMar>
              <w:top w:w="0" w:type="dxa"/>
              <w:left w:w="108" w:type="dxa"/>
              <w:bottom w:w="0" w:type="dxa"/>
              <w:right w:w="108" w:type="dxa"/>
            </w:tcMar>
            <w:vAlign w:val="bottom"/>
          </w:tcPr>
          <w:p w:rsidRPr="00E56AA3" w:rsidR="00D832DD" w:rsidP="00B50F09" w:rsidRDefault="00D832DD" w14:paraId="40FA3F75" w14:textId="77777777">
            <w:pPr>
              <w:jc w:val="center"/>
              <w:rPr>
                <w:b/>
                <w:bCs/>
              </w:rPr>
            </w:pPr>
            <w:r w:rsidRPr="00E56AA3">
              <w:rPr>
                <w:b/>
                <w:bCs/>
              </w:rPr>
              <w:t>Type of Respondent</w:t>
            </w:r>
          </w:p>
        </w:tc>
        <w:tc>
          <w:tcPr>
            <w:tcW w:w="2160" w:type="dxa"/>
            <w:shd w:val="clear" w:color="auto" w:fill="F2F2F2" w:themeFill="background1" w:themeFillShade="F2"/>
            <w:tcMar>
              <w:top w:w="0" w:type="dxa"/>
              <w:left w:w="108" w:type="dxa"/>
              <w:bottom w:w="0" w:type="dxa"/>
              <w:right w:w="108" w:type="dxa"/>
            </w:tcMar>
            <w:vAlign w:val="bottom"/>
          </w:tcPr>
          <w:p w:rsidRPr="00E56AA3" w:rsidR="00D832DD" w:rsidRDefault="00D832DD" w14:paraId="5B615573" w14:textId="77777777">
            <w:pPr>
              <w:jc w:val="center"/>
              <w:rPr>
                <w:b/>
                <w:bCs/>
              </w:rPr>
            </w:pPr>
            <w:r w:rsidRPr="00E56AA3">
              <w:rPr>
                <w:b/>
                <w:bCs/>
              </w:rPr>
              <w:t>Total Burden Hours</w:t>
            </w:r>
          </w:p>
        </w:tc>
        <w:tc>
          <w:tcPr>
            <w:tcW w:w="2160" w:type="dxa"/>
            <w:shd w:val="clear" w:color="auto" w:fill="F2F2F2" w:themeFill="background1" w:themeFillShade="F2"/>
            <w:vAlign w:val="bottom"/>
          </w:tcPr>
          <w:p w:rsidRPr="00E56AA3" w:rsidR="00D832DD" w:rsidRDefault="00D832DD" w14:paraId="401816D6" w14:textId="77777777">
            <w:pPr>
              <w:jc w:val="center"/>
              <w:rPr>
                <w:b/>
                <w:bCs/>
              </w:rPr>
            </w:pPr>
            <w:r w:rsidRPr="00E56AA3">
              <w:rPr>
                <w:b/>
                <w:bCs/>
              </w:rPr>
              <w:t>Average (Weighted)</w:t>
            </w:r>
            <w:r w:rsidRPr="00E56AA3">
              <w:rPr>
                <w:b/>
                <w:bCs/>
              </w:rPr>
              <w:br/>
              <w:t>Hourly Wage Rate</w:t>
            </w:r>
          </w:p>
        </w:tc>
        <w:tc>
          <w:tcPr>
            <w:tcW w:w="2430" w:type="dxa"/>
            <w:shd w:val="clear" w:color="auto" w:fill="F2F2F2" w:themeFill="background1" w:themeFillShade="F2"/>
            <w:vAlign w:val="bottom"/>
          </w:tcPr>
          <w:p w:rsidRPr="00E56AA3" w:rsidR="00D832DD" w:rsidRDefault="00D832DD" w14:paraId="7730E575" w14:textId="77777777">
            <w:pPr>
              <w:jc w:val="center"/>
              <w:rPr>
                <w:b/>
                <w:bCs/>
              </w:rPr>
            </w:pPr>
            <w:r w:rsidRPr="00E56AA3">
              <w:rPr>
                <w:b/>
                <w:bCs/>
              </w:rPr>
              <w:t>Total Respondent Cost</w:t>
            </w:r>
          </w:p>
        </w:tc>
      </w:tr>
      <w:tr w:rsidRPr="00E56AA3" w:rsidR="000F1AA7" w:rsidTr="00760BBD" w14:paraId="38F776AC" w14:textId="77777777">
        <w:tc>
          <w:tcPr>
            <w:tcW w:w="1890" w:type="dxa"/>
            <w:tcMar>
              <w:top w:w="0" w:type="dxa"/>
              <w:left w:w="108" w:type="dxa"/>
              <w:bottom w:w="0" w:type="dxa"/>
              <w:right w:w="108" w:type="dxa"/>
            </w:tcMar>
          </w:tcPr>
          <w:p w:rsidRPr="00E56AA3" w:rsidR="00D832DD" w:rsidP="00760BBD" w:rsidRDefault="00D832DD" w14:paraId="05B933F4" w14:textId="77777777">
            <w:pPr>
              <w:spacing w:before="60" w:after="60"/>
              <w:ind w:left="72"/>
            </w:pPr>
            <w:r w:rsidRPr="00E56AA3">
              <w:t>Grantees</w:t>
            </w:r>
          </w:p>
        </w:tc>
        <w:tc>
          <w:tcPr>
            <w:tcW w:w="2160" w:type="dxa"/>
            <w:tcMar>
              <w:top w:w="0" w:type="dxa"/>
              <w:left w:w="108" w:type="dxa"/>
              <w:bottom w:w="0" w:type="dxa"/>
              <w:right w:w="108" w:type="dxa"/>
            </w:tcMar>
          </w:tcPr>
          <w:p w:rsidRPr="00E56AA3" w:rsidR="00D832DD" w:rsidP="00760BBD" w:rsidRDefault="000F1AA7" w14:paraId="2D0AD83B" w14:textId="04A4DB1F">
            <w:pPr>
              <w:spacing w:before="60" w:after="60"/>
              <w:ind w:right="792"/>
              <w:jc w:val="right"/>
            </w:pPr>
            <w:r>
              <w:t>7,140</w:t>
            </w:r>
          </w:p>
        </w:tc>
        <w:tc>
          <w:tcPr>
            <w:tcW w:w="2160" w:type="dxa"/>
          </w:tcPr>
          <w:p w:rsidRPr="00E56AA3" w:rsidR="00D832DD" w:rsidP="005E3989" w:rsidRDefault="00D832DD" w14:paraId="141618F1" w14:textId="67CCB684">
            <w:pPr>
              <w:spacing w:before="60" w:after="60"/>
              <w:ind w:right="720"/>
              <w:jc w:val="right"/>
            </w:pPr>
            <w:r w:rsidRPr="00E56AA3">
              <w:t>$40.12</w:t>
            </w:r>
          </w:p>
        </w:tc>
        <w:tc>
          <w:tcPr>
            <w:tcW w:w="2430" w:type="dxa"/>
          </w:tcPr>
          <w:p w:rsidRPr="00E56AA3" w:rsidR="00D832DD" w:rsidP="003B14B3" w:rsidRDefault="006E6A16" w14:paraId="2EC7904C" w14:textId="2EA76097">
            <w:pPr>
              <w:spacing w:before="60" w:after="60"/>
              <w:ind w:right="720"/>
              <w:jc w:val="right"/>
              <w:rPr>
                <w:b/>
                <w:bCs/>
              </w:rPr>
            </w:pPr>
            <w:r>
              <w:rPr>
                <w:b/>
                <w:bCs/>
              </w:rPr>
              <w:t>$</w:t>
            </w:r>
            <w:r w:rsidR="000F1AA7">
              <w:rPr>
                <w:b/>
                <w:bCs/>
              </w:rPr>
              <w:t>286,457</w:t>
            </w:r>
          </w:p>
        </w:tc>
      </w:tr>
    </w:tbl>
    <w:p w:rsidRPr="00E56AA3" w:rsidR="00D832DD" w:rsidP="00D832DD" w:rsidRDefault="00D832DD" w14:paraId="08906DC5" w14:textId="77777777">
      <w:pPr>
        <w:pStyle w:val="bodytext-gph"/>
        <w:rPr>
          <w:sz w:val="24"/>
          <w:szCs w:val="24"/>
        </w:rPr>
      </w:pPr>
    </w:p>
    <w:p w:rsidRPr="00E56AA3" w:rsidR="00D832DD" w:rsidP="00D832DD" w:rsidRDefault="003D0183" w14:paraId="27CFC468" w14:textId="7E305438">
      <w:pPr>
        <w:pStyle w:val="Heading3"/>
        <w:keepNext/>
        <w:tabs>
          <w:tab w:val="clear" w:pos="1252"/>
          <w:tab w:val="num" w:pos="360"/>
        </w:tabs>
        <w:spacing w:before="0" w:after="120"/>
        <w:ind w:left="360"/>
        <w:rPr>
          <w:rStyle w:val="Heading3OMB"/>
        </w:rPr>
      </w:pPr>
      <w:r>
        <w:rPr>
          <w:rStyle w:val="Heading3OMB"/>
        </w:rPr>
        <w:t>Estimates of other Total Annual Cost Burden to Respondents or Recordkeepers/Capital Costs</w:t>
      </w:r>
    </w:p>
    <w:p w:rsidRPr="00E56AA3" w:rsidR="00B52F58" w:rsidP="007D0CD4" w:rsidRDefault="000F1AA7" w14:paraId="0D384E6A" w14:textId="0D40A4DC">
      <w:pPr>
        <w:pStyle w:val="bodytext-gph"/>
        <w:rPr>
          <w:sz w:val="24"/>
          <w:szCs w:val="24"/>
        </w:rPr>
      </w:pPr>
      <w:r>
        <w:rPr>
          <w:sz w:val="24"/>
          <w:szCs w:val="24"/>
        </w:rPr>
        <w:t>NFPRHA reports an average estimated one-time non-labor cost of $65,000 per grantee</w:t>
      </w:r>
      <w:r w:rsidR="00D555A5">
        <w:rPr>
          <w:sz w:val="24"/>
          <w:szCs w:val="24"/>
        </w:rPr>
        <w:t xml:space="preserve">, annualized to $21,667. </w:t>
      </w:r>
      <w:r w:rsidRPr="00D555A5" w:rsidR="00D555A5">
        <w:rPr>
          <w:sz w:val="24"/>
          <w:szCs w:val="24"/>
        </w:rPr>
        <w:t>The non-labor costs are expenses, excluding labor, incurred by grantees to generate, maintain, and disclose FPAR 2.0 information, and exclude expenses associated with customary and usual practices.</w:t>
      </w:r>
      <w:r w:rsidR="00D555A5">
        <w:rPr>
          <w:sz w:val="24"/>
          <w:szCs w:val="24"/>
        </w:rPr>
        <w:t xml:space="preserve"> This may include computer and software upgrades and testing. </w:t>
      </w:r>
    </w:p>
    <w:p w:rsidRPr="00E56AA3" w:rsidR="00D832DD" w:rsidRDefault="00D832DD" w14:paraId="4424E8E9" w14:textId="6F090EC9">
      <w:pPr>
        <w:pStyle w:val="Heading3"/>
        <w:keepNext/>
        <w:tabs>
          <w:tab w:val="clear" w:pos="1252"/>
          <w:tab w:val="num" w:pos="360"/>
        </w:tabs>
        <w:spacing w:before="0" w:after="120"/>
        <w:ind w:left="360"/>
        <w:rPr>
          <w:rStyle w:val="Heading3OMB"/>
        </w:rPr>
      </w:pPr>
      <w:bookmarkStart w:name="_Toc16533871" w:id="23"/>
      <w:r w:rsidRPr="00E56AA3">
        <w:rPr>
          <w:rStyle w:val="Heading3OMB"/>
        </w:rPr>
        <w:t>Annualized Cost to Federal Government</w:t>
      </w:r>
      <w:bookmarkEnd w:id="23"/>
    </w:p>
    <w:p w:rsidRPr="00E56AA3" w:rsidR="00435604" w:rsidP="00B50F09" w:rsidRDefault="00D832DD" w14:paraId="57081985" w14:textId="5508A1F0">
      <w:pPr>
        <w:pStyle w:val="bodytext-gph"/>
        <w:rPr>
          <w:sz w:val="24"/>
          <w:szCs w:val="24"/>
        </w:rPr>
      </w:pPr>
      <w:r w:rsidRPr="00E56AA3">
        <w:rPr>
          <w:sz w:val="24"/>
          <w:szCs w:val="24"/>
        </w:rPr>
        <w:t xml:space="preserve">The estimated annualized cost to the federal government for collecting FPAR data is </w:t>
      </w:r>
      <w:r w:rsidRPr="00E56AA3">
        <w:rPr>
          <w:rStyle w:val="Stylebodytext-gphBoldChar"/>
          <w:sz w:val="24"/>
          <w:szCs w:val="24"/>
        </w:rPr>
        <w:t>$</w:t>
      </w:r>
      <w:r w:rsidRPr="00E56AA3" w:rsidR="005D65BB">
        <w:rPr>
          <w:rStyle w:val="Stylebodytext-gphBoldChar"/>
          <w:sz w:val="24"/>
          <w:szCs w:val="24"/>
        </w:rPr>
        <w:t>643,466</w:t>
      </w:r>
      <w:r w:rsidRPr="00E56AA3">
        <w:rPr>
          <w:sz w:val="24"/>
          <w:szCs w:val="24"/>
        </w:rPr>
        <w:t xml:space="preserve">. </w:t>
      </w:r>
      <w:r w:rsidRPr="00E56AA3">
        <w:rPr>
          <w:b/>
          <w:bCs/>
          <w:sz w:val="24"/>
          <w:szCs w:val="24"/>
        </w:rPr>
        <w:t xml:space="preserve">Exhibit 5 </w:t>
      </w:r>
      <w:r w:rsidRPr="00E56AA3">
        <w:rPr>
          <w:sz w:val="24"/>
          <w:szCs w:val="24"/>
        </w:rPr>
        <w:t>presents a breakdown of this total.</w:t>
      </w:r>
      <w:r w:rsidRPr="00E56AA3" w:rsidR="00AF6D70">
        <w:rPr>
          <w:sz w:val="24"/>
          <w:szCs w:val="24"/>
        </w:rPr>
        <w:t xml:space="preserve"> The estimate includes </w:t>
      </w:r>
      <w:r w:rsidRPr="00E56AA3" w:rsidR="00435604">
        <w:rPr>
          <w:sz w:val="24"/>
          <w:szCs w:val="24"/>
        </w:rPr>
        <w:t>costs by federal staff at the regional and central levels and by the FPAR contractor</w:t>
      </w:r>
      <w:r w:rsidRPr="00E56AA3" w:rsidR="00B50F09">
        <w:rPr>
          <w:sz w:val="24"/>
          <w:szCs w:val="24"/>
        </w:rPr>
        <w:t xml:space="preserve"> for the following activities</w:t>
      </w:r>
      <w:r w:rsidRPr="00E56AA3" w:rsidR="00435604">
        <w:rPr>
          <w:sz w:val="24"/>
          <w:szCs w:val="24"/>
        </w:rPr>
        <w:t>:</w:t>
      </w:r>
    </w:p>
    <w:p w:rsidRPr="00E56AA3" w:rsidR="003437CE" w:rsidP="00B50F09" w:rsidRDefault="003437CE" w14:paraId="4CBDDF35" w14:textId="53FBCCBF">
      <w:pPr>
        <w:pStyle w:val="bodytext-gph"/>
        <w:numPr>
          <w:ilvl w:val="0"/>
          <w:numId w:val="12"/>
        </w:numPr>
        <w:ind w:left="720"/>
        <w:rPr>
          <w:sz w:val="24"/>
          <w:szCs w:val="24"/>
        </w:rPr>
      </w:pPr>
      <w:r w:rsidRPr="00E56AA3">
        <w:rPr>
          <w:b/>
          <w:bCs/>
          <w:sz w:val="24"/>
          <w:szCs w:val="24"/>
        </w:rPr>
        <w:t>OPA Staff and FPAR Data Coordinator–</w:t>
      </w:r>
      <w:r w:rsidRPr="00E56AA3" w:rsidR="00AB30EA">
        <w:rPr>
          <w:sz w:val="24"/>
          <w:szCs w:val="24"/>
        </w:rPr>
        <w:t>To r</w:t>
      </w:r>
      <w:r w:rsidRPr="00E56AA3" w:rsidR="00AF6D70">
        <w:rPr>
          <w:sz w:val="24"/>
          <w:szCs w:val="24"/>
        </w:rPr>
        <w:t>eview</w:t>
      </w:r>
      <w:r w:rsidRPr="00E56AA3" w:rsidR="00AC472C">
        <w:rPr>
          <w:sz w:val="24"/>
          <w:szCs w:val="24"/>
        </w:rPr>
        <w:t>, correct,</w:t>
      </w:r>
      <w:r w:rsidRPr="00E56AA3" w:rsidR="00AF6D70">
        <w:rPr>
          <w:sz w:val="24"/>
          <w:szCs w:val="24"/>
        </w:rPr>
        <w:t xml:space="preserve"> and approve FPAR submissions, oversee and coordinate the work of the FPAR data contractor, </w:t>
      </w:r>
      <w:r w:rsidRPr="00E56AA3" w:rsidR="00B45064">
        <w:rPr>
          <w:sz w:val="24"/>
          <w:szCs w:val="24"/>
        </w:rPr>
        <w:t>review and approve validation procedures performed by contractor and addressed by the FPAR Review Checklist, and review contractor prepared reports about data quality and data submission; and</w:t>
      </w:r>
      <w:r w:rsidRPr="00E56AA3" w:rsidR="004F08DA">
        <w:rPr>
          <w:sz w:val="24"/>
          <w:szCs w:val="24"/>
        </w:rPr>
        <w:t xml:space="preserve">  </w:t>
      </w:r>
    </w:p>
    <w:p w:rsidRPr="00E56AA3" w:rsidR="00D832DD" w:rsidP="00B50F09" w:rsidRDefault="003437CE" w14:paraId="2B28DD61" w14:textId="690FE6F9">
      <w:pPr>
        <w:pStyle w:val="bodytext-gph"/>
        <w:numPr>
          <w:ilvl w:val="0"/>
          <w:numId w:val="12"/>
        </w:numPr>
        <w:ind w:left="720"/>
        <w:rPr>
          <w:sz w:val="24"/>
          <w:szCs w:val="24"/>
        </w:rPr>
      </w:pPr>
      <w:r w:rsidRPr="00E56AA3">
        <w:rPr>
          <w:b/>
          <w:bCs/>
          <w:sz w:val="24"/>
          <w:szCs w:val="24"/>
        </w:rPr>
        <w:t xml:space="preserve">FPAR </w:t>
      </w:r>
      <w:r w:rsidRPr="00E56AA3" w:rsidR="00AC472C">
        <w:rPr>
          <w:b/>
          <w:bCs/>
          <w:sz w:val="24"/>
          <w:szCs w:val="24"/>
        </w:rPr>
        <w:t xml:space="preserve">2.0 </w:t>
      </w:r>
      <w:r w:rsidRPr="00E56AA3">
        <w:rPr>
          <w:b/>
          <w:bCs/>
          <w:sz w:val="24"/>
          <w:szCs w:val="24"/>
        </w:rPr>
        <w:t>Contractor</w:t>
      </w:r>
      <w:r w:rsidRPr="00E56AA3">
        <w:rPr>
          <w:sz w:val="24"/>
          <w:szCs w:val="24"/>
        </w:rPr>
        <w:t>–</w:t>
      </w:r>
      <w:r w:rsidRPr="00E56AA3" w:rsidR="00AB30EA">
        <w:rPr>
          <w:sz w:val="24"/>
          <w:szCs w:val="24"/>
        </w:rPr>
        <w:t xml:space="preserve">To </w:t>
      </w:r>
      <w:r w:rsidRPr="00E56AA3" w:rsidR="00435604">
        <w:rPr>
          <w:sz w:val="24"/>
          <w:szCs w:val="24"/>
        </w:rPr>
        <w:t>validate FPAR data</w:t>
      </w:r>
      <w:r w:rsidRPr="00E56AA3" w:rsidR="00AB30EA">
        <w:rPr>
          <w:sz w:val="24"/>
          <w:szCs w:val="24"/>
        </w:rPr>
        <w:t xml:space="preserve">, including review and update SAS programs, preparation and dissemination of the validation results report, and work with the FPAR Data Coordinator and regional staff to resolve issues; </w:t>
      </w:r>
      <w:r w:rsidRPr="00E56AA3" w:rsidR="00435604">
        <w:rPr>
          <w:sz w:val="24"/>
          <w:szCs w:val="24"/>
        </w:rPr>
        <w:t xml:space="preserve">develop/update FPAR </w:t>
      </w:r>
      <w:r w:rsidRPr="00E56AA3" w:rsidR="00AB30EA">
        <w:rPr>
          <w:sz w:val="24"/>
          <w:szCs w:val="24"/>
        </w:rPr>
        <w:t>R</w:t>
      </w:r>
      <w:r w:rsidRPr="00E56AA3" w:rsidR="00435604">
        <w:rPr>
          <w:sz w:val="24"/>
          <w:szCs w:val="24"/>
        </w:rPr>
        <w:t xml:space="preserve">eview </w:t>
      </w:r>
      <w:r w:rsidRPr="00E56AA3" w:rsidR="00AB30EA">
        <w:rPr>
          <w:sz w:val="24"/>
          <w:szCs w:val="24"/>
        </w:rPr>
        <w:t>C</w:t>
      </w:r>
      <w:r w:rsidRPr="00E56AA3" w:rsidR="00435604">
        <w:rPr>
          <w:sz w:val="24"/>
          <w:szCs w:val="24"/>
        </w:rPr>
        <w:t xml:space="preserve">hecklist for use by </w:t>
      </w:r>
      <w:r w:rsidR="00B54B59">
        <w:rPr>
          <w:sz w:val="24"/>
          <w:szCs w:val="24"/>
        </w:rPr>
        <w:t>OPA</w:t>
      </w:r>
      <w:r w:rsidRPr="00E56AA3" w:rsidR="00435604">
        <w:rPr>
          <w:sz w:val="24"/>
          <w:szCs w:val="24"/>
        </w:rPr>
        <w:t xml:space="preserve"> staff in their review of FPARs</w:t>
      </w:r>
      <w:r w:rsidRPr="00E56AA3" w:rsidR="00AB30EA">
        <w:rPr>
          <w:sz w:val="24"/>
          <w:szCs w:val="24"/>
        </w:rPr>
        <w:t>;</w:t>
      </w:r>
      <w:r w:rsidRPr="00E56AA3" w:rsidR="00435604">
        <w:rPr>
          <w:sz w:val="24"/>
          <w:szCs w:val="24"/>
        </w:rPr>
        <w:t xml:space="preserve"> </w:t>
      </w:r>
      <w:r w:rsidRPr="00E56AA3" w:rsidR="00AB30EA">
        <w:rPr>
          <w:sz w:val="24"/>
          <w:szCs w:val="24"/>
        </w:rPr>
        <w:t xml:space="preserve">prepare </w:t>
      </w:r>
      <w:r w:rsidRPr="00E56AA3" w:rsidR="00435604">
        <w:rPr>
          <w:sz w:val="24"/>
          <w:szCs w:val="24"/>
        </w:rPr>
        <w:t>of initial tabulations of national</w:t>
      </w:r>
      <w:r w:rsidRPr="00E56AA3" w:rsidR="00AB30EA">
        <w:rPr>
          <w:sz w:val="24"/>
          <w:szCs w:val="24"/>
        </w:rPr>
        <w:t xml:space="preserve"> and regional data; prepare </w:t>
      </w:r>
      <w:r w:rsidRPr="00E56AA3" w:rsidR="00435604">
        <w:rPr>
          <w:sz w:val="24"/>
          <w:szCs w:val="24"/>
        </w:rPr>
        <w:t>the FPAR Data Validation/Quality/Transition Report and the FPAR Submission Reports;</w:t>
      </w:r>
      <w:r w:rsidRPr="00E56AA3" w:rsidR="00AB30EA">
        <w:rPr>
          <w:sz w:val="24"/>
          <w:szCs w:val="24"/>
        </w:rPr>
        <w:t xml:space="preserve"> operate and maintain the FPAR Data System website, staff </w:t>
      </w:r>
      <w:r w:rsidRPr="00E56AA3" w:rsidR="00435604">
        <w:rPr>
          <w:sz w:val="24"/>
          <w:szCs w:val="24"/>
        </w:rPr>
        <w:t xml:space="preserve">Helpdesk, </w:t>
      </w:r>
      <w:r w:rsidRPr="00E56AA3" w:rsidR="00AB30EA">
        <w:rPr>
          <w:sz w:val="24"/>
          <w:szCs w:val="24"/>
        </w:rPr>
        <w:t>resolve system issues/bugs</w:t>
      </w:r>
      <w:r w:rsidRPr="00E56AA3" w:rsidR="00435604">
        <w:rPr>
          <w:sz w:val="24"/>
          <w:szCs w:val="24"/>
        </w:rPr>
        <w:t xml:space="preserve">, </w:t>
      </w:r>
      <w:r w:rsidRPr="00E56AA3" w:rsidR="00AB30EA">
        <w:rPr>
          <w:sz w:val="24"/>
          <w:szCs w:val="24"/>
        </w:rPr>
        <w:t xml:space="preserve">prepare and deliver </w:t>
      </w:r>
      <w:r w:rsidRPr="00E56AA3" w:rsidR="00435604">
        <w:rPr>
          <w:sz w:val="24"/>
          <w:szCs w:val="24"/>
        </w:rPr>
        <w:t xml:space="preserve">grantee and OPA </w:t>
      </w:r>
      <w:r w:rsidRPr="00E56AA3" w:rsidR="00AB30EA">
        <w:rPr>
          <w:sz w:val="24"/>
          <w:szCs w:val="24"/>
        </w:rPr>
        <w:t xml:space="preserve">training webinars, review and update system documentation, and update system security documents and interact with </w:t>
      </w:r>
      <w:r w:rsidRPr="00E56AA3" w:rsidR="00AF6D70">
        <w:rPr>
          <w:sz w:val="24"/>
          <w:szCs w:val="24"/>
        </w:rPr>
        <w:t xml:space="preserve">HHS/OIT and ASPA </w:t>
      </w:r>
      <w:r w:rsidRPr="00E56AA3" w:rsidR="00AB30EA">
        <w:rPr>
          <w:sz w:val="24"/>
          <w:szCs w:val="24"/>
        </w:rPr>
        <w:t>on issues related to website compliance with HHS requirements.</w:t>
      </w:r>
      <w:r w:rsidRPr="00E56AA3" w:rsidR="00AF6D70">
        <w:rPr>
          <w:sz w:val="24"/>
          <w:szCs w:val="24"/>
        </w:rPr>
        <w:t xml:space="preserve"> </w:t>
      </w:r>
    </w:p>
    <w:p w:rsidRPr="00E56AA3" w:rsidR="00D832DD" w:rsidP="00D832DD" w:rsidRDefault="00D832DD" w14:paraId="59C1A602" w14:textId="77777777">
      <w:pPr>
        <w:pStyle w:val="Caption"/>
        <w:keepNext/>
        <w:spacing w:after="20"/>
        <w:ind w:left="360"/>
        <w:rPr>
          <w:sz w:val="24"/>
          <w:szCs w:val="24"/>
        </w:rPr>
      </w:pPr>
      <w:bookmarkStart w:name="_Toc16534324" w:id="24"/>
      <w:r w:rsidRPr="00E56AA3">
        <w:rPr>
          <w:sz w:val="24"/>
          <w:szCs w:val="24"/>
        </w:rPr>
        <w:lastRenderedPageBreak/>
        <w:t>Exhibit 5–Annualized Cost of FPAR Reporting to Federal Government</w:t>
      </w:r>
      <w:bookmarkEnd w:id="24"/>
    </w:p>
    <w:tbl>
      <w:tblPr>
        <w:tblW w:w="9270" w:type="dxa"/>
        <w:tblInd w:w="46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1E0" w:firstRow="1" w:lastRow="1" w:firstColumn="1" w:lastColumn="1" w:noHBand="0" w:noVBand="0"/>
      </w:tblPr>
      <w:tblGrid>
        <w:gridCol w:w="7740"/>
        <w:gridCol w:w="1530"/>
      </w:tblGrid>
      <w:tr w:rsidRPr="00E56AA3" w:rsidR="00D832DD" w:rsidTr="00B50F09" w14:paraId="1EBBD792" w14:textId="77777777">
        <w:tc>
          <w:tcPr>
            <w:tcW w:w="7740" w:type="dxa"/>
            <w:shd w:val="clear" w:color="auto" w:fill="F2F2F2" w:themeFill="background1" w:themeFillShade="F2"/>
          </w:tcPr>
          <w:p w:rsidRPr="00E56AA3" w:rsidR="00D832DD" w:rsidP="00B50F09" w:rsidRDefault="00D832DD" w14:paraId="750A7769" w14:textId="77777777">
            <w:pPr>
              <w:widowControl w:val="0"/>
              <w:autoSpaceDE w:val="0"/>
              <w:autoSpaceDN w:val="0"/>
              <w:adjustRightInd w:val="0"/>
              <w:spacing w:before="60" w:after="60" w:line="240" w:lineRule="atLeast"/>
              <w:jc w:val="center"/>
              <w:rPr>
                <w:b/>
                <w:bCs/>
                <w:color w:val="000000"/>
              </w:rPr>
            </w:pPr>
            <w:r w:rsidRPr="00E56AA3">
              <w:rPr>
                <w:b/>
                <w:bCs/>
                <w:color w:val="000000"/>
              </w:rPr>
              <w:t>Source</w:t>
            </w:r>
          </w:p>
        </w:tc>
        <w:tc>
          <w:tcPr>
            <w:tcW w:w="1530" w:type="dxa"/>
            <w:shd w:val="clear" w:color="auto" w:fill="F2F2F2" w:themeFill="background1" w:themeFillShade="F2"/>
          </w:tcPr>
          <w:p w:rsidRPr="00E56AA3" w:rsidR="00D832DD" w:rsidP="00B50F09" w:rsidRDefault="00D832DD" w14:paraId="2D93EB6F" w14:textId="77777777">
            <w:pPr>
              <w:widowControl w:val="0"/>
              <w:autoSpaceDE w:val="0"/>
              <w:autoSpaceDN w:val="0"/>
              <w:adjustRightInd w:val="0"/>
              <w:spacing w:before="60" w:after="60" w:line="240" w:lineRule="atLeast"/>
              <w:jc w:val="center"/>
              <w:rPr>
                <w:b/>
                <w:bCs/>
                <w:color w:val="000000"/>
              </w:rPr>
            </w:pPr>
            <w:r w:rsidRPr="00E56AA3">
              <w:rPr>
                <w:b/>
                <w:bCs/>
                <w:color w:val="000000"/>
              </w:rPr>
              <w:t>Amount ($)</w:t>
            </w:r>
          </w:p>
        </w:tc>
      </w:tr>
      <w:tr w:rsidRPr="00E56AA3" w:rsidR="00D832DD" w:rsidTr="00B50F09" w14:paraId="306049B0" w14:textId="77777777">
        <w:tc>
          <w:tcPr>
            <w:tcW w:w="7740" w:type="dxa"/>
          </w:tcPr>
          <w:p w:rsidRPr="00E56AA3" w:rsidR="00D832DD" w:rsidRDefault="00AF6D70" w14:paraId="2749B224" w14:textId="33F6DB81">
            <w:pPr>
              <w:widowControl w:val="0"/>
              <w:tabs>
                <w:tab w:val="left" w:pos="9960"/>
              </w:tabs>
              <w:autoSpaceDE w:val="0"/>
              <w:autoSpaceDN w:val="0"/>
              <w:adjustRightInd w:val="0"/>
              <w:spacing w:before="60" w:after="60" w:line="240" w:lineRule="atLeast"/>
              <w:rPr>
                <w:color w:val="000000"/>
              </w:rPr>
            </w:pPr>
            <w:r w:rsidRPr="00E56AA3">
              <w:rPr>
                <w:color w:val="000000"/>
              </w:rPr>
              <w:t>FPAR review/approval and validation resolution, seed data review</w:t>
            </w:r>
            <w:r w:rsidRPr="00E56AA3" w:rsidR="00D832DD">
              <w:rPr>
                <w:color w:val="000000"/>
              </w:rPr>
              <w:t xml:space="preserve"> by </w:t>
            </w:r>
            <w:r w:rsidRPr="00E56AA3" w:rsidR="00AC472C">
              <w:rPr>
                <w:color w:val="000000"/>
              </w:rPr>
              <w:t xml:space="preserve">OPA </w:t>
            </w:r>
            <w:r w:rsidRPr="00E56AA3" w:rsidR="00D832DD">
              <w:rPr>
                <w:color w:val="000000"/>
              </w:rPr>
              <w:t>Office Staff (400 hours x $40/hour)</w:t>
            </w:r>
          </w:p>
        </w:tc>
        <w:tc>
          <w:tcPr>
            <w:tcW w:w="1530" w:type="dxa"/>
          </w:tcPr>
          <w:p w:rsidRPr="00E56AA3" w:rsidR="00D832DD" w:rsidP="00B50F09" w:rsidRDefault="00D832DD" w14:paraId="5143C819" w14:textId="77777777">
            <w:pPr>
              <w:widowControl w:val="0"/>
              <w:autoSpaceDE w:val="0"/>
              <w:autoSpaceDN w:val="0"/>
              <w:adjustRightInd w:val="0"/>
              <w:spacing w:before="60" w:after="60" w:line="240" w:lineRule="atLeast"/>
              <w:jc w:val="center"/>
              <w:rPr>
                <w:color w:val="000000"/>
              </w:rPr>
            </w:pPr>
            <w:r w:rsidRPr="00E56AA3">
              <w:rPr>
                <w:color w:val="000000"/>
              </w:rPr>
              <w:t>$16,000</w:t>
            </w:r>
          </w:p>
        </w:tc>
      </w:tr>
      <w:tr w:rsidRPr="00E56AA3" w:rsidR="00D832DD" w:rsidTr="00B50F09" w14:paraId="0F2B8816" w14:textId="77777777">
        <w:tc>
          <w:tcPr>
            <w:tcW w:w="7740" w:type="dxa"/>
          </w:tcPr>
          <w:p w:rsidRPr="00E56AA3" w:rsidR="00D832DD" w:rsidRDefault="00AF6D70" w14:paraId="78F7C046" w14:textId="77777777">
            <w:pPr>
              <w:widowControl w:val="0"/>
              <w:autoSpaceDE w:val="0"/>
              <w:autoSpaceDN w:val="0"/>
              <w:adjustRightInd w:val="0"/>
              <w:spacing w:before="60" w:after="60" w:line="240" w:lineRule="atLeast"/>
              <w:rPr>
                <w:color w:val="000000"/>
              </w:rPr>
            </w:pPr>
            <w:r w:rsidRPr="00E56AA3">
              <w:rPr>
                <w:color w:val="000000"/>
              </w:rPr>
              <w:t>FPAR r</w:t>
            </w:r>
            <w:r w:rsidRPr="00E56AA3" w:rsidR="00D832DD">
              <w:rPr>
                <w:color w:val="000000"/>
              </w:rPr>
              <w:t>eview</w:t>
            </w:r>
            <w:r w:rsidRPr="00E56AA3">
              <w:rPr>
                <w:color w:val="000000"/>
              </w:rPr>
              <w:t>/approval, validation resolution, seed data request, FPAR contractor oversight/management</w:t>
            </w:r>
            <w:r w:rsidRPr="00E56AA3" w:rsidR="00D832DD">
              <w:rPr>
                <w:color w:val="000000"/>
              </w:rPr>
              <w:t xml:space="preserve"> (</w:t>
            </w:r>
            <w:r w:rsidRPr="00E56AA3">
              <w:rPr>
                <w:color w:val="000000"/>
              </w:rPr>
              <w:t>3</w:t>
            </w:r>
            <w:r w:rsidRPr="00E56AA3" w:rsidR="000E25C6">
              <w:rPr>
                <w:color w:val="000000"/>
              </w:rPr>
              <w:t>50</w:t>
            </w:r>
            <w:r w:rsidRPr="00E56AA3" w:rsidR="00D832DD">
              <w:rPr>
                <w:color w:val="000000"/>
              </w:rPr>
              <w:t xml:space="preserve"> hours x $40/hour)</w:t>
            </w:r>
          </w:p>
        </w:tc>
        <w:tc>
          <w:tcPr>
            <w:tcW w:w="1530" w:type="dxa"/>
          </w:tcPr>
          <w:p w:rsidRPr="00E56AA3" w:rsidR="00D832DD" w:rsidP="00B50F09" w:rsidRDefault="00D832DD" w14:paraId="53982761" w14:textId="77777777">
            <w:pPr>
              <w:widowControl w:val="0"/>
              <w:autoSpaceDE w:val="0"/>
              <w:autoSpaceDN w:val="0"/>
              <w:adjustRightInd w:val="0"/>
              <w:spacing w:before="60" w:after="60" w:line="240" w:lineRule="atLeast"/>
              <w:jc w:val="center"/>
              <w:rPr>
                <w:color w:val="000000"/>
              </w:rPr>
            </w:pPr>
            <w:r w:rsidRPr="00E56AA3">
              <w:rPr>
                <w:color w:val="000000"/>
              </w:rPr>
              <w:t>$</w:t>
            </w:r>
            <w:r w:rsidRPr="00E56AA3" w:rsidR="000E25C6">
              <w:rPr>
                <w:color w:val="000000"/>
              </w:rPr>
              <w:t>14,000</w:t>
            </w:r>
          </w:p>
        </w:tc>
      </w:tr>
      <w:tr w:rsidRPr="00E56AA3" w:rsidR="00C25546" w:rsidTr="00B50F09" w14:paraId="38BE7447" w14:textId="77777777">
        <w:tc>
          <w:tcPr>
            <w:tcW w:w="7740" w:type="dxa"/>
          </w:tcPr>
          <w:p w:rsidRPr="00E56AA3" w:rsidR="00C25546" w:rsidRDefault="00C25546" w14:paraId="35F3EF48" w14:textId="428209D7">
            <w:pPr>
              <w:widowControl w:val="0"/>
              <w:tabs>
                <w:tab w:val="left" w:pos="9960"/>
              </w:tabs>
              <w:autoSpaceDE w:val="0"/>
              <w:autoSpaceDN w:val="0"/>
              <w:adjustRightInd w:val="0"/>
              <w:spacing w:before="60" w:after="60" w:line="240" w:lineRule="atLeast"/>
              <w:rPr>
                <w:color w:val="000000"/>
              </w:rPr>
            </w:pPr>
            <w:r w:rsidRPr="00E56AA3">
              <w:rPr>
                <w:color w:val="000000"/>
              </w:rPr>
              <w:t>FPAR 2.0 project management</w:t>
            </w:r>
          </w:p>
        </w:tc>
        <w:tc>
          <w:tcPr>
            <w:tcW w:w="1530" w:type="dxa"/>
          </w:tcPr>
          <w:p w:rsidRPr="00E56AA3" w:rsidR="00C25546" w:rsidP="00B50F09" w:rsidRDefault="00940263" w14:paraId="6A2F6EE7" w14:textId="49E13DE2">
            <w:pPr>
              <w:widowControl w:val="0"/>
              <w:autoSpaceDE w:val="0"/>
              <w:autoSpaceDN w:val="0"/>
              <w:adjustRightInd w:val="0"/>
              <w:spacing w:before="60" w:after="60" w:line="240" w:lineRule="atLeast"/>
              <w:jc w:val="center"/>
              <w:rPr>
                <w:color w:val="000000"/>
              </w:rPr>
            </w:pPr>
            <w:r w:rsidRPr="00E56AA3">
              <w:rPr>
                <w:color w:val="000000"/>
              </w:rPr>
              <w:t>$</w:t>
            </w:r>
            <w:r w:rsidRPr="00E56AA3" w:rsidR="005D65BB">
              <w:rPr>
                <w:color w:val="000000"/>
              </w:rPr>
              <w:t>52,956</w:t>
            </w:r>
          </w:p>
        </w:tc>
      </w:tr>
      <w:tr w:rsidRPr="00E56AA3" w:rsidR="00C25546" w:rsidTr="00B50F09" w14:paraId="34DEC678" w14:textId="77777777">
        <w:tc>
          <w:tcPr>
            <w:tcW w:w="7740" w:type="dxa"/>
          </w:tcPr>
          <w:p w:rsidRPr="00E56AA3" w:rsidR="00C25546" w:rsidRDefault="00940263" w14:paraId="657A3207" w14:textId="166D5256">
            <w:pPr>
              <w:widowControl w:val="0"/>
              <w:tabs>
                <w:tab w:val="left" w:pos="9960"/>
              </w:tabs>
              <w:autoSpaceDE w:val="0"/>
              <w:autoSpaceDN w:val="0"/>
              <w:adjustRightInd w:val="0"/>
              <w:spacing w:before="60" w:after="60" w:line="240" w:lineRule="atLeast"/>
              <w:rPr>
                <w:color w:val="000000"/>
              </w:rPr>
            </w:pPr>
            <w:r w:rsidRPr="00E56AA3">
              <w:rPr>
                <w:color w:val="000000"/>
              </w:rPr>
              <w:t>System development and maintenance</w:t>
            </w:r>
          </w:p>
        </w:tc>
        <w:tc>
          <w:tcPr>
            <w:tcW w:w="1530" w:type="dxa"/>
          </w:tcPr>
          <w:p w:rsidRPr="00E56AA3" w:rsidR="00C25546" w:rsidP="00B50F09" w:rsidRDefault="00940263" w14:paraId="1BDE2930" w14:textId="64C1D413">
            <w:pPr>
              <w:widowControl w:val="0"/>
              <w:autoSpaceDE w:val="0"/>
              <w:autoSpaceDN w:val="0"/>
              <w:adjustRightInd w:val="0"/>
              <w:spacing w:before="60" w:after="60" w:line="240" w:lineRule="atLeast"/>
              <w:jc w:val="center"/>
              <w:rPr>
                <w:color w:val="000000"/>
              </w:rPr>
            </w:pPr>
            <w:r w:rsidRPr="00E56AA3">
              <w:rPr>
                <w:color w:val="000000"/>
              </w:rPr>
              <w:t>$358,228</w:t>
            </w:r>
          </w:p>
        </w:tc>
      </w:tr>
      <w:tr w:rsidRPr="00E56AA3" w:rsidR="00C25546" w:rsidTr="00B50F09" w14:paraId="23633B88" w14:textId="77777777">
        <w:tc>
          <w:tcPr>
            <w:tcW w:w="7740" w:type="dxa"/>
          </w:tcPr>
          <w:p w:rsidRPr="00E56AA3" w:rsidR="00C25546" w:rsidRDefault="00940263" w14:paraId="502DE5E3" w14:textId="4B98FFC4">
            <w:pPr>
              <w:widowControl w:val="0"/>
              <w:tabs>
                <w:tab w:val="left" w:pos="9960"/>
              </w:tabs>
              <w:autoSpaceDE w:val="0"/>
              <w:autoSpaceDN w:val="0"/>
              <w:adjustRightInd w:val="0"/>
              <w:spacing w:before="60" w:after="60" w:line="240" w:lineRule="atLeast"/>
              <w:rPr>
                <w:color w:val="000000"/>
              </w:rPr>
            </w:pPr>
            <w:r w:rsidRPr="00E56AA3">
              <w:rPr>
                <w:color w:val="000000"/>
              </w:rPr>
              <w:t>Technical assistance to grantees and electronic health record vendors</w:t>
            </w:r>
          </w:p>
        </w:tc>
        <w:tc>
          <w:tcPr>
            <w:tcW w:w="1530" w:type="dxa"/>
          </w:tcPr>
          <w:p w:rsidRPr="00E56AA3" w:rsidR="00C25546" w:rsidP="00B50F09" w:rsidRDefault="00940263" w14:paraId="0BD91E11" w14:textId="4F96DED0">
            <w:pPr>
              <w:widowControl w:val="0"/>
              <w:autoSpaceDE w:val="0"/>
              <w:autoSpaceDN w:val="0"/>
              <w:adjustRightInd w:val="0"/>
              <w:spacing w:before="60" w:after="60" w:line="240" w:lineRule="atLeast"/>
              <w:jc w:val="center"/>
              <w:rPr>
                <w:color w:val="000000"/>
              </w:rPr>
            </w:pPr>
            <w:r w:rsidRPr="00E56AA3">
              <w:rPr>
                <w:color w:val="000000"/>
              </w:rPr>
              <w:t>$202,282</w:t>
            </w:r>
          </w:p>
        </w:tc>
      </w:tr>
      <w:tr w:rsidRPr="00E56AA3" w:rsidR="00D832DD" w:rsidTr="00B50F09" w14:paraId="5BEAAE68" w14:textId="77777777">
        <w:tc>
          <w:tcPr>
            <w:tcW w:w="7740" w:type="dxa"/>
          </w:tcPr>
          <w:p w:rsidRPr="00E56AA3" w:rsidR="00D832DD" w:rsidP="003D2D3C" w:rsidRDefault="00D832DD" w14:paraId="5274F733" w14:textId="77777777">
            <w:pPr>
              <w:widowControl w:val="0"/>
              <w:tabs>
                <w:tab w:val="left" w:pos="9960"/>
              </w:tabs>
              <w:autoSpaceDE w:val="0"/>
              <w:autoSpaceDN w:val="0"/>
              <w:adjustRightInd w:val="0"/>
              <w:spacing w:before="60" w:after="60" w:line="240" w:lineRule="atLeast"/>
              <w:rPr>
                <w:b/>
                <w:bCs/>
                <w:color w:val="000000"/>
              </w:rPr>
            </w:pPr>
            <w:r w:rsidRPr="00E56AA3">
              <w:rPr>
                <w:b/>
                <w:bCs/>
                <w:color w:val="000000"/>
              </w:rPr>
              <w:t>Total Annualized Cost</w:t>
            </w:r>
          </w:p>
        </w:tc>
        <w:tc>
          <w:tcPr>
            <w:tcW w:w="1530" w:type="dxa"/>
          </w:tcPr>
          <w:p w:rsidRPr="00E56AA3" w:rsidR="00D832DD" w:rsidP="00B50F09" w:rsidRDefault="00D832DD" w14:paraId="6C3C2F2C" w14:textId="610FD1A7">
            <w:pPr>
              <w:widowControl w:val="0"/>
              <w:autoSpaceDE w:val="0"/>
              <w:autoSpaceDN w:val="0"/>
              <w:adjustRightInd w:val="0"/>
              <w:spacing w:before="60" w:after="60" w:line="240" w:lineRule="atLeast"/>
              <w:jc w:val="center"/>
              <w:rPr>
                <w:b/>
                <w:bCs/>
                <w:color w:val="000000"/>
              </w:rPr>
            </w:pPr>
            <w:r w:rsidRPr="00E56AA3">
              <w:rPr>
                <w:b/>
                <w:bCs/>
                <w:color w:val="000000"/>
              </w:rPr>
              <w:t>$</w:t>
            </w:r>
            <w:r w:rsidRPr="00E56AA3" w:rsidR="005D65BB">
              <w:rPr>
                <w:b/>
                <w:bCs/>
                <w:color w:val="000000"/>
              </w:rPr>
              <w:t>643,466</w:t>
            </w:r>
          </w:p>
        </w:tc>
      </w:tr>
    </w:tbl>
    <w:p w:rsidRPr="00E56AA3" w:rsidR="00D832DD" w:rsidP="00D832DD" w:rsidRDefault="00D832DD" w14:paraId="5531BCB2" w14:textId="77777777"/>
    <w:p w:rsidRPr="00E56AA3" w:rsidR="00D832DD" w:rsidP="00D832DD" w:rsidRDefault="00D832DD" w14:paraId="7020EE99" w14:textId="7CAF016F">
      <w:pPr>
        <w:pStyle w:val="Heading3"/>
        <w:keepNext/>
        <w:tabs>
          <w:tab w:val="clear" w:pos="1252"/>
          <w:tab w:val="num" w:pos="360"/>
        </w:tabs>
        <w:spacing w:before="0" w:after="120"/>
        <w:ind w:left="360"/>
        <w:rPr>
          <w:rStyle w:val="Heading3OMB"/>
        </w:rPr>
      </w:pPr>
      <w:bookmarkStart w:name="_Toc16533872" w:id="25"/>
      <w:r w:rsidRPr="00E56AA3">
        <w:rPr>
          <w:rStyle w:val="Heading3OMB"/>
        </w:rPr>
        <w:t>Explanation for Program Changes or Adjustments</w:t>
      </w:r>
      <w:bookmarkEnd w:id="25"/>
    </w:p>
    <w:p w:rsidRPr="00E56AA3" w:rsidR="00D11826" w:rsidP="004D73A1" w:rsidRDefault="00D11826" w14:paraId="3A6E600A" w14:textId="0759175B">
      <w:pPr>
        <w:pStyle w:val="NormalWeb"/>
        <w:ind w:left="360"/>
      </w:pPr>
      <w:r w:rsidRPr="00E56AA3">
        <w:rPr>
          <w:b/>
          <w:bCs/>
          <w:i/>
          <w:iCs/>
        </w:rPr>
        <w:t>Estimated Annualized Burden Hours.</w:t>
      </w:r>
      <w:r w:rsidRPr="00E56AA3">
        <w:t xml:space="preserve"> The requested annualized burden of </w:t>
      </w:r>
      <w:r w:rsidR="00AF7A1E">
        <w:t>7,140</w:t>
      </w:r>
      <w:r w:rsidRPr="00E56AA3">
        <w:t xml:space="preserve"> hours is </w:t>
      </w:r>
      <w:r w:rsidR="00AF7A1E">
        <w:t>213</w:t>
      </w:r>
      <w:r w:rsidRPr="00E56AA3" w:rsidR="00D10F40">
        <w:t xml:space="preserve">% </w:t>
      </w:r>
      <w:r w:rsidR="00AF7A1E">
        <w:t>higher</w:t>
      </w:r>
      <w:r w:rsidRPr="00E56AA3" w:rsidR="00AF7A1E">
        <w:t xml:space="preserve"> </w:t>
      </w:r>
      <w:r w:rsidRPr="00E56AA3">
        <w:t>than the current estimate of 3,</w:t>
      </w:r>
      <w:r w:rsidRPr="00E56AA3" w:rsidR="00361AC9">
        <w:t>348</w:t>
      </w:r>
      <w:r w:rsidRPr="00E56AA3">
        <w:t xml:space="preserve"> hours. This adjustment is the result of </w:t>
      </w:r>
      <w:r w:rsidRPr="00E56AA3" w:rsidR="00796552">
        <w:t xml:space="preserve">a </w:t>
      </w:r>
      <w:r w:rsidR="00AF7A1E">
        <w:t>more complicated data collection</w:t>
      </w:r>
    </w:p>
    <w:p w:rsidRPr="00E56AA3" w:rsidR="00D11826" w:rsidP="0063602A" w:rsidRDefault="00D11826" w14:paraId="0C657C08" w14:textId="650B316E">
      <w:pPr>
        <w:pStyle w:val="NormalWeb"/>
        <w:ind w:left="360"/>
      </w:pPr>
      <w:r w:rsidRPr="00E56AA3">
        <w:rPr>
          <w:b/>
          <w:bCs/>
          <w:i/>
          <w:iCs/>
        </w:rPr>
        <w:t xml:space="preserve">Estimated Annualized Labor </w:t>
      </w:r>
      <w:r w:rsidRPr="00E56AA3" w:rsidR="0063602A">
        <w:rPr>
          <w:b/>
          <w:bCs/>
          <w:i/>
          <w:iCs/>
        </w:rPr>
        <w:t xml:space="preserve">and Non-labor </w:t>
      </w:r>
      <w:r w:rsidRPr="00E56AA3">
        <w:rPr>
          <w:b/>
          <w:bCs/>
          <w:i/>
          <w:iCs/>
        </w:rPr>
        <w:t>Cost</w:t>
      </w:r>
      <w:r w:rsidRPr="00E56AA3" w:rsidR="0063602A">
        <w:rPr>
          <w:b/>
          <w:bCs/>
          <w:i/>
          <w:iCs/>
        </w:rPr>
        <w:t>s</w:t>
      </w:r>
      <w:r w:rsidRPr="00E56AA3">
        <w:rPr>
          <w:b/>
          <w:bCs/>
          <w:i/>
          <w:iCs/>
        </w:rPr>
        <w:t>.</w:t>
      </w:r>
      <w:r w:rsidRPr="00E56AA3">
        <w:t xml:space="preserve"> </w:t>
      </w:r>
      <w:r w:rsidRPr="00E56AA3" w:rsidR="0063602A">
        <w:t>As a result of the decrease in total requested hour burden, t</w:t>
      </w:r>
      <w:r w:rsidRPr="00E56AA3">
        <w:t xml:space="preserve">he annualized labor cost </w:t>
      </w:r>
      <w:r w:rsidRPr="00E56AA3" w:rsidR="0063602A">
        <w:t xml:space="preserve">and non-labor costs have also </w:t>
      </w:r>
      <w:r w:rsidR="005C67F8">
        <w:t xml:space="preserve">increased. </w:t>
      </w:r>
    </w:p>
    <w:p w:rsidRPr="00E56AA3" w:rsidR="00D832DD" w:rsidP="005660FA" w:rsidRDefault="00D832DD" w14:paraId="2C53F648" w14:textId="0E935F96">
      <w:pPr>
        <w:pStyle w:val="Heading3"/>
        <w:keepNext/>
        <w:tabs>
          <w:tab w:val="clear" w:pos="1252"/>
          <w:tab w:val="num" w:pos="360"/>
        </w:tabs>
        <w:spacing w:before="0" w:after="120"/>
        <w:ind w:left="360"/>
        <w:rPr>
          <w:rStyle w:val="Heading3OMB"/>
        </w:rPr>
      </w:pPr>
      <w:bookmarkStart w:name="_Toc352230269" w:id="26"/>
      <w:bookmarkStart w:name="_Toc16533873" w:id="27"/>
      <w:bookmarkEnd w:id="26"/>
      <w:r w:rsidRPr="00E56AA3">
        <w:rPr>
          <w:rStyle w:val="Heading3OMB"/>
        </w:rPr>
        <w:t>Plans for Tabulation and Publication and Project Time Schedule</w:t>
      </w:r>
      <w:bookmarkEnd w:id="27"/>
    </w:p>
    <w:p w:rsidRPr="00E56AA3" w:rsidR="004D5AE8" w:rsidRDefault="00D832DD" w14:paraId="2C1BE48D" w14:textId="6C11B36D">
      <w:pPr>
        <w:pStyle w:val="bodytext-gph"/>
        <w:rPr>
          <w:sz w:val="24"/>
          <w:szCs w:val="24"/>
        </w:rPr>
      </w:pPr>
      <w:r w:rsidRPr="00E56AA3">
        <w:rPr>
          <w:sz w:val="24"/>
          <w:szCs w:val="24"/>
        </w:rPr>
        <w:t>Annually</w:t>
      </w:r>
      <w:r w:rsidRPr="00E56AA3" w:rsidR="006E76F4">
        <w:rPr>
          <w:sz w:val="24"/>
          <w:szCs w:val="24"/>
        </w:rPr>
        <w:t>, the</w:t>
      </w:r>
      <w:r w:rsidRPr="00E56AA3" w:rsidR="00405233">
        <w:rPr>
          <w:sz w:val="24"/>
          <w:szCs w:val="24"/>
        </w:rPr>
        <w:t xml:space="preserve"> </w:t>
      </w:r>
      <w:r w:rsidRPr="00E56AA3" w:rsidR="00E8367F">
        <w:rPr>
          <w:sz w:val="24"/>
          <w:szCs w:val="24"/>
        </w:rPr>
        <w:t>FPAR</w:t>
      </w:r>
      <w:r w:rsidRPr="00E56AA3" w:rsidR="00550A30">
        <w:rPr>
          <w:sz w:val="24"/>
          <w:szCs w:val="24"/>
        </w:rPr>
        <w:t xml:space="preserve"> 2.0</w:t>
      </w:r>
      <w:r w:rsidRPr="00E56AA3" w:rsidR="00E8367F">
        <w:rPr>
          <w:sz w:val="24"/>
          <w:szCs w:val="24"/>
        </w:rPr>
        <w:t xml:space="preserve"> </w:t>
      </w:r>
      <w:r w:rsidRPr="00E56AA3">
        <w:rPr>
          <w:sz w:val="24"/>
          <w:szCs w:val="24"/>
        </w:rPr>
        <w:t>contractor</w:t>
      </w:r>
      <w:r w:rsidRPr="00E56AA3" w:rsidR="00CB7784">
        <w:rPr>
          <w:sz w:val="24"/>
          <w:szCs w:val="24"/>
        </w:rPr>
        <w:t xml:space="preserve"> will</w:t>
      </w:r>
      <w:r w:rsidRPr="00E56AA3">
        <w:rPr>
          <w:sz w:val="24"/>
          <w:szCs w:val="24"/>
        </w:rPr>
        <w:t xml:space="preserve"> validate, tabulate, analyze, and disseminate the FPAR data in the form of a national summary and a regional summary for each </w:t>
      </w:r>
      <w:r w:rsidRPr="00E56AA3" w:rsidR="00405233">
        <w:rPr>
          <w:sz w:val="24"/>
          <w:szCs w:val="24"/>
        </w:rPr>
        <w:t>H</w:t>
      </w:r>
      <w:r w:rsidRPr="00E56AA3">
        <w:rPr>
          <w:sz w:val="24"/>
          <w:szCs w:val="24"/>
        </w:rPr>
        <w:t xml:space="preserve">HS region. </w:t>
      </w:r>
      <w:r w:rsidR="00AF5671">
        <w:rPr>
          <w:sz w:val="24"/>
          <w:szCs w:val="24"/>
        </w:rPr>
        <w:t xml:space="preserve">If possible, with the more granular data, OPA will produce more summaries based on geographic data. </w:t>
      </w:r>
      <w:r w:rsidRPr="00E56AA3">
        <w:rPr>
          <w:sz w:val="24"/>
          <w:szCs w:val="24"/>
        </w:rPr>
        <w:t xml:space="preserve">For the reporting period (calendar year), the national summary presents national and regional (aggregate) data for each </w:t>
      </w:r>
      <w:r w:rsidRPr="00E56AA3" w:rsidR="00550A30">
        <w:rPr>
          <w:sz w:val="24"/>
          <w:szCs w:val="24"/>
        </w:rPr>
        <w:t>of the components described in the FPAR 2.0 encounter data and project revenues</w:t>
      </w:r>
      <w:r w:rsidRPr="00E56AA3">
        <w:rPr>
          <w:sz w:val="24"/>
          <w:szCs w:val="24"/>
        </w:rPr>
        <w:t>, user income level and age group by state, and trend data (</w:t>
      </w:r>
      <w:r w:rsidRPr="00E56AA3" w:rsidR="004D73A1">
        <w:rPr>
          <w:sz w:val="24"/>
          <w:szCs w:val="24"/>
        </w:rPr>
        <w:t xml:space="preserve">from </w:t>
      </w:r>
      <w:r w:rsidRPr="00E56AA3">
        <w:rPr>
          <w:sz w:val="24"/>
          <w:szCs w:val="24"/>
        </w:rPr>
        <w:t>1999 to</w:t>
      </w:r>
      <w:r w:rsidRPr="00E56AA3" w:rsidR="004D73A1">
        <w:rPr>
          <w:sz w:val="24"/>
          <w:szCs w:val="24"/>
        </w:rPr>
        <w:t xml:space="preserve"> the current</w:t>
      </w:r>
      <w:r w:rsidRPr="00E56AA3">
        <w:rPr>
          <w:sz w:val="24"/>
          <w:szCs w:val="24"/>
        </w:rPr>
        <w:t xml:space="preserve"> reporting year) for selected FPAR data items. The national summary also presents a description of the procedures used to compile and validate the data, as well as definitions of all key FPAR</w:t>
      </w:r>
      <w:r w:rsidRPr="00E56AA3" w:rsidR="00550A30">
        <w:rPr>
          <w:sz w:val="24"/>
          <w:szCs w:val="24"/>
        </w:rPr>
        <w:t xml:space="preserve"> 2.0</w:t>
      </w:r>
      <w:r w:rsidRPr="00E56AA3">
        <w:rPr>
          <w:sz w:val="24"/>
          <w:szCs w:val="24"/>
        </w:rPr>
        <w:t xml:space="preserve"> terms and definitions. The appendix to the national summary contains detailed, table-specific notes on any discrepancies between OPA-requested data and what individual grantees were able to provide, how those data inconsistencies were resolved, and the effect, if any, on the data presented in the report. OPA posts a 508-compliant PDF version of the national summary on the OPA </w:t>
      </w:r>
      <w:r w:rsidRPr="00E56AA3" w:rsidR="00AC472C">
        <w:rPr>
          <w:sz w:val="24"/>
          <w:szCs w:val="24"/>
        </w:rPr>
        <w:t>website</w:t>
      </w:r>
      <w:r w:rsidRPr="00E56AA3">
        <w:rPr>
          <w:sz w:val="24"/>
          <w:szCs w:val="24"/>
        </w:rPr>
        <w:t xml:space="preserve">, where the public has full access, and distributes a hard copy to OPA staff who manage the Title X Family Planning program. </w:t>
      </w:r>
      <w:r w:rsidRPr="00E56AA3">
        <w:rPr>
          <w:b/>
          <w:bCs/>
          <w:sz w:val="24"/>
          <w:szCs w:val="24"/>
        </w:rPr>
        <w:t xml:space="preserve">Attachment </w:t>
      </w:r>
      <w:r w:rsidRPr="00E56AA3" w:rsidR="00223056">
        <w:rPr>
          <w:b/>
          <w:bCs/>
          <w:sz w:val="24"/>
          <w:szCs w:val="24"/>
        </w:rPr>
        <w:t>D</w:t>
      </w:r>
      <w:r w:rsidRPr="00E56AA3">
        <w:rPr>
          <w:sz w:val="24"/>
          <w:szCs w:val="24"/>
        </w:rPr>
        <w:t xml:space="preserve"> includes a copy of the </w:t>
      </w:r>
      <w:r w:rsidRPr="00E56AA3">
        <w:rPr>
          <w:i/>
          <w:iCs/>
          <w:sz w:val="24"/>
          <w:szCs w:val="24"/>
        </w:rPr>
        <w:t>201</w:t>
      </w:r>
      <w:r w:rsidRPr="00E56AA3" w:rsidR="00550A30">
        <w:rPr>
          <w:i/>
          <w:iCs/>
          <w:sz w:val="24"/>
          <w:szCs w:val="24"/>
        </w:rPr>
        <w:t>9</w:t>
      </w:r>
      <w:r w:rsidRPr="00E56AA3">
        <w:rPr>
          <w:i/>
          <w:iCs/>
          <w:sz w:val="24"/>
          <w:szCs w:val="24"/>
        </w:rPr>
        <w:t xml:space="preserve"> Family Planning Annual Report (FPAR) National Summary.</w:t>
      </w:r>
    </w:p>
    <w:p w:rsidRPr="00E56AA3" w:rsidR="004D5AE8" w:rsidRDefault="00D832DD" w14:paraId="451BB822" w14:textId="659641A8">
      <w:pPr>
        <w:pStyle w:val="bodytext-gph"/>
        <w:rPr>
          <w:sz w:val="24"/>
          <w:szCs w:val="24"/>
        </w:rPr>
      </w:pPr>
      <w:r w:rsidRPr="00E56AA3">
        <w:rPr>
          <w:sz w:val="24"/>
          <w:szCs w:val="24"/>
        </w:rPr>
        <w:t xml:space="preserve">The region-specific summaries present national, regional, and grantee-specific data for each </w:t>
      </w:r>
      <w:r w:rsidRPr="00E56AA3" w:rsidR="00550A30">
        <w:rPr>
          <w:sz w:val="24"/>
          <w:szCs w:val="24"/>
        </w:rPr>
        <w:t>of the components described in the FPAR 2.0 encounter data and project revenues</w:t>
      </w:r>
      <w:r w:rsidRPr="00E56AA3">
        <w:rPr>
          <w:sz w:val="24"/>
          <w:szCs w:val="24"/>
        </w:rPr>
        <w:t xml:space="preserve">, and the appendix in each regional summary contains detailed, table-specific notes about the reported data from the grantees, OPA, and the data contractor. OPA distributes the regional summaries </w:t>
      </w:r>
      <w:r w:rsidRPr="00E56AA3">
        <w:rPr>
          <w:sz w:val="24"/>
          <w:szCs w:val="24"/>
        </w:rPr>
        <w:lastRenderedPageBreak/>
        <w:t xml:space="preserve">internally to OPA staff and </w:t>
      </w:r>
      <w:r w:rsidRPr="00E56AA3" w:rsidR="004D73A1">
        <w:rPr>
          <w:sz w:val="24"/>
          <w:szCs w:val="24"/>
        </w:rPr>
        <w:t xml:space="preserve">posts the national summaries online for access by </w:t>
      </w:r>
      <w:r w:rsidRPr="00E56AA3">
        <w:rPr>
          <w:sz w:val="24"/>
          <w:szCs w:val="24"/>
        </w:rPr>
        <w:t>grantees</w:t>
      </w:r>
      <w:r w:rsidRPr="00E56AA3" w:rsidR="0013667D">
        <w:rPr>
          <w:sz w:val="24"/>
          <w:szCs w:val="24"/>
        </w:rPr>
        <w:t xml:space="preserve"> and the </w:t>
      </w:r>
      <w:proofErr w:type="gramStart"/>
      <w:r w:rsidRPr="00E56AA3" w:rsidR="0013667D">
        <w:rPr>
          <w:sz w:val="24"/>
          <w:szCs w:val="24"/>
        </w:rPr>
        <w:t>general public</w:t>
      </w:r>
      <w:proofErr w:type="gramEnd"/>
      <w:r w:rsidRPr="00E56AA3">
        <w:rPr>
          <w:sz w:val="24"/>
          <w:szCs w:val="24"/>
        </w:rPr>
        <w:t>.</w:t>
      </w:r>
      <w:r w:rsidRPr="00E56AA3" w:rsidR="00A443D8">
        <w:rPr>
          <w:sz w:val="24"/>
          <w:szCs w:val="24"/>
        </w:rPr>
        <w:t xml:space="preserve"> HHS/OPA staff</w:t>
      </w:r>
      <w:r w:rsidRPr="00E56AA3" w:rsidR="006E76F4">
        <w:rPr>
          <w:sz w:val="24"/>
          <w:szCs w:val="24"/>
        </w:rPr>
        <w:t xml:space="preserve"> also receives</w:t>
      </w:r>
      <w:r w:rsidRPr="00E56AA3">
        <w:rPr>
          <w:sz w:val="24"/>
          <w:szCs w:val="24"/>
        </w:rPr>
        <w:t xml:space="preserve"> the data tables in MS Excel format.</w:t>
      </w:r>
      <w:r w:rsidRPr="00E56AA3" w:rsidR="00AC472C">
        <w:rPr>
          <w:sz w:val="24"/>
          <w:szCs w:val="24"/>
        </w:rPr>
        <w:t xml:space="preserve"> </w:t>
      </w:r>
    </w:p>
    <w:p w:rsidRPr="00E56AA3" w:rsidR="004D5AE8" w:rsidP="005660FA" w:rsidRDefault="00D832DD" w14:paraId="5373D20F" w14:textId="27F7FF55">
      <w:pPr>
        <w:pStyle w:val="bodytext-gph"/>
        <w:rPr>
          <w:b/>
          <w:bCs/>
          <w:sz w:val="24"/>
          <w:szCs w:val="24"/>
        </w:rPr>
      </w:pPr>
      <w:r w:rsidRPr="00E56AA3">
        <w:rPr>
          <w:sz w:val="24"/>
          <w:szCs w:val="24"/>
        </w:rPr>
        <w:t xml:space="preserve">This request is for </w:t>
      </w:r>
      <w:r w:rsidRPr="00E56AA3" w:rsidR="00DB3F42">
        <w:rPr>
          <w:sz w:val="24"/>
          <w:szCs w:val="24"/>
        </w:rPr>
        <w:t>changes from</w:t>
      </w:r>
      <w:r w:rsidRPr="00E56AA3">
        <w:rPr>
          <w:sz w:val="24"/>
          <w:szCs w:val="24"/>
        </w:rPr>
        <w:t xml:space="preserve"> the </w:t>
      </w:r>
      <w:r w:rsidRPr="00E56AA3" w:rsidR="005660FA">
        <w:rPr>
          <w:sz w:val="24"/>
          <w:szCs w:val="24"/>
        </w:rPr>
        <w:t>current</w:t>
      </w:r>
      <w:r w:rsidRPr="00E56AA3" w:rsidR="006E76F4">
        <w:rPr>
          <w:sz w:val="24"/>
          <w:szCs w:val="24"/>
        </w:rPr>
        <w:t xml:space="preserve"> </w:t>
      </w:r>
      <w:r w:rsidRPr="00E56AA3" w:rsidR="005660FA">
        <w:rPr>
          <w:sz w:val="24"/>
          <w:szCs w:val="24"/>
        </w:rPr>
        <w:t>(</w:t>
      </w:r>
      <w:r w:rsidRPr="00E56AA3">
        <w:rPr>
          <w:sz w:val="24"/>
          <w:szCs w:val="24"/>
        </w:rPr>
        <w:t>201</w:t>
      </w:r>
      <w:r w:rsidRPr="00E56AA3" w:rsidR="00C27337">
        <w:rPr>
          <w:sz w:val="24"/>
          <w:szCs w:val="24"/>
        </w:rPr>
        <w:t>9</w:t>
      </w:r>
      <w:r w:rsidRPr="00E56AA3" w:rsidR="005660FA">
        <w:rPr>
          <w:sz w:val="24"/>
          <w:szCs w:val="24"/>
        </w:rPr>
        <w:t>)</w:t>
      </w:r>
      <w:r w:rsidRPr="00E56AA3" w:rsidR="00244246">
        <w:rPr>
          <w:sz w:val="24"/>
          <w:szCs w:val="24"/>
        </w:rPr>
        <w:t xml:space="preserve"> </w:t>
      </w:r>
      <w:r w:rsidRPr="00E56AA3">
        <w:rPr>
          <w:sz w:val="24"/>
          <w:szCs w:val="24"/>
        </w:rPr>
        <w:t xml:space="preserve">FPAR </w:t>
      </w:r>
      <w:r w:rsidRPr="00E56AA3" w:rsidR="00C27337">
        <w:rPr>
          <w:sz w:val="24"/>
          <w:szCs w:val="24"/>
        </w:rPr>
        <w:t>data system</w:t>
      </w:r>
      <w:r w:rsidRPr="00E56AA3" w:rsidR="00405233">
        <w:rPr>
          <w:sz w:val="24"/>
          <w:szCs w:val="24"/>
        </w:rPr>
        <w:t>.</w:t>
      </w:r>
      <w:r w:rsidRPr="00E56AA3">
        <w:rPr>
          <w:sz w:val="24"/>
          <w:szCs w:val="24"/>
        </w:rPr>
        <w:t xml:space="preserve"> Data collection </w:t>
      </w:r>
      <w:r w:rsidRPr="00E56AA3" w:rsidR="00DB3F42">
        <w:rPr>
          <w:sz w:val="24"/>
          <w:szCs w:val="24"/>
        </w:rPr>
        <w:t xml:space="preserve">under the current system </w:t>
      </w:r>
      <w:r w:rsidRPr="00E56AA3">
        <w:rPr>
          <w:sz w:val="24"/>
          <w:szCs w:val="24"/>
        </w:rPr>
        <w:t>is ongoing by Title X services grantees</w:t>
      </w:r>
      <w:r w:rsidRPr="00E56AA3" w:rsidR="00DB3F42">
        <w:rPr>
          <w:sz w:val="24"/>
          <w:szCs w:val="24"/>
        </w:rPr>
        <w:t xml:space="preserve"> and </w:t>
      </w:r>
      <w:r w:rsidRPr="00E56AA3" w:rsidR="00B76E31">
        <w:rPr>
          <w:sz w:val="24"/>
          <w:szCs w:val="24"/>
        </w:rPr>
        <w:t>is expected to</w:t>
      </w:r>
      <w:r w:rsidRPr="00E56AA3" w:rsidR="00DB3F42">
        <w:rPr>
          <w:sz w:val="24"/>
          <w:szCs w:val="24"/>
        </w:rPr>
        <w:t xml:space="preserve"> end with the </w:t>
      </w:r>
      <w:r w:rsidRPr="00E56AA3" w:rsidR="001D4517">
        <w:rPr>
          <w:sz w:val="24"/>
          <w:szCs w:val="24"/>
        </w:rPr>
        <w:t>2021 calendar year</w:t>
      </w:r>
      <w:r w:rsidRPr="00E56AA3">
        <w:rPr>
          <w:sz w:val="24"/>
          <w:szCs w:val="24"/>
        </w:rPr>
        <w:t xml:space="preserve">. By February 15 of each year, the grantees compile and submit data for the recently completed calendar year. </w:t>
      </w:r>
      <w:r w:rsidRPr="00E56AA3">
        <w:rPr>
          <w:b/>
          <w:bCs/>
          <w:sz w:val="24"/>
          <w:szCs w:val="24"/>
        </w:rPr>
        <w:t xml:space="preserve">Exhibit 6 </w:t>
      </w:r>
      <w:r w:rsidRPr="00E56AA3">
        <w:rPr>
          <w:sz w:val="24"/>
          <w:szCs w:val="24"/>
        </w:rPr>
        <w:t>presents the timetable</w:t>
      </w:r>
      <w:r w:rsidRPr="00E56AA3">
        <w:rPr>
          <w:b/>
          <w:bCs/>
          <w:sz w:val="24"/>
          <w:szCs w:val="24"/>
        </w:rPr>
        <w:t xml:space="preserve"> </w:t>
      </w:r>
      <w:r w:rsidRPr="00E56AA3">
        <w:rPr>
          <w:sz w:val="24"/>
          <w:szCs w:val="24"/>
        </w:rPr>
        <w:t xml:space="preserve">for key activities following OMB approval. The timetable assumes an OMB approval date in early </w:t>
      </w:r>
      <w:r w:rsidRPr="00E56AA3" w:rsidR="00902154">
        <w:rPr>
          <w:sz w:val="24"/>
          <w:szCs w:val="24"/>
        </w:rPr>
        <w:t>December 20</w:t>
      </w:r>
      <w:r w:rsidRPr="00E56AA3" w:rsidR="00C27337">
        <w:rPr>
          <w:sz w:val="24"/>
          <w:szCs w:val="24"/>
        </w:rPr>
        <w:t>21</w:t>
      </w:r>
      <w:r w:rsidRPr="00E56AA3" w:rsidR="00D70601">
        <w:rPr>
          <w:sz w:val="24"/>
          <w:szCs w:val="24"/>
        </w:rPr>
        <w:t>.</w:t>
      </w:r>
    </w:p>
    <w:p w:rsidRPr="00E56AA3" w:rsidR="00D832DD" w:rsidP="00D832DD" w:rsidRDefault="00D832DD" w14:paraId="1D4E5DE5" w14:textId="77777777">
      <w:pPr>
        <w:pStyle w:val="Caption"/>
        <w:keepNext/>
        <w:tabs>
          <w:tab w:val="left" w:pos="360"/>
        </w:tabs>
        <w:spacing w:after="20"/>
        <w:ind w:left="360"/>
        <w:rPr>
          <w:sz w:val="24"/>
          <w:szCs w:val="24"/>
        </w:rPr>
      </w:pPr>
      <w:bookmarkStart w:name="_Toc16534325" w:id="28"/>
      <w:r w:rsidRPr="00E56AA3">
        <w:rPr>
          <w:sz w:val="24"/>
          <w:szCs w:val="24"/>
        </w:rPr>
        <w:t>Exhibit 6–Timetable for Data Collection, Analysis, and Publication</w:t>
      </w:r>
      <w:bookmarkEnd w:id="28"/>
    </w:p>
    <w:tbl>
      <w:tblPr>
        <w:tblW w:w="9090" w:type="dxa"/>
        <w:tblInd w:w="46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1E0" w:firstRow="1" w:lastRow="1" w:firstColumn="1" w:lastColumn="1" w:noHBand="0" w:noVBand="0"/>
      </w:tblPr>
      <w:tblGrid>
        <w:gridCol w:w="6120"/>
        <w:gridCol w:w="2970"/>
      </w:tblGrid>
      <w:tr w:rsidRPr="00E56AA3" w:rsidR="00D832DD" w:rsidTr="00456F5F" w14:paraId="06CE6D73" w14:textId="77777777">
        <w:tc>
          <w:tcPr>
            <w:tcW w:w="6120" w:type="dxa"/>
            <w:shd w:val="clear" w:color="auto" w:fill="F2F2F2" w:themeFill="background1" w:themeFillShade="F2"/>
          </w:tcPr>
          <w:p w:rsidRPr="00E56AA3" w:rsidR="00D832DD" w:rsidP="00760BBD" w:rsidRDefault="00D832DD" w14:paraId="6274E8DD" w14:textId="77777777">
            <w:pPr>
              <w:spacing w:before="40" w:after="40"/>
              <w:rPr>
                <w:b/>
                <w:bCs/>
              </w:rPr>
            </w:pPr>
            <w:r w:rsidRPr="00E56AA3">
              <w:rPr>
                <w:b/>
                <w:bCs/>
              </w:rPr>
              <w:t>Activity</w:t>
            </w:r>
          </w:p>
        </w:tc>
        <w:tc>
          <w:tcPr>
            <w:tcW w:w="2970" w:type="dxa"/>
            <w:shd w:val="clear" w:color="auto" w:fill="F2F2F2" w:themeFill="background1" w:themeFillShade="F2"/>
          </w:tcPr>
          <w:p w:rsidRPr="00E56AA3" w:rsidR="00D832DD" w:rsidP="00760BBD" w:rsidRDefault="00D832DD" w14:paraId="3A165BD9" w14:textId="77777777">
            <w:pPr>
              <w:spacing w:before="40" w:after="40"/>
              <w:rPr>
                <w:b/>
                <w:bCs/>
              </w:rPr>
            </w:pPr>
            <w:r w:rsidRPr="00E56AA3">
              <w:rPr>
                <w:b/>
                <w:bCs/>
              </w:rPr>
              <w:t>Expected Date of Completion</w:t>
            </w:r>
          </w:p>
        </w:tc>
      </w:tr>
      <w:tr w:rsidRPr="00E56AA3" w:rsidR="00B74EF0" w:rsidTr="00760BBD" w14:paraId="59ED3314" w14:textId="77777777">
        <w:tc>
          <w:tcPr>
            <w:tcW w:w="6120" w:type="dxa"/>
          </w:tcPr>
          <w:p w:rsidRPr="00E56AA3" w:rsidR="00B74EF0" w:rsidP="00760BBD" w:rsidRDefault="00B74EF0" w14:paraId="036D32DB" w14:textId="063668B7">
            <w:pPr>
              <w:spacing w:before="40" w:after="40"/>
              <w:ind w:left="72" w:hanging="72"/>
            </w:pPr>
            <w:r w:rsidRPr="00E56AA3">
              <w:t>Data collection</w:t>
            </w:r>
          </w:p>
        </w:tc>
        <w:tc>
          <w:tcPr>
            <w:tcW w:w="2970" w:type="dxa"/>
          </w:tcPr>
          <w:p w:rsidRPr="00E56AA3" w:rsidR="00B74EF0" w:rsidP="00760BBD" w:rsidRDefault="00B74EF0" w14:paraId="0F44B555" w14:textId="0A98BCCE">
            <w:pPr>
              <w:spacing w:before="40" w:after="40"/>
            </w:pPr>
            <w:r w:rsidRPr="00E56AA3">
              <w:t>Commences one month following OMB approval for the 2022 calendar y</w:t>
            </w:r>
            <w:r w:rsidRPr="00E56AA3" w:rsidR="00DB3F42">
              <w:t>e</w:t>
            </w:r>
            <w:r w:rsidRPr="00E56AA3">
              <w:t>ar</w:t>
            </w:r>
          </w:p>
        </w:tc>
      </w:tr>
      <w:tr w:rsidRPr="00E56AA3" w:rsidR="00D832DD" w:rsidTr="00760BBD" w14:paraId="28C2CF5A" w14:textId="77777777">
        <w:tc>
          <w:tcPr>
            <w:tcW w:w="6120" w:type="dxa"/>
          </w:tcPr>
          <w:p w:rsidRPr="00E56AA3" w:rsidR="00D832DD" w:rsidP="00760BBD" w:rsidRDefault="00D832DD" w14:paraId="3849918C" w14:textId="77777777">
            <w:pPr>
              <w:spacing w:before="40" w:after="40"/>
              <w:ind w:left="72" w:hanging="72"/>
            </w:pPr>
            <w:r w:rsidRPr="00E56AA3">
              <w:t>End of reporting period</w:t>
            </w:r>
          </w:p>
        </w:tc>
        <w:tc>
          <w:tcPr>
            <w:tcW w:w="2970" w:type="dxa"/>
          </w:tcPr>
          <w:p w:rsidRPr="00E56AA3" w:rsidR="00D832DD" w:rsidP="00760BBD" w:rsidRDefault="00B74EF0" w14:paraId="7961673F" w14:textId="0C4830FC">
            <w:pPr>
              <w:spacing w:before="40" w:after="40"/>
            </w:pPr>
            <w:r w:rsidRPr="00E56AA3">
              <w:t xml:space="preserve">12 </w:t>
            </w:r>
            <w:r w:rsidRPr="00E56AA3" w:rsidR="00D832DD">
              <w:t>months following OMB approval</w:t>
            </w:r>
          </w:p>
        </w:tc>
      </w:tr>
      <w:tr w:rsidRPr="00E56AA3" w:rsidR="00D832DD" w:rsidTr="00760BBD" w14:paraId="167BA779" w14:textId="77777777">
        <w:tc>
          <w:tcPr>
            <w:tcW w:w="6120" w:type="dxa"/>
          </w:tcPr>
          <w:p w:rsidRPr="00E56AA3" w:rsidR="00D832DD" w:rsidP="00760BBD" w:rsidRDefault="0074129C" w14:paraId="54998616" w14:textId="488BEC0B">
            <w:pPr>
              <w:spacing w:before="40" w:after="40"/>
              <w:ind w:left="72" w:hanging="72"/>
            </w:pPr>
            <w:r w:rsidRPr="00E56AA3">
              <w:t>Resolve validation issues</w:t>
            </w:r>
          </w:p>
        </w:tc>
        <w:tc>
          <w:tcPr>
            <w:tcW w:w="2970" w:type="dxa"/>
          </w:tcPr>
          <w:p w:rsidRPr="00E56AA3" w:rsidR="00D832DD" w:rsidP="00760BBD" w:rsidRDefault="00B74EF0" w14:paraId="20B9E465" w14:textId="1C506C4E">
            <w:pPr>
              <w:spacing w:before="40" w:after="40"/>
            </w:pPr>
            <w:r w:rsidRPr="00E56AA3">
              <w:t>13</w:t>
            </w:r>
            <w:r w:rsidRPr="00E56AA3" w:rsidR="00D832DD">
              <w:t xml:space="preserve"> months following OMB approval</w:t>
            </w:r>
          </w:p>
        </w:tc>
      </w:tr>
      <w:tr w:rsidRPr="00E56AA3" w:rsidR="00D832DD" w:rsidTr="00760BBD" w14:paraId="323EDF24" w14:textId="77777777">
        <w:tc>
          <w:tcPr>
            <w:tcW w:w="6120" w:type="dxa"/>
          </w:tcPr>
          <w:p w:rsidRPr="00E56AA3" w:rsidR="00D832DD" w:rsidP="00760BBD" w:rsidRDefault="00D832DD" w14:paraId="20D489F3" w14:textId="77777777">
            <w:pPr>
              <w:spacing w:before="40" w:after="40"/>
              <w:ind w:left="72" w:hanging="72"/>
            </w:pPr>
            <w:r w:rsidRPr="00E56AA3">
              <w:t>Export initial FPAR data file to contractor for validation and preliminary tabulation</w:t>
            </w:r>
          </w:p>
        </w:tc>
        <w:tc>
          <w:tcPr>
            <w:tcW w:w="2970" w:type="dxa"/>
          </w:tcPr>
          <w:p w:rsidRPr="00E56AA3" w:rsidR="00D832DD" w:rsidP="00760BBD" w:rsidRDefault="00B74EF0" w14:paraId="14BD0393" w14:textId="4363A029">
            <w:pPr>
              <w:spacing w:before="40" w:after="40"/>
            </w:pPr>
            <w:r w:rsidRPr="00E56AA3">
              <w:t xml:space="preserve">14 </w:t>
            </w:r>
            <w:r w:rsidRPr="00E56AA3" w:rsidR="00D832DD">
              <w:t>months following OMB approval</w:t>
            </w:r>
          </w:p>
        </w:tc>
      </w:tr>
      <w:tr w:rsidRPr="00E56AA3" w:rsidR="00D832DD" w:rsidTr="00760BBD" w14:paraId="359590E3" w14:textId="77777777">
        <w:tc>
          <w:tcPr>
            <w:tcW w:w="6120" w:type="dxa"/>
          </w:tcPr>
          <w:p w:rsidRPr="00E56AA3" w:rsidR="00D832DD" w:rsidP="00760BBD" w:rsidRDefault="00D832DD" w14:paraId="31033F85" w14:textId="77777777">
            <w:pPr>
              <w:spacing w:before="40" w:after="40"/>
              <w:ind w:left="72" w:hanging="72"/>
            </w:pPr>
            <w:r w:rsidRPr="00E56AA3">
              <w:t>Resolve validation issues</w:t>
            </w:r>
          </w:p>
        </w:tc>
        <w:tc>
          <w:tcPr>
            <w:tcW w:w="2970" w:type="dxa"/>
          </w:tcPr>
          <w:p w:rsidRPr="00E56AA3" w:rsidR="00D832DD" w:rsidP="002803E3" w:rsidRDefault="00B74EF0" w14:paraId="64A8AA2E" w14:textId="0AFB1B06">
            <w:pPr>
              <w:spacing w:before="40" w:after="40"/>
            </w:pPr>
            <w:r w:rsidRPr="00E56AA3">
              <w:t>15-16</w:t>
            </w:r>
            <w:r w:rsidRPr="00E56AA3" w:rsidR="00D832DD">
              <w:t xml:space="preserve"> months following OMB approval</w:t>
            </w:r>
          </w:p>
        </w:tc>
      </w:tr>
      <w:tr w:rsidRPr="00E56AA3" w:rsidR="00D832DD" w:rsidTr="00760BBD" w14:paraId="0DBA328F" w14:textId="77777777">
        <w:trPr>
          <w:trHeight w:val="70"/>
        </w:trPr>
        <w:tc>
          <w:tcPr>
            <w:tcW w:w="6120" w:type="dxa"/>
          </w:tcPr>
          <w:p w:rsidRPr="00E56AA3" w:rsidR="00D832DD" w:rsidP="00760BBD" w:rsidRDefault="00D832DD" w14:paraId="45E416B4" w14:textId="77777777">
            <w:pPr>
              <w:spacing w:before="40" w:after="40"/>
              <w:ind w:left="72" w:hanging="72"/>
            </w:pPr>
            <w:r w:rsidRPr="00E56AA3">
              <w:t>Export final FPAR data file to contractor for validation and preliminary tabulation</w:t>
            </w:r>
          </w:p>
        </w:tc>
        <w:tc>
          <w:tcPr>
            <w:tcW w:w="2970" w:type="dxa"/>
          </w:tcPr>
          <w:p w:rsidRPr="00E56AA3" w:rsidR="00D832DD" w:rsidP="002803E3" w:rsidRDefault="00B74EF0" w14:paraId="5A47C0BF" w14:textId="1D64C9DE">
            <w:pPr>
              <w:spacing w:before="40" w:after="40"/>
            </w:pPr>
            <w:r w:rsidRPr="00E56AA3">
              <w:t xml:space="preserve">16 </w:t>
            </w:r>
            <w:r w:rsidRPr="00E56AA3" w:rsidR="00D832DD">
              <w:t>months following OMB approval</w:t>
            </w:r>
          </w:p>
        </w:tc>
      </w:tr>
      <w:tr w:rsidRPr="00E56AA3" w:rsidR="00D832DD" w:rsidTr="00760BBD" w14:paraId="54CBC7B0" w14:textId="77777777">
        <w:trPr>
          <w:trHeight w:val="70"/>
        </w:trPr>
        <w:tc>
          <w:tcPr>
            <w:tcW w:w="6120" w:type="dxa"/>
          </w:tcPr>
          <w:p w:rsidRPr="00E56AA3" w:rsidR="00D832DD" w:rsidP="00760BBD" w:rsidRDefault="00D832DD" w14:paraId="3B326341" w14:textId="77777777">
            <w:pPr>
              <w:spacing w:before="40" w:after="40"/>
              <w:ind w:left="72" w:hanging="72"/>
            </w:pPr>
            <w:r w:rsidRPr="00E56AA3">
              <w:t>Prepare draft national/regional summaries for OPA review</w:t>
            </w:r>
          </w:p>
        </w:tc>
        <w:tc>
          <w:tcPr>
            <w:tcW w:w="2970" w:type="dxa"/>
          </w:tcPr>
          <w:p w:rsidRPr="00E56AA3" w:rsidR="00D832DD" w:rsidP="002803E3" w:rsidRDefault="00B74EF0" w14:paraId="17167D26" w14:textId="3EA0FE66">
            <w:pPr>
              <w:spacing w:before="40" w:after="40"/>
            </w:pPr>
            <w:r w:rsidRPr="00E56AA3">
              <w:t>18</w:t>
            </w:r>
            <w:r w:rsidRPr="00E56AA3" w:rsidR="00D832DD">
              <w:t xml:space="preserve"> months following OMB approval</w:t>
            </w:r>
          </w:p>
        </w:tc>
      </w:tr>
      <w:tr w:rsidRPr="00E56AA3" w:rsidR="00D832DD" w:rsidTr="00760BBD" w14:paraId="7A6CF129" w14:textId="77777777">
        <w:trPr>
          <w:trHeight w:val="70"/>
        </w:trPr>
        <w:tc>
          <w:tcPr>
            <w:tcW w:w="6120" w:type="dxa"/>
          </w:tcPr>
          <w:p w:rsidRPr="00E56AA3" w:rsidR="00D832DD" w:rsidP="00760BBD" w:rsidRDefault="00D832DD" w14:paraId="28B87D36" w14:textId="77777777">
            <w:pPr>
              <w:spacing w:before="40" w:after="40"/>
              <w:ind w:left="72" w:hanging="72"/>
            </w:pPr>
            <w:r w:rsidRPr="00E56AA3">
              <w:t>Submit final national/regional summaries for OPA approval</w:t>
            </w:r>
          </w:p>
        </w:tc>
        <w:tc>
          <w:tcPr>
            <w:tcW w:w="2970" w:type="dxa"/>
          </w:tcPr>
          <w:p w:rsidRPr="00E56AA3" w:rsidR="00D832DD" w:rsidP="002803E3" w:rsidRDefault="00B74EF0" w14:paraId="48A84507" w14:textId="2AA8F324">
            <w:pPr>
              <w:spacing w:before="40" w:after="40"/>
            </w:pPr>
            <w:r w:rsidRPr="00E56AA3">
              <w:t xml:space="preserve">19 </w:t>
            </w:r>
            <w:r w:rsidRPr="00E56AA3" w:rsidR="00D832DD">
              <w:t>months following OMB approval</w:t>
            </w:r>
          </w:p>
        </w:tc>
      </w:tr>
      <w:tr w:rsidRPr="00E56AA3" w:rsidR="00D832DD" w:rsidTr="00760BBD" w14:paraId="479D7F8E" w14:textId="77777777">
        <w:trPr>
          <w:trHeight w:val="70"/>
        </w:trPr>
        <w:tc>
          <w:tcPr>
            <w:tcW w:w="6120" w:type="dxa"/>
          </w:tcPr>
          <w:p w:rsidRPr="00E56AA3" w:rsidR="00D832DD" w:rsidP="00760BBD" w:rsidRDefault="00D832DD" w14:paraId="406CA702" w14:textId="77777777">
            <w:pPr>
              <w:spacing w:before="40" w:after="40"/>
              <w:ind w:left="72" w:hanging="72"/>
            </w:pPr>
            <w:r w:rsidRPr="00E56AA3">
              <w:t>Print and distribute copies of the reports</w:t>
            </w:r>
          </w:p>
        </w:tc>
        <w:tc>
          <w:tcPr>
            <w:tcW w:w="2970" w:type="dxa"/>
          </w:tcPr>
          <w:p w:rsidRPr="00E56AA3" w:rsidR="00D832DD" w:rsidP="002803E3" w:rsidRDefault="00740B24" w14:paraId="234FCDF9" w14:textId="0CD43D0B">
            <w:pPr>
              <w:spacing w:before="40" w:after="40"/>
            </w:pPr>
            <w:r w:rsidRPr="00E56AA3">
              <w:t xml:space="preserve">21 </w:t>
            </w:r>
            <w:r w:rsidRPr="00E56AA3" w:rsidR="00D832DD">
              <w:t>months following OMB approval</w:t>
            </w:r>
          </w:p>
        </w:tc>
      </w:tr>
      <w:tr w:rsidRPr="00E56AA3" w:rsidR="00D832DD" w:rsidTr="00760BBD" w14:paraId="66475B5D" w14:textId="77777777">
        <w:trPr>
          <w:trHeight w:val="70"/>
        </w:trPr>
        <w:tc>
          <w:tcPr>
            <w:tcW w:w="6120" w:type="dxa"/>
          </w:tcPr>
          <w:p w:rsidRPr="00E56AA3" w:rsidR="00D832DD" w:rsidP="00760BBD" w:rsidRDefault="00D832DD" w14:paraId="003349F9" w14:textId="77777777">
            <w:pPr>
              <w:spacing w:before="40" w:after="40"/>
              <w:ind w:left="72" w:hanging="72"/>
            </w:pPr>
            <w:r w:rsidRPr="00E56AA3">
              <w:t xml:space="preserve">Post 508-compliant version of national </w:t>
            </w:r>
            <w:r w:rsidRPr="00E56AA3" w:rsidR="007905EE">
              <w:t>summary</w:t>
            </w:r>
            <w:r w:rsidRPr="00E56AA3">
              <w:t xml:space="preserve"> to OPA Web site</w:t>
            </w:r>
          </w:p>
        </w:tc>
        <w:tc>
          <w:tcPr>
            <w:tcW w:w="2970" w:type="dxa"/>
          </w:tcPr>
          <w:p w:rsidRPr="00E56AA3" w:rsidR="00D832DD" w:rsidP="002803E3" w:rsidRDefault="00740B24" w14:paraId="4AA991B3" w14:textId="2528381D">
            <w:pPr>
              <w:spacing w:before="40" w:after="40"/>
            </w:pPr>
            <w:r w:rsidRPr="00E56AA3">
              <w:t xml:space="preserve">21 </w:t>
            </w:r>
            <w:r w:rsidRPr="00E56AA3" w:rsidR="00D832DD">
              <w:t>months following OMB approval</w:t>
            </w:r>
          </w:p>
        </w:tc>
      </w:tr>
    </w:tbl>
    <w:p w:rsidRPr="00E56AA3" w:rsidR="00D832DD" w:rsidP="00D832DD" w:rsidRDefault="00D832DD" w14:paraId="4E49F940" w14:textId="77777777"/>
    <w:p w:rsidRPr="00E56AA3" w:rsidR="00D832DD" w:rsidP="00D832DD" w:rsidRDefault="00D832DD" w14:paraId="06EBF082" w14:textId="2F701C14">
      <w:pPr>
        <w:pStyle w:val="Heading3"/>
        <w:keepNext/>
        <w:tabs>
          <w:tab w:val="clear" w:pos="1252"/>
          <w:tab w:val="num" w:pos="360"/>
        </w:tabs>
        <w:spacing w:before="0" w:after="120"/>
        <w:ind w:left="360"/>
        <w:rPr>
          <w:rStyle w:val="Heading3OMB"/>
        </w:rPr>
      </w:pPr>
      <w:bookmarkStart w:name="_Toc16533874" w:id="29"/>
      <w:r w:rsidRPr="00E56AA3">
        <w:rPr>
          <w:rStyle w:val="Heading3OMB"/>
        </w:rPr>
        <w:t>Reason(s) Display of OMB Expiration Date Is Inappropriate</w:t>
      </w:r>
      <w:bookmarkEnd w:id="29"/>
    </w:p>
    <w:p w:rsidRPr="00E56AA3" w:rsidR="00D832DD" w:rsidP="00D832DD" w:rsidRDefault="00D832DD" w14:paraId="2476600E" w14:textId="12FD8163">
      <w:pPr>
        <w:pStyle w:val="bodytext-gph"/>
        <w:rPr>
          <w:sz w:val="24"/>
          <w:szCs w:val="24"/>
        </w:rPr>
      </w:pPr>
      <w:r w:rsidRPr="00E56AA3">
        <w:rPr>
          <w:sz w:val="24"/>
          <w:szCs w:val="24"/>
        </w:rPr>
        <w:t xml:space="preserve">The 3-year expiration date for OMB approval will be displayed on all versions of the form (i.e., electronic, Web-based). </w:t>
      </w:r>
    </w:p>
    <w:p w:rsidRPr="00E56AA3" w:rsidR="00D832DD" w:rsidP="00D832DD" w:rsidRDefault="00D832DD" w14:paraId="6C4FAEBB" w14:textId="3513D8D0">
      <w:pPr>
        <w:pStyle w:val="Heading3"/>
        <w:keepNext/>
        <w:tabs>
          <w:tab w:val="clear" w:pos="1252"/>
          <w:tab w:val="num" w:pos="360"/>
        </w:tabs>
        <w:spacing w:before="0" w:after="120"/>
        <w:ind w:left="360"/>
        <w:rPr>
          <w:rStyle w:val="Heading3OMB"/>
        </w:rPr>
      </w:pPr>
      <w:bookmarkStart w:name="_Toc16533875" w:id="30"/>
      <w:r w:rsidRPr="00E56AA3">
        <w:rPr>
          <w:rStyle w:val="Heading3OMB"/>
        </w:rPr>
        <w:t>Exceptions to Certification for Paperwork Reduction Act Submissions</w:t>
      </w:r>
      <w:bookmarkEnd w:id="30"/>
    </w:p>
    <w:p w:rsidRPr="00E56AA3" w:rsidR="00D832DD" w:rsidP="00D832DD" w:rsidRDefault="00D832DD" w14:paraId="47EF3E3C" w14:textId="77777777">
      <w:pPr>
        <w:pStyle w:val="bodytext-gph"/>
        <w:rPr>
          <w:sz w:val="24"/>
          <w:szCs w:val="24"/>
        </w:rPr>
      </w:pPr>
      <w:r w:rsidRPr="00E56AA3">
        <w:rPr>
          <w:sz w:val="24"/>
          <w:szCs w:val="24"/>
        </w:rPr>
        <w:t xml:space="preserve">There are no exceptions to the certification. </w:t>
      </w:r>
    </w:p>
    <w:p w:rsidRPr="00E56AA3" w:rsidR="00EB6C03" w:rsidP="00EB6C03" w:rsidRDefault="00EB6C03" w14:paraId="403358D7" w14:textId="1F078B48">
      <w:pPr>
        <w:pStyle w:val="Heading2-OMB"/>
        <w:numPr>
          <w:ilvl w:val="0"/>
          <w:numId w:val="2"/>
        </w:numPr>
        <w:tabs>
          <w:tab w:val="clear" w:pos="720"/>
          <w:tab w:val="num" w:pos="360"/>
        </w:tabs>
        <w:ind w:left="360"/>
        <w:rPr>
          <w:rFonts w:ascii="Times New Roman" w:hAnsi="Times New Roman"/>
        </w:rPr>
      </w:pPr>
      <w:bookmarkStart w:name="_Toc16533876" w:id="31"/>
      <w:r w:rsidRPr="00E56AA3">
        <w:rPr>
          <w:rFonts w:ascii="Times New Roman" w:hAnsi="Times New Roman"/>
        </w:rPr>
        <w:t>DATA COLLECTION PROCEDURES: FPAR Data System</w:t>
      </w:r>
      <w:bookmarkEnd w:id="31"/>
    </w:p>
    <w:p w:rsidRPr="00E56AA3" w:rsidR="00EB6C03" w:rsidP="007D0CD4" w:rsidRDefault="00EB6C03" w14:paraId="0CE4102B" w14:textId="40731C4B">
      <w:pPr>
        <w:pStyle w:val="bodytext-gph"/>
        <w:rPr>
          <w:sz w:val="24"/>
          <w:szCs w:val="24"/>
        </w:rPr>
      </w:pPr>
      <w:r w:rsidRPr="00E56AA3">
        <w:rPr>
          <w:sz w:val="24"/>
          <w:szCs w:val="24"/>
        </w:rPr>
        <w:t xml:space="preserve">The FPAR reporting requirement does not use statistical methods. In accordance with federal regulations, annual FPAR submission is required of all Title X </w:t>
      </w:r>
      <w:r w:rsidRPr="00E56AA3" w:rsidR="00FA1BCD">
        <w:rPr>
          <w:sz w:val="24"/>
          <w:szCs w:val="24"/>
        </w:rPr>
        <w:t xml:space="preserve">Family Planning Services </w:t>
      </w:r>
      <w:r w:rsidRPr="00E56AA3">
        <w:rPr>
          <w:sz w:val="24"/>
          <w:szCs w:val="24"/>
        </w:rPr>
        <w:lastRenderedPageBreak/>
        <w:t>grantees for purposes of monitoring and reporting program performance (45 CFR Part 74 and 45 CFR Part 92).</w:t>
      </w:r>
      <w:hyperlink w:tooltip=",  #563" w:history="1" w:anchor="_ENREF_6">
        <w:r w:rsidRPr="00E56AA3" w:rsidR="005B2DF9">
          <w:rPr>
            <w:rStyle w:val="Hyperlink"/>
            <w:sz w:val="24"/>
            <w:szCs w:val="24"/>
            <w:u w:val="none"/>
            <w:vertAlign w:val="superscript"/>
          </w:rPr>
          <w:fldChar w:fldCharType="begin">
            <w:fldData xml:space="preserve">PEVuZE5vdGU+PENpdGUgRXhjbHVkZUF1dGg9IjEiPjxSZWNOdW0+NTYzPC9SZWNOdW0+PERpc3Bs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</w:fldData>
          </w:fldChar>
        </w:r>
        <w:r w:rsidRPr="00E56AA3" w:rsidR="005B2DF9">
          <w:rPr>
            <w:rStyle w:val="Hyperlink"/>
            <w:sz w:val="24"/>
            <w:szCs w:val="24"/>
            <w:u w:val="none"/>
            <w:vertAlign w:val="superscript"/>
          </w:rPr>
          <w:instrText xml:space="preserve"> ADDIN EN.CITE </w:instrText>
        </w:r>
        <w:r w:rsidRPr="00E56AA3" w:rsidR="005B2DF9">
          <w:rPr>
            <w:rStyle w:val="Hyperlink"/>
            <w:sz w:val="24"/>
            <w:szCs w:val="24"/>
            <w:u w:val="none"/>
            <w:vertAlign w:val="superscript"/>
          </w:rPr>
          <w:fldChar w:fldCharType="begin">
            <w:fldData xml:space="preserve">PEVuZE5vdGU+PENpdGUgRXhjbHVkZUF1dGg9IjEiPjxSZWNOdW0+NTYzPC9SZWNOdW0+PERpc3Bs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</w:fldData>
          </w:fldChar>
        </w:r>
        <w:r w:rsidRPr="00E56AA3" w:rsidR="005B2DF9">
          <w:rPr>
            <w:rStyle w:val="Hyperlink"/>
            <w:sz w:val="24"/>
            <w:szCs w:val="24"/>
            <w:u w:val="none"/>
            <w:vertAlign w:val="superscript"/>
          </w:rPr>
          <w:instrText xml:space="preserve"> ADDIN EN.CITE.DATA </w:instrText>
        </w:r>
        <w:r w:rsidRPr="00E56AA3" w:rsidR="005B2DF9">
          <w:rPr>
            <w:rStyle w:val="Hyperlink"/>
            <w:sz w:val="24"/>
            <w:szCs w:val="24"/>
            <w:u w:val="none"/>
            <w:vertAlign w:val="superscript"/>
          </w:rPr>
        </w:r>
        <w:r w:rsidRPr="00E56AA3" w:rsidR="005B2DF9">
          <w:rPr>
            <w:rStyle w:val="Hyperlink"/>
            <w:sz w:val="24"/>
            <w:szCs w:val="24"/>
            <w:u w:val="none"/>
            <w:vertAlign w:val="superscript"/>
          </w:rPr>
          <w:fldChar w:fldCharType="end"/>
        </w:r>
        <w:r w:rsidRPr="00E56AA3" w:rsidR="005B2DF9">
          <w:rPr>
            <w:rStyle w:val="Hyperlink"/>
            <w:sz w:val="24"/>
            <w:szCs w:val="24"/>
            <w:u w:val="none"/>
            <w:vertAlign w:val="superscript"/>
          </w:rPr>
        </w:r>
        <w:r w:rsidRPr="00E56AA3" w:rsidR="005B2DF9">
          <w:rPr>
            <w:rStyle w:val="Hyperlink"/>
            <w:sz w:val="24"/>
            <w:szCs w:val="24"/>
            <w:u w:val="none"/>
            <w:vertAlign w:val="superscript"/>
          </w:rPr>
          <w:fldChar w:fldCharType="separate"/>
        </w:r>
        <w:r w:rsidRPr="00E56AA3" w:rsidR="005B2DF9">
          <w:rPr>
            <w:rStyle w:val="Hyperlink"/>
            <w:sz w:val="24"/>
            <w:szCs w:val="24"/>
            <w:u w:val="none"/>
            <w:vertAlign w:val="superscript"/>
          </w:rPr>
          <w:t>6-8</w:t>
        </w:r>
        <w:r w:rsidRPr="00E56AA3" w:rsidR="005B2DF9">
          <w:rPr>
            <w:rStyle w:val="Hyperlink"/>
            <w:sz w:val="24"/>
            <w:szCs w:val="24"/>
            <w:u w:val="none"/>
            <w:vertAlign w:val="superscript"/>
          </w:rPr>
          <w:fldChar w:fldCharType="end"/>
        </w:r>
      </w:hyperlink>
      <w:r w:rsidRPr="00E56AA3">
        <w:rPr>
          <w:sz w:val="24"/>
          <w:szCs w:val="24"/>
        </w:rPr>
        <w:t xml:space="preserve"> The Family Planning Annual Report</w:t>
      </w:r>
      <w:r w:rsidRPr="00E56AA3" w:rsidR="00E81D39">
        <w:rPr>
          <w:sz w:val="24"/>
          <w:szCs w:val="24"/>
        </w:rPr>
        <w:t xml:space="preserve"> 2.0</w:t>
      </w:r>
      <w:r w:rsidRPr="00E56AA3">
        <w:rPr>
          <w:sz w:val="24"/>
          <w:szCs w:val="24"/>
        </w:rPr>
        <w:t xml:space="preserve"> (FPAR</w:t>
      </w:r>
      <w:r w:rsidRPr="00E56AA3" w:rsidR="00E81D39">
        <w:rPr>
          <w:sz w:val="24"/>
          <w:szCs w:val="24"/>
        </w:rPr>
        <w:t xml:space="preserve"> 2.0</w:t>
      </w:r>
      <w:r w:rsidRPr="00E56AA3">
        <w:rPr>
          <w:sz w:val="24"/>
          <w:szCs w:val="24"/>
        </w:rPr>
        <w:t xml:space="preserve">) Data System is dedicated to collecting and managing Title X FPAR data. The System’s purpose is to facilitate user-friendly submission of annual FPAR data by Title X service grantees and to provide a central location for review, approval, storage, and management of FPAR data by HHS/OPA staff. The website’s target audiences include authorized staff of Title X service grantees and HHS/OPA staff responsible for administering grants and monitoring performance. The </w:t>
      </w:r>
      <w:proofErr w:type="gramStart"/>
      <w:r w:rsidRPr="00E56AA3">
        <w:rPr>
          <w:sz w:val="24"/>
          <w:szCs w:val="24"/>
        </w:rPr>
        <w:t>general public</w:t>
      </w:r>
      <w:proofErr w:type="gramEnd"/>
      <w:r w:rsidRPr="00E56AA3">
        <w:rPr>
          <w:sz w:val="24"/>
          <w:szCs w:val="24"/>
        </w:rPr>
        <w:t xml:space="preserve"> is not an intended audience. </w:t>
      </w:r>
    </w:p>
    <w:p w:rsidRPr="00E56AA3" w:rsidR="00D832DD" w:rsidP="00F8148E" w:rsidRDefault="00D832DD" w14:paraId="35AD5293" w14:textId="24676F04">
      <w:pPr>
        <w:pStyle w:val="Heading2-OMB"/>
        <w:numPr>
          <w:ilvl w:val="0"/>
          <w:numId w:val="2"/>
        </w:numPr>
        <w:tabs>
          <w:tab w:val="left" w:pos="360"/>
        </w:tabs>
        <w:spacing w:before="0"/>
        <w:ind w:left="360"/>
        <w:rPr>
          <w:rFonts w:ascii="Times New Roman" w:hAnsi="Times New Roman"/>
        </w:rPr>
      </w:pPr>
      <w:r w:rsidRPr="00E56AA3">
        <w:rPr>
          <w:rFonts w:ascii="Times New Roman" w:hAnsi="Times New Roman"/>
        </w:rPr>
        <w:br w:type="page"/>
      </w:r>
      <w:bookmarkStart w:name="_Toc16533882" w:id="32"/>
      <w:bookmarkStart w:name="_Hlk57037843" w:id="33"/>
      <w:r w:rsidRPr="00E56AA3" w:rsidR="005660FA">
        <w:rPr>
          <w:rFonts w:ascii="Times New Roman" w:hAnsi="Times New Roman"/>
        </w:rPr>
        <w:lastRenderedPageBreak/>
        <w:t>REFERENCES</w:t>
      </w:r>
      <w:bookmarkEnd w:id="32"/>
    </w:p>
    <w:bookmarkStart w:name="_Hlk57097626" w:id="34"/>
    <w:p w:rsidRPr="00E56AA3" w:rsidR="005B2DF9" w:rsidP="000445F5" w:rsidRDefault="00270B4B" w14:paraId="5545AC97" w14:textId="00A10490">
      <w:pPr>
        <w:pStyle w:val="EndNoteBibliography"/>
        <w:numPr>
          <w:ilvl w:val="0"/>
          <w:numId w:val="40"/>
        </w:numPr>
        <w:spacing w:after="120"/>
        <w:ind w:left="360"/>
      </w:pPr>
      <w:r w:rsidRPr="00E56AA3">
        <w:fldChar w:fldCharType="begin"/>
      </w:r>
      <w:r w:rsidRPr="00E56AA3" w:rsidR="00D832DD">
        <w:instrText xml:space="preserve"> ADDIN EN.REFLIST </w:instrText>
      </w:r>
      <w:r w:rsidRPr="00E56AA3">
        <w:fldChar w:fldCharType="separate"/>
      </w:r>
      <w:bookmarkStart w:name="_ENREF_1" w:id="35"/>
      <w:r w:rsidRPr="00E56AA3" w:rsidR="005B2DF9">
        <w:t xml:space="preserve">42 USC 300 Section 1001 [300], Project Grants and Contracts for Family Planning Services. Retrieved </w:t>
      </w:r>
      <w:r w:rsidRPr="00E56AA3" w:rsidR="00BF4D5E">
        <w:t>October 26, 2020</w:t>
      </w:r>
      <w:r w:rsidRPr="00E56AA3" w:rsidR="005B2DF9">
        <w:t>, from</w:t>
      </w:r>
      <w:r w:rsidRPr="00E56AA3" w:rsidR="00E61518">
        <w:t xml:space="preserve"> https://opa.hhs.gov/sites/default/files/2020-07/title-x-statute-attachment-a_0.pdf</w:t>
      </w:r>
      <w:r w:rsidRPr="00E56AA3" w:rsidR="009A20FB">
        <w:t>; 1970</w:t>
      </w:r>
      <w:r w:rsidRPr="00E56AA3" w:rsidR="005B2DF9">
        <w:t>.</w:t>
      </w:r>
      <w:bookmarkEnd w:id="35"/>
    </w:p>
    <w:p w:rsidRPr="00E56AA3" w:rsidR="005B2DF9" w:rsidP="000445F5" w:rsidRDefault="005B2DF9" w14:paraId="6CFAF8DD" w14:textId="7E9DC764">
      <w:pPr>
        <w:pStyle w:val="EndNoteBibliography"/>
        <w:numPr>
          <w:ilvl w:val="0"/>
          <w:numId w:val="40"/>
        </w:numPr>
        <w:spacing w:after="120"/>
        <w:ind w:left="360"/>
      </w:pPr>
      <w:bookmarkStart w:name="_ENREF_2" w:id="36"/>
      <w:r w:rsidRPr="00E56AA3">
        <w:t xml:space="preserve">42 USC 300 Section 1006 [300a-4], Regulations and Payments. Retrieved </w:t>
      </w:r>
      <w:r w:rsidRPr="00E56AA3" w:rsidR="00BF4D5E">
        <w:t>October 26, 2020</w:t>
      </w:r>
      <w:r w:rsidRPr="00E56AA3">
        <w:t xml:space="preserve">, from </w:t>
      </w:r>
      <w:r w:rsidRPr="00E56AA3" w:rsidR="00FF472C">
        <w:t>https://opa.hhs.gov/sites/default/files/2020-07/title-x-statute-attachment-a_0.pdf</w:t>
      </w:r>
      <w:r w:rsidRPr="00E56AA3" w:rsidR="009A20FB">
        <w:t xml:space="preserve">; </w:t>
      </w:r>
      <w:r w:rsidRPr="00E56AA3">
        <w:t>1970.</w:t>
      </w:r>
      <w:bookmarkEnd w:id="36"/>
    </w:p>
    <w:p w:rsidRPr="00E56AA3" w:rsidR="005B2DF9" w:rsidP="000445F5" w:rsidRDefault="005B2DF9" w14:paraId="732A3895" w14:textId="74434464">
      <w:pPr>
        <w:pStyle w:val="EndNoteBibliography"/>
        <w:numPr>
          <w:ilvl w:val="0"/>
          <w:numId w:val="40"/>
        </w:numPr>
        <w:spacing w:after="120"/>
        <w:ind w:left="360"/>
      </w:pPr>
      <w:bookmarkStart w:name="_ENREF_3" w:id="37"/>
      <w:r w:rsidRPr="00E56AA3">
        <w:t xml:space="preserve">42 Code of Federal Regulations (CFR) Part 59, Grants for Family Planning Services (October </w:t>
      </w:r>
      <w:r w:rsidRPr="00E56AA3" w:rsidR="006F4870">
        <w:t>22</w:t>
      </w:r>
      <w:r w:rsidRPr="00E56AA3">
        <w:t xml:space="preserve">, </w:t>
      </w:r>
      <w:r w:rsidRPr="00E56AA3" w:rsidR="006F4870">
        <w:t>2020</w:t>
      </w:r>
      <w:r w:rsidRPr="00E56AA3">
        <w:t xml:space="preserve">). Retrieved </w:t>
      </w:r>
      <w:r w:rsidRPr="00E56AA3" w:rsidR="00BF4D5E">
        <w:t>October 26, 2020</w:t>
      </w:r>
      <w:r w:rsidRPr="00E56AA3">
        <w:t xml:space="preserve">, from </w:t>
      </w:r>
      <w:r w:rsidRPr="00E56AA3" w:rsidR="000579D2">
        <w:t>https://www.ecfr.gov/cgi-bin/retrieveECFR?gp=&amp;SID=3f257772d66423ef3b8f56ada9434b45&amp;mc=true&amp;n=pt42.1.59&amp;r=PART&amp;ty=HTML</w:t>
      </w:r>
    </w:p>
    <w:p w:rsidRPr="00E56AA3" w:rsidR="005B2DF9" w:rsidP="000445F5" w:rsidRDefault="005B2DF9" w14:paraId="35C9A789" w14:textId="758D53A4">
      <w:pPr>
        <w:pStyle w:val="EndNoteBibliography"/>
        <w:numPr>
          <w:ilvl w:val="0"/>
          <w:numId w:val="40"/>
        </w:numPr>
        <w:spacing w:after="120"/>
        <w:ind w:left="360"/>
      </w:pPr>
      <w:bookmarkStart w:name="_ENREF_4" w:id="38"/>
      <w:bookmarkEnd w:id="37"/>
      <w:r w:rsidRPr="00E56AA3">
        <w:t xml:space="preserve">Frost </w:t>
      </w:r>
      <w:r w:rsidRPr="00E56AA3" w:rsidR="009A20FB">
        <w:t>J</w:t>
      </w:r>
      <w:r w:rsidRPr="00E56AA3">
        <w:t>J, Zolna, M. Contraceptive Needs and Services, 2013 Update. New York, New York: Guttmacher Institute; 2015.</w:t>
      </w:r>
      <w:bookmarkEnd w:id="38"/>
    </w:p>
    <w:p w:rsidRPr="00E56AA3" w:rsidR="005B2DF9" w:rsidP="000445F5" w:rsidRDefault="005B2DF9" w14:paraId="142D12E8" w14:textId="031DE35F">
      <w:pPr>
        <w:pStyle w:val="EndNoteBibliography"/>
        <w:numPr>
          <w:ilvl w:val="0"/>
          <w:numId w:val="40"/>
        </w:numPr>
        <w:spacing w:after="120"/>
        <w:ind w:left="360"/>
      </w:pPr>
      <w:bookmarkStart w:name="_ENREF_5" w:id="39"/>
      <w:r w:rsidRPr="00E56AA3">
        <w:t>Frost J</w:t>
      </w:r>
      <w:r w:rsidRPr="00E56AA3" w:rsidR="009A20FB">
        <w:t>J</w:t>
      </w:r>
      <w:r w:rsidRPr="00E56AA3">
        <w:t xml:space="preserve">, </w:t>
      </w:r>
      <w:r w:rsidRPr="00E56AA3" w:rsidR="003B2CE2">
        <w:t>Zolna, M</w:t>
      </w:r>
      <w:r w:rsidRPr="00E56AA3">
        <w:t xml:space="preserve">. </w:t>
      </w:r>
      <w:r w:rsidRPr="00E56AA3" w:rsidR="003B2CE2">
        <w:t>Response to inquiry concerning the availability of publicly funded contraceptive care to U.S. women, memo to Senator Patty Murray, Senate Health, Education, Labor and Pensions Committee, New York: Guttmacher Institute, May 3, 2017. Retrieved October 26, 2020, from https://www.guttmacher.org/article/2017/05/guttmacher-murray-memo-2017.</w:t>
      </w:r>
      <w:r w:rsidRPr="00E56AA3" w:rsidDel="003B2CE2" w:rsidR="003B2CE2">
        <w:t xml:space="preserve"> </w:t>
      </w:r>
      <w:bookmarkEnd w:id="39"/>
    </w:p>
    <w:p w:rsidRPr="00E56AA3" w:rsidR="005B2DF9" w:rsidP="000445F5" w:rsidRDefault="005B2DF9" w14:paraId="203B037C" w14:textId="1B7D47F2">
      <w:pPr>
        <w:pStyle w:val="EndNoteBibliography"/>
        <w:numPr>
          <w:ilvl w:val="0"/>
          <w:numId w:val="40"/>
        </w:numPr>
        <w:spacing w:after="120"/>
        <w:ind w:left="360"/>
      </w:pPr>
      <w:bookmarkStart w:name="_ENREF_6" w:id="40"/>
      <w:r w:rsidRPr="00E56AA3">
        <w:t xml:space="preserve">45 CFR Part 74, Uniform Administrative Requirements for Awards and Subawards to Institutions of Higher Education, Hospitals, Other Nonprofit Organizations, and Certain Grants and Agreements with States, Local Governments and Indian Tribal Governments. Retrieved </w:t>
      </w:r>
      <w:r w:rsidRPr="00E56AA3" w:rsidR="00BF4D5E">
        <w:t>October 26, 2020</w:t>
      </w:r>
      <w:r w:rsidRPr="00E56AA3">
        <w:t xml:space="preserve">, from </w:t>
      </w:r>
      <w:r w:rsidRPr="00E56AA3" w:rsidR="00774E99">
        <w:t xml:space="preserve">https://www.govinfo.gov/content/pkg/CFR-2000-title45-vol1/pdf/CFR-2000-title45-vol1-part74.pdf  </w:t>
      </w:r>
    </w:p>
    <w:p w:rsidRPr="00E56AA3" w:rsidR="005B2DF9" w:rsidP="000445F5" w:rsidRDefault="005B2DF9" w14:paraId="13015E2D" w14:textId="4B22FA73">
      <w:pPr>
        <w:pStyle w:val="EndNoteBibliography"/>
        <w:numPr>
          <w:ilvl w:val="0"/>
          <w:numId w:val="40"/>
        </w:numPr>
        <w:spacing w:after="120"/>
        <w:ind w:left="360"/>
      </w:pPr>
      <w:bookmarkStart w:name="_ENREF_7" w:id="41"/>
      <w:bookmarkEnd w:id="40"/>
      <w:r w:rsidRPr="00E56AA3">
        <w:t xml:space="preserve">45 CFR Part 92, Uniform Administrative Requirements for Grants and Cooperative Agreements to State and Local Governments. Retrieved </w:t>
      </w:r>
      <w:r w:rsidRPr="00E56AA3" w:rsidR="00BF4D5E">
        <w:t>October 26, 2020</w:t>
      </w:r>
      <w:r w:rsidRPr="00E56AA3">
        <w:t xml:space="preserve">, from </w:t>
      </w:r>
      <w:r w:rsidRPr="00E56AA3" w:rsidR="00774E99">
        <w:t>https://www.govinfo.gov/content/pkg/CFR-2011-title45-vol1/pdf/CFR-2011-title45-vol1-part92.pdf</w:t>
      </w:r>
      <w:r w:rsidRPr="00E56AA3">
        <w:t>.</w:t>
      </w:r>
      <w:bookmarkEnd w:id="41"/>
    </w:p>
    <w:p w:rsidRPr="00E56AA3" w:rsidR="005B2DF9" w:rsidP="000445F5" w:rsidRDefault="00BF4D5E" w14:paraId="3686ABAE" w14:textId="174BB0D0">
      <w:pPr>
        <w:pStyle w:val="EndNoteBibliography"/>
        <w:numPr>
          <w:ilvl w:val="0"/>
          <w:numId w:val="40"/>
        </w:numPr>
        <w:spacing w:after="120"/>
        <w:ind w:left="360"/>
      </w:pPr>
      <w:bookmarkStart w:name="_ENREF_8" w:id="42"/>
      <w:r w:rsidRPr="00E56AA3">
        <w:t xml:space="preserve">FY19 </w:t>
      </w:r>
      <w:r w:rsidRPr="00E56AA3" w:rsidR="005B2DF9">
        <w:t xml:space="preserve">Announcement of Availability of Funds for </w:t>
      </w:r>
      <w:r w:rsidRPr="00E56AA3" w:rsidR="00DE54DA">
        <w:t xml:space="preserve">Title X </w:t>
      </w:r>
      <w:r w:rsidRPr="00E56AA3" w:rsidR="005B2DF9">
        <w:t xml:space="preserve">Family Planning Services Grants (CFDA: 93.217). </w:t>
      </w:r>
      <w:r w:rsidRPr="00E56AA3">
        <w:t>2019</w:t>
      </w:r>
      <w:r w:rsidRPr="00E56AA3" w:rsidR="005B2DF9">
        <w:t xml:space="preserve">. </w:t>
      </w:r>
      <w:r w:rsidRPr="00E56AA3" w:rsidR="009A20FB">
        <w:t>Retrieved</w:t>
      </w:r>
      <w:r w:rsidRPr="00E56AA3">
        <w:t xml:space="preserve"> October 26, 2020</w:t>
      </w:r>
      <w:r w:rsidRPr="00E56AA3" w:rsidR="005B2DF9">
        <w:t xml:space="preserve">, </w:t>
      </w:r>
      <w:r w:rsidRPr="00E56AA3" w:rsidR="009A20FB">
        <w:t>from</w:t>
      </w:r>
      <w:r w:rsidRPr="00E56AA3" w:rsidR="005B2DF9">
        <w:t xml:space="preserve"> </w:t>
      </w:r>
      <w:r w:rsidRPr="00E56AA3" w:rsidR="00DE54DA">
        <w:t>https://opa.hhs.gov/sites/default/files/2020-07/fy2019-foa-fp-services-amended.pdf</w:t>
      </w:r>
      <w:r w:rsidRPr="00E56AA3" w:rsidR="00732C3C">
        <w:t>.</w:t>
      </w:r>
      <w:bookmarkEnd w:id="42"/>
    </w:p>
    <w:p w:rsidRPr="00E56AA3" w:rsidR="005B2DF9" w:rsidP="000445F5" w:rsidRDefault="005B2DF9" w14:paraId="0FE92592" w14:textId="72F3C70C">
      <w:pPr>
        <w:pStyle w:val="EndNoteBibliography"/>
        <w:numPr>
          <w:ilvl w:val="0"/>
          <w:numId w:val="40"/>
        </w:numPr>
        <w:spacing w:after="120"/>
        <w:ind w:left="360"/>
      </w:pPr>
      <w:bookmarkStart w:name="_ENREF_10" w:id="43"/>
      <w:r w:rsidRPr="00E56AA3">
        <w:t>HHS Office of Population Affairs. Program Requirements for Title X Funded Family Planning Projects. USDHHS, Version 1.0 ed., Washington, D.C., April 2014.</w:t>
      </w:r>
      <w:bookmarkEnd w:id="43"/>
    </w:p>
    <w:p w:rsidRPr="00E56AA3" w:rsidR="005B2DF9" w:rsidP="000445F5" w:rsidRDefault="005B2DF9" w14:paraId="7E531073" w14:textId="537C202B">
      <w:pPr>
        <w:pStyle w:val="EndNoteBibliography"/>
        <w:numPr>
          <w:ilvl w:val="0"/>
          <w:numId w:val="40"/>
        </w:numPr>
        <w:spacing w:after="120"/>
        <w:ind w:left="360"/>
      </w:pPr>
      <w:bookmarkStart w:name="_ENREF_11" w:id="44"/>
      <w:r w:rsidRPr="00E56AA3">
        <w:t xml:space="preserve">Gavin L, </w:t>
      </w:r>
      <w:r w:rsidRPr="00E56AA3" w:rsidR="005916B5">
        <w:t>Pazol</w:t>
      </w:r>
      <w:r w:rsidRPr="00E56AA3">
        <w:t xml:space="preserve">, </w:t>
      </w:r>
      <w:r w:rsidRPr="00E56AA3" w:rsidR="005916B5">
        <w:t>K</w:t>
      </w:r>
      <w:r w:rsidRPr="00E56AA3">
        <w:t xml:space="preserve">, et al. </w:t>
      </w:r>
      <w:r w:rsidRPr="00E56AA3" w:rsidR="005916B5">
        <w:t xml:space="preserve">Update: </w:t>
      </w:r>
      <w:r w:rsidRPr="00E56AA3">
        <w:t>Providing Quality Family Planning Services Recommendations of CDC and the U.S. Office of Population Affairs MMWR 201</w:t>
      </w:r>
      <w:r w:rsidRPr="00E56AA3" w:rsidR="005916B5">
        <w:t>7</w:t>
      </w:r>
      <w:r w:rsidRPr="00E56AA3">
        <w:t>;6</w:t>
      </w:r>
      <w:r w:rsidRPr="00E56AA3" w:rsidR="005916B5">
        <w:t>6</w:t>
      </w:r>
      <w:r w:rsidRPr="00E56AA3">
        <w:t>.</w:t>
      </w:r>
      <w:bookmarkEnd w:id="44"/>
      <w:r w:rsidRPr="00E56AA3" w:rsidR="005916B5">
        <w:t xml:space="preserve"> Retrieved November 19, 2020, from https://www.cdc.gov/mmwr/volumes/66/wr/mm6650a4.htm </w:t>
      </w:r>
    </w:p>
    <w:p w:rsidRPr="00E56AA3" w:rsidR="005B2DF9" w:rsidP="000445F5" w:rsidRDefault="005B2DF9" w14:paraId="53AB17BE" w14:textId="2D58D2BB">
      <w:pPr>
        <w:pStyle w:val="EndNoteBibliography"/>
        <w:numPr>
          <w:ilvl w:val="0"/>
          <w:numId w:val="40"/>
        </w:numPr>
        <w:spacing w:after="120"/>
        <w:ind w:left="360"/>
      </w:pPr>
      <w:bookmarkStart w:name="_ENREF_12" w:id="45"/>
      <w:r w:rsidRPr="00E56AA3">
        <w:t>Office of Management and Budget. Revisions to the Standards for the Classification of Federal Data on Race and Ethnicity. Fed Regist October 30, 1997;62:58782-90.</w:t>
      </w:r>
      <w:bookmarkEnd w:id="45"/>
    </w:p>
    <w:p w:rsidRPr="00E56AA3" w:rsidR="005B2DF9" w:rsidP="000445F5" w:rsidRDefault="005B2DF9" w14:paraId="476D34C8" w14:textId="47B590B5">
      <w:pPr>
        <w:pStyle w:val="EndNoteBibliography"/>
        <w:numPr>
          <w:ilvl w:val="0"/>
          <w:numId w:val="40"/>
        </w:numPr>
        <w:spacing w:after="120"/>
        <w:ind w:left="360"/>
      </w:pPr>
      <w:bookmarkStart w:name="_ENREF_14" w:id="46"/>
      <w:r w:rsidRPr="00E56AA3">
        <w:t>Bernstein J, Chollet D, Peterson S. How Does Insurance Coverage Improve Health Outcomes? Washington, DC: Mathematica Policy Research, Inc.; April 2010.</w:t>
      </w:r>
      <w:bookmarkEnd w:id="46"/>
    </w:p>
    <w:p w:rsidRPr="00E56AA3" w:rsidR="005B2DF9" w:rsidP="000445F5" w:rsidRDefault="005B2DF9" w14:paraId="438EBF56" w14:textId="303DE0BD">
      <w:pPr>
        <w:pStyle w:val="EndNoteBibliography"/>
        <w:numPr>
          <w:ilvl w:val="0"/>
          <w:numId w:val="40"/>
        </w:numPr>
        <w:spacing w:after="120"/>
        <w:ind w:left="360"/>
      </w:pPr>
      <w:bookmarkStart w:name="_ENREF_15" w:id="47"/>
      <w:r w:rsidRPr="00E56AA3">
        <w:t xml:space="preserve">The Henry J. Kaiser Family Foundation. Women's Health Insurance Coverage. Washington, DC: The Henry J. Kaiser Family Foundation; </w:t>
      </w:r>
      <w:r w:rsidRPr="00E56AA3" w:rsidR="00C628D0">
        <w:t>January 2020</w:t>
      </w:r>
      <w:r w:rsidRPr="00E56AA3">
        <w:t>.</w:t>
      </w:r>
      <w:bookmarkEnd w:id="47"/>
      <w:r w:rsidRPr="00E56AA3" w:rsidR="00C628D0">
        <w:t xml:space="preserve"> Retrieved November 23, 2020, </w:t>
      </w:r>
      <w:r w:rsidRPr="00E56AA3" w:rsidR="00C628D0">
        <w:lastRenderedPageBreak/>
        <w:t>from https://www.kff.org/womens-health-policy/fact-sheet/womens-health-insurance-coverage-fact-sheet/</w:t>
      </w:r>
    </w:p>
    <w:p w:rsidRPr="00E56AA3" w:rsidR="005B2DF9" w:rsidP="000445F5" w:rsidRDefault="005B2DF9" w14:paraId="35D368B0" w14:textId="50E3739F">
      <w:pPr>
        <w:pStyle w:val="EndNoteBibliography"/>
        <w:numPr>
          <w:ilvl w:val="0"/>
          <w:numId w:val="40"/>
        </w:numPr>
        <w:spacing w:after="120"/>
        <w:ind w:left="360"/>
      </w:pPr>
      <w:bookmarkStart w:name="_ENREF_17" w:id="48"/>
      <w:r w:rsidRPr="00E56AA3">
        <w:t>Summer L. The Impact of the Affordable Care Act on the Safety Net. Washington, DC: AcademyHealth; April 2011.</w:t>
      </w:r>
      <w:bookmarkEnd w:id="48"/>
      <w:r w:rsidRPr="00E56AA3" w:rsidR="00713436">
        <w:t xml:space="preserve"> </w:t>
      </w:r>
    </w:p>
    <w:p w:rsidRPr="00E56AA3" w:rsidR="005B2DF9" w:rsidP="000445F5" w:rsidRDefault="005B2DF9" w14:paraId="38C7AAEC" w14:textId="40D7871C">
      <w:pPr>
        <w:pStyle w:val="EndNoteBibliography"/>
        <w:numPr>
          <w:ilvl w:val="0"/>
          <w:numId w:val="40"/>
        </w:numPr>
        <w:spacing w:after="120"/>
        <w:ind w:left="360"/>
      </w:pPr>
      <w:bookmarkStart w:name="_ENREF_19" w:id="49"/>
      <w:r w:rsidRPr="00E56AA3">
        <w:t>Kenney GM, Zuckerman S, Dubay L, et al. Opting in to the Medicaid Expansion under the ACA: Who are the Uninsured Adults Who Could Gain Health Insurance Coverage? Washington, DC: Urban Institute; August 2012.</w:t>
      </w:r>
      <w:bookmarkEnd w:id="49"/>
      <w:r w:rsidRPr="00E56AA3" w:rsidR="00713436">
        <w:t xml:space="preserve"> Retrieved November 23, 2020, from https://www.nashp.org/wp-content/uploads/sites/default/files/sustaining.sn_.infrastructure.pdf</w:t>
      </w:r>
    </w:p>
    <w:p w:rsidRPr="00E56AA3" w:rsidR="005B2DF9" w:rsidP="000445F5" w:rsidRDefault="005B2DF9" w14:paraId="5EF5038A" w14:textId="276709AD">
      <w:pPr>
        <w:pStyle w:val="EndNoteBibliography"/>
        <w:numPr>
          <w:ilvl w:val="0"/>
          <w:numId w:val="40"/>
        </w:numPr>
        <w:spacing w:after="120"/>
        <w:ind w:left="360"/>
      </w:pPr>
      <w:bookmarkStart w:name="_ENREF_20" w:id="50"/>
      <w:r w:rsidRPr="00E56AA3">
        <w:t>Contract No. HHSP 233200800516. Establishment of a Family Planning Sentinel Clinic Network</w:t>
      </w:r>
      <w:r w:rsidRPr="00E56AA3" w:rsidR="003B7C00">
        <w:t>, S</w:t>
      </w:r>
      <w:r w:rsidRPr="00E56AA3">
        <w:t>eptember 30, 2008-September 29, 2011.</w:t>
      </w:r>
      <w:bookmarkEnd w:id="50"/>
    </w:p>
    <w:p w:rsidRPr="00E56AA3" w:rsidR="005B2DF9" w:rsidP="000445F5" w:rsidRDefault="005B2DF9" w14:paraId="62BF9E96" w14:textId="36EAF6C8">
      <w:pPr>
        <w:pStyle w:val="EndNoteBibliography"/>
        <w:numPr>
          <w:ilvl w:val="0"/>
          <w:numId w:val="40"/>
        </w:numPr>
        <w:spacing w:after="120"/>
        <w:ind w:left="360"/>
      </w:pPr>
      <w:bookmarkStart w:name="_ENREF_23" w:id="51"/>
      <w:r w:rsidRPr="00E56AA3">
        <w:t>RTI International. Family Planning Annual Report Burden Study. Research Triangle Park, NC: RTI; 2009.</w:t>
      </w:r>
      <w:bookmarkEnd w:id="51"/>
    </w:p>
    <w:p w:rsidR="005B2DF9" w:rsidP="000445F5" w:rsidRDefault="005B2DF9" w14:paraId="6C33D886" w14:textId="2A25CDE9">
      <w:pPr>
        <w:pStyle w:val="EndNoteBibliography"/>
        <w:numPr>
          <w:ilvl w:val="0"/>
          <w:numId w:val="40"/>
        </w:numPr>
        <w:spacing w:after="120"/>
        <w:ind w:left="360"/>
      </w:pPr>
      <w:bookmarkStart w:name="_ENREF_24" w:id="52"/>
      <w:r w:rsidRPr="00E56AA3">
        <w:t xml:space="preserve">Bureau of Labor Statistics. May </w:t>
      </w:r>
      <w:r w:rsidRPr="00E56AA3" w:rsidR="00B23888">
        <w:t>20</w:t>
      </w:r>
      <w:r w:rsidR="00B23888">
        <w:t>20</w:t>
      </w:r>
      <w:r w:rsidRPr="00E56AA3" w:rsidR="00B23888">
        <w:t xml:space="preserve"> </w:t>
      </w:r>
      <w:r w:rsidRPr="00E56AA3">
        <w:t>National Industry-Specific Occupational Employment and Wage Estimates: Sector 62-Health Care and Social Assistance</w:t>
      </w:r>
      <w:r w:rsidRPr="00E56AA3" w:rsidR="00F5499B">
        <w:t xml:space="preserve">; </w:t>
      </w:r>
      <w:r w:rsidRPr="00E56AA3">
        <w:t xml:space="preserve">March </w:t>
      </w:r>
      <w:r w:rsidRPr="00E56AA3" w:rsidR="002662EF">
        <w:t>2020</w:t>
      </w:r>
      <w:r w:rsidRPr="00E56AA3">
        <w:t>.</w:t>
      </w:r>
      <w:bookmarkEnd w:id="52"/>
      <w:r w:rsidRPr="00E56AA3" w:rsidR="002662EF">
        <w:t xml:space="preserve"> Retrieved </w:t>
      </w:r>
      <w:r w:rsidR="00B23888">
        <w:t>June 3</w:t>
      </w:r>
      <w:r w:rsidRPr="00E56AA3" w:rsidR="002662EF">
        <w:t xml:space="preserve">, 2020, from </w:t>
      </w:r>
      <w:r w:rsidRPr="00E56AA3" w:rsidR="009B011F">
        <w:t xml:space="preserve">https://www.bls.gov/oes/current/naics2_62.htm </w:t>
      </w:r>
    </w:p>
    <w:p w:rsidRPr="00E56AA3" w:rsidR="00E3609F" w:rsidP="000445F5" w:rsidRDefault="00E3609F" w14:paraId="0759298E" w14:textId="6D3DAE7A">
      <w:pPr>
        <w:pStyle w:val="EndNoteBibliography"/>
        <w:numPr>
          <w:ilvl w:val="0"/>
          <w:numId w:val="40"/>
        </w:numPr>
        <w:spacing w:after="120"/>
        <w:ind w:left="360"/>
      </w:pPr>
      <w:bookmarkStart w:name="lastplace" w:id="53"/>
      <w:bookmarkEnd w:id="53"/>
      <w:r w:rsidRPr="00E3609F">
        <w:t>Centers for Disease Control and Prevention</w:t>
      </w:r>
      <w:r w:rsidR="00D81426">
        <w:t xml:space="preserve">. (2020, April 1). </w:t>
      </w:r>
      <w:r w:rsidRPr="00D81426" w:rsidR="00D81426">
        <w:rPr>
          <w:i/>
          <w:iCs/>
        </w:rPr>
        <w:t>Collecting Sexual Orientation and Gender Identity Information</w:t>
      </w:r>
      <w:r w:rsidR="00D81426">
        <w:rPr>
          <w:i/>
          <w:iCs/>
        </w:rPr>
        <w:t xml:space="preserve">. </w:t>
      </w:r>
      <w:r w:rsidR="00D81426">
        <w:t xml:space="preserve">CDC. </w:t>
      </w:r>
      <w:r w:rsidRPr="00D81426" w:rsidR="00D81426">
        <w:t>https://www.cdc.gov/hiv/clinicians/transforming-health/health-care-providers/collecting-sexual-orientation.html</w:t>
      </w:r>
    </w:p>
    <w:p w:rsidRPr="00E56AA3" w:rsidR="004D5AE8" w:rsidP="000445F5" w:rsidRDefault="00270B4B" w14:paraId="1C068C6F" w14:textId="77777777">
      <w:pPr>
        <w:spacing w:after="120"/>
        <w:ind w:left="360" w:hanging="360"/>
        <w:rPr>
          <w:noProof/>
        </w:rPr>
      </w:pPr>
      <w:r w:rsidRPr="00E56AA3">
        <w:rPr>
          <w:noProof/>
        </w:rPr>
        <w:fldChar w:fldCharType="end"/>
      </w:r>
      <w:bookmarkEnd w:id="33"/>
      <w:bookmarkEnd w:id="34"/>
    </w:p>
    <w:p w:rsidRPr="00E56AA3" w:rsidR="004D5AE8" w:rsidRDefault="004D5AE8" w14:paraId="42464CA0" w14:textId="77777777">
      <w:pPr>
        <w:spacing w:before="60" w:after="60"/>
        <w:ind w:left="720" w:hanging="720"/>
      </w:pPr>
    </w:p>
    <w:sectPr w:rsidRPr="00E56AA3" w:rsidR="004D5AE8" w:rsidSect="00760BBD">
      <w:pgSz w:w="12320" w:h="15800"/>
      <w:pgMar w:top="1440" w:right="1440" w:bottom="1440" w:left="1440" w:header="720" w:footer="720" w:gutter="0"/>
      <w:pgNumType w:start="1"/>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CF0E727" w14:textId="77777777" w:rsidR="007222B8" w:rsidRDefault="007222B8" w:rsidP="00D832DD">
      <w:r>
        <w:separator/>
      </w:r>
    </w:p>
  </w:endnote>
  <w:endnote w:type="continuationSeparator" w:id="0">
    <w:p w14:paraId="526D38FC" w14:textId="77777777" w:rsidR="007222B8" w:rsidRDefault="007222B8" w:rsidP="00D832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New Roman Bold">
    <w:panose1 w:val="02020803070505020304"/>
    <w:charset w:val="00"/>
    <w:family w:val="roman"/>
    <w:notTrueType/>
    <w:pitch w:val="default"/>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AECCE9" w14:textId="126BF659" w:rsidR="00D9236F" w:rsidRDefault="00D9236F" w:rsidP="00760BB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v</w:t>
    </w:r>
    <w:r>
      <w:rPr>
        <w:rStyle w:val="PageNumber"/>
      </w:rPr>
      <w:fldChar w:fldCharType="end"/>
    </w:r>
  </w:p>
  <w:p w14:paraId="40F7B33A" w14:textId="77777777" w:rsidR="00D9236F" w:rsidRDefault="00D9236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918447" w14:textId="63EEF38B" w:rsidR="00D9236F" w:rsidRDefault="00D9236F" w:rsidP="00760BB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508C43A0" w14:textId="77777777" w:rsidR="00D9236F" w:rsidRDefault="00D923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82AB37A" w14:textId="77777777" w:rsidR="007222B8" w:rsidRDefault="007222B8" w:rsidP="00D832DD">
      <w:r>
        <w:separator/>
      </w:r>
    </w:p>
  </w:footnote>
  <w:footnote w:type="continuationSeparator" w:id="0">
    <w:p w14:paraId="1B399F56" w14:textId="77777777" w:rsidR="007222B8" w:rsidRDefault="007222B8" w:rsidP="00D832D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82743EBA"/>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333686B"/>
    <w:multiLevelType w:val="hybridMultilevel"/>
    <w:tmpl w:val="5838E728"/>
    <w:lvl w:ilvl="0" w:tplc="04090015">
      <w:start w:val="1"/>
      <w:numFmt w:val="upperLetter"/>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6924FF0"/>
    <w:multiLevelType w:val="hybridMultilevel"/>
    <w:tmpl w:val="DA6E6BE4"/>
    <w:lvl w:ilvl="0" w:tplc="687E09FA">
      <w:start w:val="1"/>
      <w:numFmt w:val="bullet"/>
      <w:pStyle w:val="Style115ptBlackBefore6ptLinespacingAtleast14pt1"/>
      <w:lvlText w:val=""/>
      <w:lvlJc w:val="left"/>
      <w:pPr>
        <w:tabs>
          <w:tab w:val="num" w:pos="288"/>
        </w:tabs>
        <w:ind w:left="648" w:hanging="288"/>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7C949B0"/>
    <w:multiLevelType w:val="hybridMultilevel"/>
    <w:tmpl w:val="755A87DE"/>
    <w:lvl w:ilvl="0" w:tplc="CAC453AA">
      <w:start w:val="1"/>
      <w:numFmt w:val="decimal"/>
      <w:pStyle w:val="Heading3"/>
      <w:lvlText w:val="%1."/>
      <w:lvlJc w:val="left"/>
      <w:pPr>
        <w:tabs>
          <w:tab w:val="num" w:pos="1252"/>
        </w:tabs>
        <w:ind w:left="1252" w:hanging="360"/>
      </w:pPr>
      <w:rPr>
        <w:rFonts w:hint="default"/>
        <w:b/>
      </w:rPr>
    </w:lvl>
    <w:lvl w:ilvl="1" w:tplc="04090019">
      <w:start w:val="1"/>
      <w:numFmt w:val="lowerLetter"/>
      <w:lvlText w:val="%2."/>
      <w:lvlJc w:val="left"/>
      <w:pPr>
        <w:tabs>
          <w:tab w:val="num" w:pos="1612"/>
        </w:tabs>
        <w:ind w:left="1612" w:hanging="360"/>
      </w:pPr>
      <w:rPr>
        <w:rFonts w:hint="default"/>
        <w:b/>
      </w:rPr>
    </w:lvl>
    <w:lvl w:ilvl="2" w:tplc="0409001B">
      <w:start w:val="1"/>
      <w:numFmt w:val="lowerRoman"/>
      <w:lvlText w:val="%3."/>
      <w:lvlJc w:val="right"/>
      <w:pPr>
        <w:tabs>
          <w:tab w:val="num" w:pos="2332"/>
        </w:tabs>
        <w:ind w:left="2332" w:hanging="180"/>
      </w:pPr>
    </w:lvl>
    <w:lvl w:ilvl="3" w:tplc="04090001">
      <w:start w:val="1"/>
      <w:numFmt w:val="bullet"/>
      <w:lvlText w:val=""/>
      <w:lvlJc w:val="left"/>
      <w:pPr>
        <w:tabs>
          <w:tab w:val="num" w:pos="3052"/>
        </w:tabs>
        <w:ind w:left="3052" w:hanging="360"/>
      </w:pPr>
      <w:rPr>
        <w:rFonts w:ascii="Symbol" w:hAnsi="Symbol" w:hint="default"/>
      </w:rPr>
    </w:lvl>
    <w:lvl w:ilvl="4" w:tplc="9AF416FC">
      <w:start w:val="2"/>
      <w:numFmt w:val="upperLetter"/>
      <w:lvlText w:val="%5."/>
      <w:lvlJc w:val="left"/>
      <w:pPr>
        <w:tabs>
          <w:tab w:val="num" w:pos="3772"/>
        </w:tabs>
        <w:ind w:left="3772" w:hanging="360"/>
      </w:pPr>
      <w:rPr>
        <w:rFonts w:hint="default"/>
      </w:rPr>
    </w:lvl>
    <w:lvl w:ilvl="5" w:tplc="0409001B">
      <w:start w:val="1"/>
      <w:numFmt w:val="lowerRoman"/>
      <w:lvlText w:val="%6."/>
      <w:lvlJc w:val="right"/>
      <w:pPr>
        <w:tabs>
          <w:tab w:val="num" w:pos="4492"/>
        </w:tabs>
        <w:ind w:left="4492" w:hanging="180"/>
      </w:pPr>
    </w:lvl>
    <w:lvl w:ilvl="6" w:tplc="0409000F" w:tentative="1">
      <w:start w:val="1"/>
      <w:numFmt w:val="decimal"/>
      <w:lvlText w:val="%7."/>
      <w:lvlJc w:val="left"/>
      <w:pPr>
        <w:tabs>
          <w:tab w:val="num" w:pos="5212"/>
        </w:tabs>
        <w:ind w:left="5212" w:hanging="360"/>
      </w:pPr>
    </w:lvl>
    <w:lvl w:ilvl="7" w:tplc="04090019" w:tentative="1">
      <w:start w:val="1"/>
      <w:numFmt w:val="lowerLetter"/>
      <w:lvlText w:val="%8."/>
      <w:lvlJc w:val="left"/>
      <w:pPr>
        <w:tabs>
          <w:tab w:val="num" w:pos="5932"/>
        </w:tabs>
        <w:ind w:left="5932" w:hanging="360"/>
      </w:pPr>
    </w:lvl>
    <w:lvl w:ilvl="8" w:tplc="0409001B" w:tentative="1">
      <w:start w:val="1"/>
      <w:numFmt w:val="lowerRoman"/>
      <w:lvlText w:val="%9."/>
      <w:lvlJc w:val="right"/>
      <w:pPr>
        <w:tabs>
          <w:tab w:val="num" w:pos="6652"/>
        </w:tabs>
        <w:ind w:left="6652" w:hanging="180"/>
      </w:pPr>
    </w:lvl>
  </w:abstractNum>
  <w:abstractNum w:abstractNumId="4" w15:restartNumberingAfterBreak="0">
    <w:nsid w:val="100B2CCB"/>
    <w:multiLevelType w:val="hybridMultilevel"/>
    <w:tmpl w:val="52725A2A"/>
    <w:lvl w:ilvl="0" w:tplc="89FC2368">
      <w:start w:val="2"/>
      <w:numFmt w:val="bullet"/>
      <w:lvlText w:val="-"/>
      <w:lvlJc w:val="left"/>
      <w:pPr>
        <w:ind w:left="1440" w:hanging="360"/>
      </w:pPr>
      <w:rPr>
        <w:rFonts w:ascii="Calibri" w:eastAsia="Times New Roman"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 w15:restartNumberingAfterBreak="0">
    <w:nsid w:val="17525449"/>
    <w:multiLevelType w:val="hybridMultilevel"/>
    <w:tmpl w:val="5B589DAA"/>
    <w:lvl w:ilvl="0" w:tplc="00FE73E8">
      <w:start w:val="1"/>
      <w:numFmt w:val="bullet"/>
      <w:lvlText w:val=""/>
      <w:lvlJc w:val="left"/>
      <w:pPr>
        <w:ind w:left="1141" w:hanging="360"/>
      </w:pPr>
      <w:rPr>
        <w:rFonts w:ascii="Symbol" w:hAnsi="Symbol" w:hint="default"/>
      </w:rPr>
    </w:lvl>
    <w:lvl w:ilvl="1" w:tplc="04090003">
      <w:start w:val="1"/>
      <w:numFmt w:val="bullet"/>
      <w:lvlText w:val="o"/>
      <w:lvlJc w:val="left"/>
      <w:pPr>
        <w:ind w:left="1861" w:hanging="360"/>
      </w:pPr>
      <w:rPr>
        <w:rFonts w:ascii="Courier New" w:hAnsi="Courier New" w:cs="Courier New" w:hint="default"/>
      </w:rPr>
    </w:lvl>
    <w:lvl w:ilvl="2" w:tplc="04090005" w:tentative="1">
      <w:start w:val="1"/>
      <w:numFmt w:val="bullet"/>
      <w:lvlText w:val=""/>
      <w:lvlJc w:val="left"/>
      <w:pPr>
        <w:ind w:left="2581" w:hanging="360"/>
      </w:pPr>
      <w:rPr>
        <w:rFonts w:ascii="Wingdings" w:hAnsi="Wingdings" w:hint="default"/>
      </w:rPr>
    </w:lvl>
    <w:lvl w:ilvl="3" w:tplc="04090001" w:tentative="1">
      <w:start w:val="1"/>
      <w:numFmt w:val="bullet"/>
      <w:lvlText w:val=""/>
      <w:lvlJc w:val="left"/>
      <w:pPr>
        <w:ind w:left="3301" w:hanging="360"/>
      </w:pPr>
      <w:rPr>
        <w:rFonts w:ascii="Symbol" w:hAnsi="Symbol" w:hint="default"/>
      </w:rPr>
    </w:lvl>
    <w:lvl w:ilvl="4" w:tplc="04090003" w:tentative="1">
      <w:start w:val="1"/>
      <w:numFmt w:val="bullet"/>
      <w:lvlText w:val="o"/>
      <w:lvlJc w:val="left"/>
      <w:pPr>
        <w:ind w:left="4021" w:hanging="360"/>
      </w:pPr>
      <w:rPr>
        <w:rFonts w:ascii="Courier New" w:hAnsi="Courier New" w:cs="Courier New" w:hint="default"/>
      </w:rPr>
    </w:lvl>
    <w:lvl w:ilvl="5" w:tplc="04090005" w:tentative="1">
      <w:start w:val="1"/>
      <w:numFmt w:val="bullet"/>
      <w:lvlText w:val=""/>
      <w:lvlJc w:val="left"/>
      <w:pPr>
        <w:ind w:left="4741" w:hanging="360"/>
      </w:pPr>
      <w:rPr>
        <w:rFonts w:ascii="Wingdings" w:hAnsi="Wingdings" w:hint="default"/>
      </w:rPr>
    </w:lvl>
    <w:lvl w:ilvl="6" w:tplc="04090001" w:tentative="1">
      <w:start w:val="1"/>
      <w:numFmt w:val="bullet"/>
      <w:lvlText w:val=""/>
      <w:lvlJc w:val="left"/>
      <w:pPr>
        <w:ind w:left="5461" w:hanging="360"/>
      </w:pPr>
      <w:rPr>
        <w:rFonts w:ascii="Symbol" w:hAnsi="Symbol" w:hint="default"/>
      </w:rPr>
    </w:lvl>
    <w:lvl w:ilvl="7" w:tplc="04090003" w:tentative="1">
      <w:start w:val="1"/>
      <w:numFmt w:val="bullet"/>
      <w:lvlText w:val="o"/>
      <w:lvlJc w:val="left"/>
      <w:pPr>
        <w:ind w:left="6181" w:hanging="360"/>
      </w:pPr>
      <w:rPr>
        <w:rFonts w:ascii="Courier New" w:hAnsi="Courier New" w:cs="Courier New" w:hint="default"/>
      </w:rPr>
    </w:lvl>
    <w:lvl w:ilvl="8" w:tplc="04090005" w:tentative="1">
      <w:start w:val="1"/>
      <w:numFmt w:val="bullet"/>
      <w:lvlText w:val=""/>
      <w:lvlJc w:val="left"/>
      <w:pPr>
        <w:ind w:left="6901" w:hanging="360"/>
      </w:pPr>
      <w:rPr>
        <w:rFonts w:ascii="Wingdings" w:hAnsi="Wingdings" w:hint="default"/>
      </w:rPr>
    </w:lvl>
  </w:abstractNum>
  <w:abstractNum w:abstractNumId="6" w15:restartNumberingAfterBreak="0">
    <w:nsid w:val="177F08D2"/>
    <w:multiLevelType w:val="hybridMultilevel"/>
    <w:tmpl w:val="372E62BA"/>
    <w:lvl w:ilvl="0" w:tplc="04090001">
      <w:start w:val="1"/>
      <w:numFmt w:val="bullet"/>
      <w:lvlText w:val=""/>
      <w:lvlJc w:val="left"/>
      <w:pPr>
        <w:ind w:left="1138" w:hanging="360"/>
      </w:pPr>
      <w:rPr>
        <w:rFonts w:ascii="Symbol" w:hAnsi="Symbol" w:hint="default"/>
      </w:rPr>
    </w:lvl>
    <w:lvl w:ilvl="1" w:tplc="04090003">
      <w:start w:val="1"/>
      <w:numFmt w:val="bullet"/>
      <w:lvlText w:val="o"/>
      <w:lvlJc w:val="left"/>
      <w:pPr>
        <w:ind w:left="1858" w:hanging="360"/>
      </w:pPr>
      <w:rPr>
        <w:rFonts w:ascii="Courier New" w:hAnsi="Courier New" w:cs="Courier New" w:hint="default"/>
      </w:rPr>
    </w:lvl>
    <w:lvl w:ilvl="2" w:tplc="04090005">
      <w:start w:val="1"/>
      <w:numFmt w:val="bullet"/>
      <w:lvlText w:val=""/>
      <w:lvlJc w:val="left"/>
      <w:pPr>
        <w:ind w:left="2578" w:hanging="360"/>
      </w:pPr>
      <w:rPr>
        <w:rFonts w:ascii="Wingdings" w:hAnsi="Wingdings" w:hint="default"/>
      </w:rPr>
    </w:lvl>
    <w:lvl w:ilvl="3" w:tplc="04090001" w:tentative="1">
      <w:start w:val="1"/>
      <w:numFmt w:val="bullet"/>
      <w:lvlText w:val=""/>
      <w:lvlJc w:val="left"/>
      <w:pPr>
        <w:ind w:left="3298" w:hanging="360"/>
      </w:pPr>
      <w:rPr>
        <w:rFonts w:ascii="Symbol" w:hAnsi="Symbol" w:hint="default"/>
      </w:rPr>
    </w:lvl>
    <w:lvl w:ilvl="4" w:tplc="04090003" w:tentative="1">
      <w:start w:val="1"/>
      <w:numFmt w:val="bullet"/>
      <w:lvlText w:val="o"/>
      <w:lvlJc w:val="left"/>
      <w:pPr>
        <w:ind w:left="4018" w:hanging="360"/>
      </w:pPr>
      <w:rPr>
        <w:rFonts w:ascii="Courier New" w:hAnsi="Courier New" w:cs="Courier New" w:hint="default"/>
      </w:rPr>
    </w:lvl>
    <w:lvl w:ilvl="5" w:tplc="04090005" w:tentative="1">
      <w:start w:val="1"/>
      <w:numFmt w:val="bullet"/>
      <w:lvlText w:val=""/>
      <w:lvlJc w:val="left"/>
      <w:pPr>
        <w:ind w:left="4738" w:hanging="360"/>
      </w:pPr>
      <w:rPr>
        <w:rFonts w:ascii="Wingdings" w:hAnsi="Wingdings" w:hint="default"/>
      </w:rPr>
    </w:lvl>
    <w:lvl w:ilvl="6" w:tplc="04090001" w:tentative="1">
      <w:start w:val="1"/>
      <w:numFmt w:val="bullet"/>
      <w:lvlText w:val=""/>
      <w:lvlJc w:val="left"/>
      <w:pPr>
        <w:ind w:left="5458" w:hanging="360"/>
      </w:pPr>
      <w:rPr>
        <w:rFonts w:ascii="Symbol" w:hAnsi="Symbol" w:hint="default"/>
      </w:rPr>
    </w:lvl>
    <w:lvl w:ilvl="7" w:tplc="04090003" w:tentative="1">
      <w:start w:val="1"/>
      <w:numFmt w:val="bullet"/>
      <w:lvlText w:val="o"/>
      <w:lvlJc w:val="left"/>
      <w:pPr>
        <w:ind w:left="6178" w:hanging="360"/>
      </w:pPr>
      <w:rPr>
        <w:rFonts w:ascii="Courier New" w:hAnsi="Courier New" w:cs="Courier New" w:hint="default"/>
      </w:rPr>
    </w:lvl>
    <w:lvl w:ilvl="8" w:tplc="04090005" w:tentative="1">
      <w:start w:val="1"/>
      <w:numFmt w:val="bullet"/>
      <w:lvlText w:val=""/>
      <w:lvlJc w:val="left"/>
      <w:pPr>
        <w:ind w:left="6898" w:hanging="360"/>
      </w:pPr>
      <w:rPr>
        <w:rFonts w:ascii="Wingdings" w:hAnsi="Wingdings" w:hint="default"/>
      </w:rPr>
    </w:lvl>
  </w:abstractNum>
  <w:abstractNum w:abstractNumId="7" w15:restartNumberingAfterBreak="0">
    <w:nsid w:val="20341D1E"/>
    <w:multiLevelType w:val="hybridMultilevel"/>
    <w:tmpl w:val="651439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0406877"/>
    <w:multiLevelType w:val="hybridMultilevel"/>
    <w:tmpl w:val="E8C0992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212E1B9D"/>
    <w:multiLevelType w:val="hybridMultilevel"/>
    <w:tmpl w:val="05D61AB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2A413703"/>
    <w:multiLevelType w:val="hybridMultilevel"/>
    <w:tmpl w:val="7AD4BD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DF976CB"/>
    <w:multiLevelType w:val="multilevel"/>
    <w:tmpl w:val="3B187CDE"/>
    <w:lvl w:ilvl="0">
      <w:start w:val="1"/>
      <w:numFmt w:val="bullet"/>
      <w:lvlText w:val=""/>
      <w:lvlJc w:val="left"/>
      <w:pPr>
        <w:tabs>
          <w:tab w:val="num" w:pos="360"/>
        </w:tabs>
        <w:ind w:left="36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4375227"/>
    <w:multiLevelType w:val="hybridMultilevel"/>
    <w:tmpl w:val="2F3C66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2B97E3D"/>
    <w:multiLevelType w:val="hybridMultilevel"/>
    <w:tmpl w:val="7EA4ED7E"/>
    <w:lvl w:ilvl="0" w:tplc="04090001">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443D0A4A"/>
    <w:multiLevelType w:val="hybridMultilevel"/>
    <w:tmpl w:val="AE706E4A"/>
    <w:lvl w:ilvl="0" w:tplc="0409000F">
      <w:start w:val="1"/>
      <w:numFmt w:val="decimal"/>
      <w:lvlText w:val="%1."/>
      <w:lvlJc w:val="left"/>
      <w:pPr>
        <w:tabs>
          <w:tab w:val="num" w:pos="720"/>
        </w:tabs>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15:restartNumberingAfterBreak="0">
    <w:nsid w:val="4A1D7109"/>
    <w:multiLevelType w:val="hybridMultilevel"/>
    <w:tmpl w:val="8F8668FE"/>
    <w:lvl w:ilvl="0" w:tplc="0BF2B5AE">
      <w:start w:val="1"/>
      <w:numFmt w:val="decimal"/>
      <w:lvlText w:val="%1."/>
      <w:lvlJc w:val="left"/>
      <w:pPr>
        <w:tabs>
          <w:tab w:val="num" w:pos="1252"/>
        </w:tabs>
        <w:ind w:left="1252" w:hanging="360"/>
      </w:pPr>
      <w:rPr>
        <w:b/>
      </w:rPr>
    </w:lvl>
    <w:lvl w:ilvl="1" w:tplc="04090019">
      <w:start w:val="1"/>
      <w:numFmt w:val="lowerLetter"/>
      <w:lvlText w:val="%2."/>
      <w:lvlJc w:val="left"/>
      <w:pPr>
        <w:tabs>
          <w:tab w:val="num" w:pos="1612"/>
        </w:tabs>
        <w:ind w:left="1612" w:hanging="360"/>
      </w:pPr>
      <w:rPr>
        <w:rFonts w:hint="default"/>
        <w:b/>
      </w:rPr>
    </w:lvl>
    <w:lvl w:ilvl="2" w:tplc="0409001B">
      <w:start w:val="1"/>
      <w:numFmt w:val="lowerRoman"/>
      <w:lvlText w:val="%3."/>
      <w:lvlJc w:val="right"/>
      <w:pPr>
        <w:tabs>
          <w:tab w:val="num" w:pos="2332"/>
        </w:tabs>
        <w:ind w:left="2332" w:hanging="180"/>
      </w:pPr>
    </w:lvl>
    <w:lvl w:ilvl="3" w:tplc="04090001">
      <w:start w:val="1"/>
      <w:numFmt w:val="bullet"/>
      <w:lvlText w:val=""/>
      <w:lvlJc w:val="left"/>
      <w:pPr>
        <w:tabs>
          <w:tab w:val="num" w:pos="3052"/>
        </w:tabs>
        <w:ind w:left="3052" w:hanging="360"/>
      </w:pPr>
      <w:rPr>
        <w:rFonts w:ascii="Symbol" w:hAnsi="Symbol" w:hint="default"/>
      </w:rPr>
    </w:lvl>
    <w:lvl w:ilvl="4" w:tplc="9AF416FC">
      <w:start w:val="2"/>
      <w:numFmt w:val="upperLetter"/>
      <w:lvlText w:val="%5."/>
      <w:lvlJc w:val="left"/>
      <w:pPr>
        <w:tabs>
          <w:tab w:val="num" w:pos="3772"/>
        </w:tabs>
        <w:ind w:left="3772" w:hanging="360"/>
      </w:pPr>
      <w:rPr>
        <w:rFonts w:hint="default"/>
      </w:rPr>
    </w:lvl>
    <w:lvl w:ilvl="5" w:tplc="0409001B">
      <w:start w:val="1"/>
      <w:numFmt w:val="lowerRoman"/>
      <w:lvlText w:val="%6."/>
      <w:lvlJc w:val="right"/>
      <w:pPr>
        <w:tabs>
          <w:tab w:val="num" w:pos="4492"/>
        </w:tabs>
        <w:ind w:left="4492" w:hanging="180"/>
      </w:pPr>
    </w:lvl>
    <w:lvl w:ilvl="6" w:tplc="0409000F" w:tentative="1">
      <w:start w:val="1"/>
      <w:numFmt w:val="decimal"/>
      <w:lvlText w:val="%7."/>
      <w:lvlJc w:val="left"/>
      <w:pPr>
        <w:tabs>
          <w:tab w:val="num" w:pos="5212"/>
        </w:tabs>
        <w:ind w:left="5212" w:hanging="360"/>
      </w:pPr>
    </w:lvl>
    <w:lvl w:ilvl="7" w:tplc="04090019" w:tentative="1">
      <w:start w:val="1"/>
      <w:numFmt w:val="lowerLetter"/>
      <w:lvlText w:val="%8."/>
      <w:lvlJc w:val="left"/>
      <w:pPr>
        <w:tabs>
          <w:tab w:val="num" w:pos="5932"/>
        </w:tabs>
        <w:ind w:left="5932" w:hanging="360"/>
      </w:pPr>
    </w:lvl>
    <w:lvl w:ilvl="8" w:tplc="0409001B" w:tentative="1">
      <w:start w:val="1"/>
      <w:numFmt w:val="lowerRoman"/>
      <w:lvlText w:val="%9."/>
      <w:lvlJc w:val="right"/>
      <w:pPr>
        <w:tabs>
          <w:tab w:val="num" w:pos="6652"/>
        </w:tabs>
        <w:ind w:left="6652" w:hanging="180"/>
      </w:pPr>
    </w:lvl>
  </w:abstractNum>
  <w:abstractNum w:abstractNumId="16" w15:restartNumberingAfterBreak="0">
    <w:nsid w:val="4BCA4D3B"/>
    <w:multiLevelType w:val="hybridMultilevel"/>
    <w:tmpl w:val="6DD8909A"/>
    <w:lvl w:ilvl="0" w:tplc="1EBC5FFA">
      <w:start w:val="5"/>
      <w:numFmt w:val="decimal"/>
      <w:lvlText w:val="%1."/>
      <w:lvlJc w:val="left"/>
      <w:pPr>
        <w:ind w:left="1080" w:hanging="360"/>
      </w:pPr>
      <w:rPr>
        <w:b/>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7" w15:restartNumberingAfterBreak="0">
    <w:nsid w:val="4C732766"/>
    <w:multiLevelType w:val="hybridMultilevel"/>
    <w:tmpl w:val="5B4AB5A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5B773F40"/>
    <w:multiLevelType w:val="hybridMultilevel"/>
    <w:tmpl w:val="8BD26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EE076FD"/>
    <w:multiLevelType w:val="hybridMultilevel"/>
    <w:tmpl w:val="CBBEEF22"/>
    <w:lvl w:ilvl="0" w:tplc="04090005">
      <w:start w:val="1"/>
      <w:numFmt w:val="bullet"/>
      <w:lvlText w:val=""/>
      <w:lvlJc w:val="left"/>
      <w:pPr>
        <w:ind w:left="1080" w:hanging="360"/>
      </w:pPr>
      <w:rPr>
        <w:rFonts w:ascii="Wingdings" w:hAnsi="Wingdings"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61A54B0A"/>
    <w:multiLevelType w:val="hybridMultilevel"/>
    <w:tmpl w:val="00AADB14"/>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65D455BD"/>
    <w:multiLevelType w:val="multilevel"/>
    <w:tmpl w:val="F3BAC04C"/>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B59161D"/>
    <w:multiLevelType w:val="hybridMultilevel"/>
    <w:tmpl w:val="E51A9BBC"/>
    <w:lvl w:ilvl="0" w:tplc="22E28C6E">
      <w:start w:val="1"/>
      <w:numFmt w:val="decimal"/>
      <w:lvlText w:val="%1."/>
      <w:lvlJc w:val="left"/>
      <w:pPr>
        <w:tabs>
          <w:tab w:val="num" w:pos="1252"/>
        </w:tabs>
        <w:ind w:left="1252" w:hanging="360"/>
      </w:pPr>
      <w:rPr>
        <w:rFonts w:hint="default"/>
        <w:b/>
      </w:rPr>
    </w:lvl>
    <w:lvl w:ilvl="1" w:tplc="04090019">
      <w:start w:val="1"/>
      <w:numFmt w:val="lowerLetter"/>
      <w:lvlText w:val="%2."/>
      <w:lvlJc w:val="left"/>
      <w:pPr>
        <w:tabs>
          <w:tab w:val="num" w:pos="1612"/>
        </w:tabs>
        <w:ind w:left="1612" w:hanging="360"/>
      </w:pPr>
      <w:rPr>
        <w:rFonts w:hint="default"/>
        <w:b/>
      </w:rPr>
    </w:lvl>
    <w:lvl w:ilvl="2" w:tplc="0409001B">
      <w:start w:val="1"/>
      <w:numFmt w:val="lowerRoman"/>
      <w:lvlText w:val="%3."/>
      <w:lvlJc w:val="right"/>
      <w:pPr>
        <w:tabs>
          <w:tab w:val="num" w:pos="2332"/>
        </w:tabs>
        <w:ind w:left="2332" w:hanging="180"/>
      </w:pPr>
    </w:lvl>
    <w:lvl w:ilvl="3" w:tplc="04090001">
      <w:start w:val="1"/>
      <w:numFmt w:val="bullet"/>
      <w:lvlText w:val=""/>
      <w:lvlJc w:val="left"/>
      <w:pPr>
        <w:tabs>
          <w:tab w:val="num" w:pos="3052"/>
        </w:tabs>
        <w:ind w:left="3052" w:hanging="360"/>
      </w:pPr>
      <w:rPr>
        <w:rFonts w:ascii="Symbol" w:hAnsi="Symbol" w:hint="default"/>
      </w:rPr>
    </w:lvl>
    <w:lvl w:ilvl="4" w:tplc="9AF416FC">
      <w:start w:val="2"/>
      <w:numFmt w:val="upperLetter"/>
      <w:lvlText w:val="%5."/>
      <w:lvlJc w:val="left"/>
      <w:pPr>
        <w:tabs>
          <w:tab w:val="num" w:pos="3772"/>
        </w:tabs>
        <w:ind w:left="3772" w:hanging="360"/>
      </w:pPr>
      <w:rPr>
        <w:rFonts w:hint="default"/>
      </w:rPr>
    </w:lvl>
    <w:lvl w:ilvl="5" w:tplc="0409001B">
      <w:start w:val="1"/>
      <w:numFmt w:val="lowerRoman"/>
      <w:lvlText w:val="%6."/>
      <w:lvlJc w:val="right"/>
      <w:pPr>
        <w:tabs>
          <w:tab w:val="num" w:pos="4492"/>
        </w:tabs>
        <w:ind w:left="4492" w:hanging="180"/>
      </w:pPr>
    </w:lvl>
    <w:lvl w:ilvl="6" w:tplc="0409000F" w:tentative="1">
      <w:start w:val="1"/>
      <w:numFmt w:val="decimal"/>
      <w:lvlText w:val="%7."/>
      <w:lvlJc w:val="left"/>
      <w:pPr>
        <w:tabs>
          <w:tab w:val="num" w:pos="5212"/>
        </w:tabs>
        <w:ind w:left="5212" w:hanging="360"/>
      </w:pPr>
    </w:lvl>
    <w:lvl w:ilvl="7" w:tplc="04090019" w:tentative="1">
      <w:start w:val="1"/>
      <w:numFmt w:val="lowerLetter"/>
      <w:lvlText w:val="%8."/>
      <w:lvlJc w:val="left"/>
      <w:pPr>
        <w:tabs>
          <w:tab w:val="num" w:pos="5932"/>
        </w:tabs>
        <w:ind w:left="5932" w:hanging="360"/>
      </w:pPr>
    </w:lvl>
    <w:lvl w:ilvl="8" w:tplc="0409001B" w:tentative="1">
      <w:start w:val="1"/>
      <w:numFmt w:val="lowerRoman"/>
      <w:lvlText w:val="%9."/>
      <w:lvlJc w:val="right"/>
      <w:pPr>
        <w:tabs>
          <w:tab w:val="num" w:pos="6652"/>
        </w:tabs>
        <w:ind w:left="6652" w:hanging="180"/>
      </w:pPr>
    </w:lvl>
  </w:abstractNum>
  <w:abstractNum w:abstractNumId="23" w15:restartNumberingAfterBreak="0">
    <w:nsid w:val="6BF3203E"/>
    <w:multiLevelType w:val="hybridMultilevel"/>
    <w:tmpl w:val="2B723CA2"/>
    <w:lvl w:ilvl="0" w:tplc="89FC2368">
      <w:start w:val="2"/>
      <w:numFmt w:val="bullet"/>
      <w:lvlText w:val="-"/>
      <w:lvlJc w:val="left"/>
      <w:pPr>
        <w:ind w:left="1080" w:hanging="360"/>
      </w:pPr>
      <w:rPr>
        <w:rFonts w:ascii="Calibri" w:eastAsia="Times New Roman" w:hAnsi="Calibri" w:cs="Calibr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24" w15:restartNumberingAfterBreak="0">
    <w:nsid w:val="79B974A1"/>
    <w:multiLevelType w:val="hybridMultilevel"/>
    <w:tmpl w:val="BE96FD58"/>
    <w:lvl w:ilvl="0" w:tplc="04090001">
      <w:start w:val="1"/>
      <w:numFmt w:val="bullet"/>
      <w:lvlText w:val=""/>
      <w:lvlJc w:val="left"/>
      <w:pPr>
        <w:tabs>
          <w:tab w:val="num" w:pos="2160"/>
        </w:tabs>
        <w:ind w:left="2160" w:hanging="360"/>
      </w:pPr>
      <w:rPr>
        <w:rFonts w:ascii="Symbol" w:hAnsi="Symbol" w:hint="default"/>
      </w:rPr>
    </w:lvl>
    <w:lvl w:ilvl="1" w:tplc="19D2D340">
      <w:start w:val="1"/>
      <w:numFmt w:val="decimal"/>
      <w:lvlText w:val="%2."/>
      <w:lvlJc w:val="left"/>
      <w:pPr>
        <w:tabs>
          <w:tab w:val="num" w:pos="2880"/>
        </w:tabs>
        <w:ind w:left="2880" w:hanging="360"/>
      </w:pPr>
      <w:rPr>
        <w:rFonts w:hint="default"/>
        <w:b w:val="0"/>
      </w:rPr>
    </w:lvl>
    <w:lvl w:ilvl="2" w:tplc="04090001">
      <w:start w:val="1"/>
      <w:numFmt w:val="bullet"/>
      <w:lvlText w:val=""/>
      <w:lvlJc w:val="left"/>
      <w:pPr>
        <w:tabs>
          <w:tab w:val="num" w:pos="3600"/>
        </w:tabs>
        <w:ind w:left="3600" w:hanging="360"/>
      </w:pPr>
      <w:rPr>
        <w:rFonts w:ascii="Symbol" w:hAnsi="Symbol" w:hint="default"/>
      </w:rPr>
    </w:lvl>
    <w:lvl w:ilvl="3" w:tplc="04090001" w:tentative="1">
      <w:start w:val="1"/>
      <w:numFmt w:val="bullet"/>
      <w:lvlText w:val=""/>
      <w:lvlJc w:val="left"/>
      <w:pPr>
        <w:tabs>
          <w:tab w:val="num" w:pos="4320"/>
        </w:tabs>
        <w:ind w:left="4320" w:hanging="360"/>
      </w:pPr>
      <w:rPr>
        <w:rFonts w:ascii="Symbol" w:hAnsi="Symbol" w:hint="default"/>
      </w:rPr>
    </w:lvl>
    <w:lvl w:ilvl="4" w:tplc="04090003" w:tentative="1">
      <w:start w:val="1"/>
      <w:numFmt w:val="bullet"/>
      <w:lvlText w:val="o"/>
      <w:lvlJc w:val="left"/>
      <w:pPr>
        <w:tabs>
          <w:tab w:val="num" w:pos="5040"/>
        </w:tabs>
        <w:ind w:left="5040" w:hanging="360"/>
      </w:pPr>
      <w:rPr>
        <w:rFonts w:ascii="Courier New" w:hAnsi="Courier New" w:cs="Courier New" w:hint="default"/>
      </w:rPr>
    </w:lvl>
    <w:lvl w:ilvl="5" w:tplc="04090005" w:tentative="1">
      <w:start w:val="1"/>
      <w:numFmt w:val="bullet"/>
      <w:lvlText w:val=""/>
      <w:lvlJc w:val="left"/>
      <w:pPr>
        <w:tabs>
          <w:tab w:val="num" w:pos="5760"/>
        </w:tabs>
        <w:ind w:left="5760" w:hanging="360"/>
      </w:pPr>
      <w:rPr>
        <w:rFonts w:ascii="Wingdings" w:hAnsi="Wingdings" w:hint="default"/>
      </w:rPr>
    </w:lvl>
    <w:lvl w:ilvl="6" w:tplc="04090001" w:tentative="1">
      <w:start w:val="1"/>
      <w:numFmt w:val="bullet"/>
      <w:lvlText w:val=""/>
      <w:lvlJc w:val="left"/>
      <w:pPr>
        <w:tabs>
          <w:tab w:val="num" w:pos="6480"/>
        </w:tabs>
        <w:ind w:left="6480" w:hanging="360"/>
      </w:pPr>
      <w:rPr>
        <w:rFonts w:ascii="Symbol" w:hAnsi="Symbol" w:hint="default"/>
      </w:rPr>
    </w:lvl>
    <w:lvl w:ilvl="7" w:tplc="04090003" w:tentative="1">
      <w:start w:val="1"/>
      <w:numFmt w:val="bullet"/>
      <w:lvlText w:val="o"/>
      <w:lvlJc w:val="left"/>
      <w:pPr>
        <w:tabs>
          <w:tab w:val="num" w:pos="7200"/>
        </w:tabs>
        <w:ind w:left="7200" w:hanging="360"/>
      </w:pPr>
      <w:rPr>
        <w:rFonts w:ascii="Courier New" w:hAnsi="Courier New" w:cs="Courier New" w:hint="default"/>
      </w:rPr>
    </w:lvl>
    <w:lvl w:ilvl="8" w:tplc="04090005" w:tentative="1">
      <w:start w:val="1"/>
      <w:numFmt w:val="bullet"/>
      <w:lvlText w:val=""/>
      <w:lvlJc w:val="left"/>
      <w:pPr>
        <w:tabs>
          <w:tab w:val="num" w:pos="7920"/>
        </w:tabs>
        <w:ind w:left="7920" w:hanging="360"/>
      </w:pPr>
      <w:rPr>
        <w:rFonts w:ascii="Wingdings" w:hAnsi="Wingdings" w:hint="default"/>
      </w:rPr>
    </w:lvl>
  </w:abstractNum>
  <w:abstractNum w:abstractNumId="25" w15:restartNumberingAfterBreak="0">
    <w:nsid w:val="7F750E8F"/>
    <w:multiLevelType w:val="hybridMultilevel"/>
    <w:tmpl w:val="672672C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5"/>
  </w:num>
  <w:num w:numId="2">
    <w:abstractNumId w:val="1"/>
  </w:num>
  <w:num w:numId="3">
    <w:abstractNumId w:val="2"/>
  </w:num>
  <w:num w:numId="4">
    <w:abstractNumId w:val="0"/>
  </w:num>
  <w:num w:numId="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9"/>
  </w:num>
  <w:num w:numId="7">
    <w:abstractNumId w:val="19"/>
  </w:num>
  <w:num w:numId="8">
    <w:abstractNumId w:val="15"/>
  </w:num>
  <w:num w:numId="9">
    <w:abstractNumId w:val="24"/>
  </w:num>
  <w:num w:numId="10">
    <w:abstractNumId w:val="15"/>
  </w:num>
  <w:num w:numId="11">
    <w:abstractNumId w:val="8"/>
  </w:num>
  <w:num w:numId="12">
    <w:abstractNumId w:val="20"/>
  </w:num>
  <w:num w:numId="13">
    <w:abstractNumId w:val="21"/>
  </w:num>
  <w:num w:numId="14">
    <w:abstractNumId w:val="10"/>
  </w:num>
  <w:num w:numId="15">
    <w:abstractNumId w:val="15"/>
  </w:num>
  <w:num w:numId="16">
    <w:abstractNumId w:val="22"/>
  </w:num>
  <w:num w:numId="17">
    <w:abstractNumId w:val="22"/>
  </w:num>
  <w:num w:numId="18">
    <w:abstractNumId w:val="3"/>
  </w:num>
  <w:num w:numId="19">
    <w:abstractNumId w:val="3"/>
    <w:lvlOverride w:ilvl="0">
      <w:startOverride w:val="1"/>
    </w:lvlOverride>
  </w:num>
  <w:num w:numId="20">
    <w:abstractNumId w:val="3"/>
  </w:num>
  <w:num w:numId="21">
    <w:abstractNumId w:val="3"/>
  </w:num>
  <w:num w:numId="22">
    <w:abstractNumId w:val="3"/>
  </w:num>
  <w:num w:numId="23">
    <w:abstractNumId w:val="3"/>
  </w:num>
  <w:num w:numId="24">
    <w:abstractNumId w:val="3"/>
  </w:num>
  <w:num w:numId="25">
    <w:abstractNumId w:val="3"/>
  </w:num>
  <w:num w:numId="26">
    <w:abstractNumId w:val="3"/>
  </w:num>
  <w:num w:numId="27">
    <w:abstractNumId w:val="11"/>
  </w:num>
  <w:num w:numId="28">
    <w:abstractNumId w:val="2"/>
  </w:num>
  <w:num w:numId="29">
    <w:abstractNumId w:val="2"/>
  </w:num>
  <w:num w:numId="30">
    <w:abstractNumId w:val="3"/>
  </w:num>
  <w:num w:numId="31">
    <w:abstractNumId w:val="5"/>
  </w:num>
  <w:num w:numId="32">
    <w:abstractNumId w:val="25"/>
  </w:num>
  <w:num w:numId="33">
    <w:abstractNumId w:val="12"/>
  </w:num>
  <w:num w:numId="34">
    <w:abstractNumId w:val="18"/>
  </w:num>
  <w:num w:numId="35">
    <w:abstractNumId w:val="23"/>
  </w:num>
  <w:num w:numId="36">
    <w:abstractNumId w:val="4"/>
  </w:num>
  <w:num w:numId="37">
    <w:abstractNumId w:val="16"/>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7"/>
  </w:num>
  <w:num w:numId="39">
    <w:abstractNumId w:val="13"/>
  </w:num>
  <w:num w:numId="40">
    <w:abstractNumId w:val="7"/>
  </w:num>
  <w:num w:numId="4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zref950tfw2s8erzw7x5p5ktt9xrse02dvv&quot;&gt;OMB_SupportingStatement_2013 Copy&lt;record-ids&gt;&lt;item&gt;547&lt;/item&gt;&lt;item&gt;563&lt;/item&gt;&lt;item&gt;564&lt;/item&gt;&lt;item&gt;565&lt;/item&gt;&lt;item&gt;567&lt;/item&gt;&lt;item&gt;568&lt;/item&gt;&lt;item&gt;572&lt;/item&gt;&lt;item&gt;573&lt;/item&gt;&lt;item&gt;574&lt;/item&gt;&lt;item&gt;576&lt;/item&gt;&lt;item&gt;577&lt;/item&gt;&lt;item&gt;582&lt;/item&gt;&lt;item&gt;587&lt;/item&gt;&lt;item&gt;588&lt;/item&gt;&lt;item&gt;589&lt;/item&gt;&lt;item&gt;590&lt;/item&gt;&lt;item&gt;591&lt;/item&gt;&lt;item&gt;593&lt;/item&gt;&lt;item&gt;594&lt;/item&gt;&lt;item&gt;595&lt;/item&gt;&lt;item&gt;599&lt;/item&gt;&lt;item&gt;600&lt;/item&gt;&lt;item&gt;601&lt;/item&gt;&lt;item&gt;606&lt;/item&gt;&lt;/record-ids&gt;&lt;/item&gt;&lt;/Libraries&gt;"/>
  </w:docVars>
  <w:rsids>
    <w:rsidRoot w:val="00D832DD"/>
    <w:rsid w:val="00001796"/>
    <w:rsid w:val="00003250"/>
    <w:rsid w:val="00005982"/>
    <w:rsid w:val="00011D2F"/>
    <w:rsid w:val="00013C33"/>
    <w:rsid w:val="0002120C"/>
    <w:rsid w:val="00025C11"/>
    <w:rsid w:val="0002741B"/>
    <w:rsid w:val="000302E0"/>
    <w:rsid w:val="00035F93"/>
    <w:rsid w:val="00040734"/>
    <w:rsid w:val="0004153F"/>
    <w:rsid w:val="00041845"/>
    <w:rsid w:val="000434D5"/>
    <w:rsid w:val="00043B68"/>
    <w:rsid w:val="000445F5"/>
    <w:rsid w:val="00045710"/>
    <w:rsid w:val="00050AB7"/>
    <w:rsid w:val="00053B3B"/>
    <w:rsid w:val="00054560"/>
    <w:rsid w:val="000547D9"/>
    <w:rsid w:val="0005714E"/>
    <w:rsid w:val="000579D2"/>
    <w:rsid w:val="00060095"/>
    <w:rsid w:val="00067119"/>
    <w:rsid w:val="00070B4A"/>
    <w:rsid w:val="00076408"/>
    <w:rsid w:val="00080B60"/>
    <w:rsid w:val="00095A76"/>
    <w:rsid w:val="00095E6F"/>
    <w:rsid w:val="00097B19"/>
    <w:rsid w:val="000A362C"/>
    <w:rsid w:val="000B1A62"/>
    <w:rsid w:val="000C0285"/>
    <w:rsid w:val="000C0656"/>
    <w:rsid w:val="000C1E59"/>
    <w:rsid w:val="000C4D85"/>
    <w:rsid w:val="000C6443"/>
    <w:rsid w:val="000C7C08"/>
    <w:rsid w:val="000D4D0D"/>
    <w:rsid w:val="000D764F"/>
    <w:rsid w:val="000D7DB5"/>
    <w:rsid w:val="000E25C6"/>
    <w:rsid w:val="000E3BC4"/>
    <w:rsid w:val="000E4F9C"/>
    <w:rsid w:val="000E6C71"/>
    <w:rsid w:val="000F1AA7"/>
    <w:rsid w:val="000F1EE4"/>
    <w:rsid w:val="000F7ACD"/>
    <w:rsid w:val="00100CBD"/>
    <w:rsid w:val="00103DD3"/>
    <w:rsid w:val="001070A8"/>
    <w:rsid w:val="001223CB"/>
    <w:rsid w:val="00123DD3"/>
    <w:rsid w:val="001276D0"/>
    <w:rsid w:val="00127D00"/>
    <w:rsid w:val="00130498"/>
    <w:rsid w:val="00132772"/>
    <w:rsid w:val="00135754"/>
    <w:rsid w:val="0013667D"/>
    <w:rsid w:val="00137C57"/>
    <w:rsid w:val="00140F63"/>
    <w:rsid w:val="00143F8E"/>
    <w:rsid w:val="00144828"/>
    <w:rsid w:val="0014588D"/>
    <w:rsid w:val="00145C2C"/>
    <w:rsid w:val="00146AE8"/>
    <w:rsid w:val="001472A7"/>
    <w:rsid w:val="00151A2B"/>
    <w:rsid w:val="001525FB"/>
    <w:rsid w:val="00153841"/>
    <w:rsid w:val="00171246"/>
    <w:rsid w:val="00173CEF"/>
    <w:rsid w:val="00190F68"/>
    <w:rsid w:val="00197A95"/>
    <w:rsid w:val="001A1580"/>
    <w:rsid w:val="001A381B"/>
    <w:rsid w:val="001A6D10"/>
    <w:rsid w:val="001B62F3"/>
    <w:rsid w:val="001B7117"/>
    <w:rsid w:val="001C3652"/>
    <w:rsid w:val="001C5EAE"/>
    <w:rsid w:val="001D2FEE"/>
    <w:rsid w:val="001D36BE"/>
    <w:rsid w:val="001D4517"/>
    <w:rsid w:val="001D7D3E"/>
    <w:rsid w:val="001E2B43"/>
    <w:rsid w:val="001E306E"/>
    <w:rsid w:val="001E38DD"/>
    <w:rsid w:val="001F098C"/>
    <w:rsid w:val="001F3D41"/>
    <w:rsid w:val="002012E3"/>
    <w:rsid w:val="00203895"/>
    <w:rsid w:val="00207A42"/>
    <w:rsid w:val="00210C82"/>
    <w:rsid w:val="00211131"/>
    <w:rsid w:val="00211CF8"/>
    <w:rsid w:val="00213A41"/>
    <w:rsid w:val="00215DDB"/>
    <w:rsid w:val="002224CE"/>
    <w:rsid w:val="00223056"/>
    <w:rsid w:val="002264CF"/>
    <w:rsid w:val="002268D1"/>
    <w:rsid w:val="00227B35"/>
    <w:rsid w:val="00231197"/>
    <w:rsid w:val="002379B2"/>
    <w:rsid w:val="00242CEF"/>
    <w:rsid w:val="00244246"/>
    <w:rsid w:val="00246A66"/>
    <w:rsid w:val="00247927"/>
    <w:rsid w:val="0025584E"/>
    <w:rsid w:val="002662EF"/>
    <w:rsid w:val="00270B4B"/>
    <w:rsid w:val="00275687"/>
    <w:rsid w:val="002803E3"/>
    <w:rsid w:val="00280B99"/>
    <w:rsid w:val="00281B76"/>
    <w:rsid w:val="00284FBE"/>
    <w:rsid w:val="002869FE"/>
    <w:rsid w:val="00287572"/>
    <w:rsid w:val="00291B44"/>
    <w:rsid w:val="00294FC3"/>
    <w:rsid w:val="00296ACF"/>
    <w:rsid w:val="00297A7F"/>
    <w:rsid w:val="002A525A"/>
    <w:rsid w:val="002A78A4"/>
    <w:rsid w:val="002B6097"/>
    <w:rsid w:val="002C3B2D"/>
    <w:rsid w:val="002D1A5E"/>
    <w:rsid w:val="002D34C5"/>
    <w:rsid w:val="002D42ED"/>
    <w:rsid w:val="002D68EB"/>
    <w:rsid w:val="002E2598"/>
    <w:rsid w:val="002E5727"/>
    <w:rsid w:val="002E586E"/>
    <w:rsid w:val="002E7444"/>
    <w:rsid w:val="002F2A0E"/>
    <w:rsid w:val="002F7EC5"/>
    <w:rsid w:val="00300372"/>
    <w:rsid w:val="00301736"/>
    <w:rsid w:val="00303DC5"/>
    <w:rsid w:val="0031108B"/>
    <w:rsid w:val="0031490E"/>
    <w:rsid w:val="003155E0"/>
    <w:rsid w:val="003161A8"/>
    <w:rsid w:val="00316525"/>
    <w:rsid w:val="00324402"/>
    <w:rsid w:val="00334D38"/>
    <w:rsid w:val="003367C3"/>
    <w:rsid w:val="00336E1E"/>
    <w:rsid w:val="00337EB2"/>
    <w:rsid w:val="00341512"/>
    <w:rsid w:val="003437CE"/>
    <w:rsid w:val="00351689"/>
    <w:rsid w:val="00357DCD"/>
    <w:rsid w:val="00360EDD"/>
    <w:rsid w:val="00361AC9"/>
    <w:rsid w:val="00364375"/>
    <w:rsid w:val="003663E8"/>
    <w:rsid w:val="0036651B"/>
    <w:rsid w:val="00370534"/>
    <w:rsid w:val="003705F4"/>
    <w:rsid w:val="00371C5D"/>
    <w:rsid w:val="00374C01"/>
    <w:rsid w:val="003751CC"/>
    <w:rsid w:val="0038076D"/>
    <w:rsid w:val="0038091D"/>
    <w:rsid w:val="00384292"/>
    <w:rsid w:val="003876C2"/>
    <w:rsid w:val="00392A45"/>
    <w:rsid w:val="003964D1"/>
    <w:rsid w:val="00397B7E"/>
    <w:rsid w:val="003A528E"/>
    <w:rsid w:val="003B14B3"/>
    <w:rsid w:val="003B2CE2"/>
    <w:rsid w:val="003B514C"/>
    <w:rsid w:val="003B7C00"/>
    <w:rsid w:val="003B7CD3"/>
    <w:rsid w:val="003C17DF"/>
    <w:rsid w:val="003C379D"/>
    <w:rsid w:val="003C3B73"/>
    <w:rsid w:val="003C40B4"/>
    <w:rsid w:val="003C7D65"/>
    <w:rsid w:val="003D0183"/>
    <w:rsid w:val="003D2D3C"/>
    <w:rsid w:val="003D597D"/>
    <w:rsid w:val="003D5A13"/>
    <w:rsid w:val="003E079C"/>
    <w:rsid w:val="003E21F6"/>
    <w:rsid w:val="003E283D"/>
    <w:rsid w:val="003E335E"/>
    <w:rsid w:val="003E7A99"/>
    <w:rsid w:val="003E7E4E"/>
    <w:rsid w:val="003F2975"/>
    <w:rsid w:val="003F3808"/>
    <w:rsid w:val="00401A9E"/>
    <w:rsid w:val="00401FFB"/>
    <w:rsid w:val="00403103"/>
    <w:rsid w:val="00405233"/>
    <w:rsid w:val="00406C7E"/>
    <w:rsid w:val="00407807"/>
    <w:rsid w:val="00427A71"/>
    <w:rsid w:val="00433049"/>
    <w:rsid w:val="004347A2"/>
    <w:rsid w:val="004349F2"/>
    <w:rsid w:val="00435604"/>
    <w:rsid w:val="00440083"/>
    <w:rsid w:val="00440484"/>
    <w:rsid w:val="0044784D"/>
    <w:rsid w:val="00447AA8"/>
    <w:rsid w:val="00453E3E"/>
    <w:rsid w:val="00456F5F"/>
    <w:rsid w:val="00457B32"/>
    <w:rsid w:val="00457C99"/>
    <w:rsid w:val="00460156"/>
    <w:rsid w:val="00460163"/>
    <w:rsid w:val="00460307"/>
    <w:rsid w:val="00463BFE"/>
    <w:rsid w:val="00466880"/>
    <w:rsid w:val="00467D53"/>
    <w:rsid w:val="004719A0"/>
    <w:rsid w:val="00482EA7"/>
    <w:rsid w:val="00483016"/>
    <w:rsid w:val="00485A3C"/>
    <w:rsid w:val="00485FCB"/>
    <w:rsid w:val="00486D6F"/>
    <w:rsid w:val="004873A8"/>
    <w:rsid w:val="00487D48"/>
    <w:rsid w:val="00487D6D"/>
    <w:rsid w:val="00494212"/>
    <w:rsid w:val="00494AAA"/>
    <w:rsid w:val="004956DD"/>
    <w:rsid w:val="004960FB"/>
    <w:rsid w:val="00497585"/>
    <w:rsid w:val="004A405A"/>
    <w:rsid w:val="004A6B86"/>
    <w:rsid w:val="004A7617"/>
    <w:rsid w:val="004B3EAD"/>
    <w:rsid w:val="004D264C"/>
    <w:rsid w:val="004D3C16"/>
    <w:rsid w:val="004D5AE8"/>
    <w:rsid w:val="004D5B4D"/>
    <w:rsid w:val="004D600B"/>
    <w:rsid w:val="004D6C38"/>
    <w:rsid w:val="004D73A1"/>
    <w:rsid w:val="004E1070"/>
    <w:rsid w:val="004E1919"/>
    <w:rsid w:val="004E3B54"/>
    <w:rsid w:val="004E525F"/>
    <w:rsid w:val="004F08DA"/>
    <w:rsid w:val="004F0FCA"/>
    <w:rsid w:val="004F3E89"/>
    <w:rsid w:val="004F4BB2"/>
    <w:rsid w:val="004F5B70"/>
    <w:rsid w:val="004F5DED"/>
    <w:rsid w:val="005005C2"/>
    <w:rsid w:val="005029F9"/>
    <w:rsid w:val="00505E5C"/>
    <w:rsid w:val="00520698"/>
    <w:rsid w:val="0052371D"/>
    <w:rsid w:val="005249C7"/>
    <w:rsid w:val="005254DF"/>
    <w:rsid w:val="005323E5"/>
    <w:rsid w:val="00541F68"/>
    <w:rsid w:val="00544CC3"/>
    <w:rsid w:val="00550A30"/>
    <w:rsid w:val="00551A38"/>
    <w:rsid w:val="00553B28"/>
    <w:rsid w:val="00556116"/>
    <w:rsid w:val="00557A83"/>
    <w:rsid w:val="0056484A"/>
    <w:rsid w:val="005660FA"/>
    <w:rsid w:val="00566D04"/>
    <w:rsid w:val="005704A4"/>
    <w:rsid w:val="00572642"/>
    <w:rsid w:val="005826BA"/>
    <w:rsid w:val="00583D41"/>
    <w:rsid w:val="00583ED6"/>
    <w:rsid w:val="0058479E"/>
    <w:rsid w:val="00584C51"/>
    <w:rsid w:val="00586803"/>
    <w:rsid w:val="00590BE8"/>
    <w:rsid w:val="005916B5"/>
    <w:rsid w:val="005920FD"/>
    <w:rsid w:val="00593535"/>
    <w:rsid w:val="005A1F84"/>
    <w:rsid w:val="005A378A"/>
    <w:rsid w:val="005B2DF9"/>
    <w:rsid w:val="005B365E"/>
    <w:rsid w:val="005B4097"/>
    <w:rsid w:val="005C67F8"/>
    <w:rsid w:val="005D65BB"/>
    <w:rsid w:val="005D7467"/>
    <w:rsid w:val="005E0319"/>
    <w:rsid w:val="005E27A8"/>
    <w:rsid w:val="005E3989"/>
    <w:rsid w:val="005E4C5A"/>
    <w:rsid w:val="005E67A1"/>
    <w:rsid w:val="005F2A08"/>
    <w:rsid w:val="005F5385"/>
    <w:rsid w:val="005F5B20"/>
    <w:rsid w:val="00604CC2"/>
    <w:rsid w:val="00612972"/>
    <w:rsid w:val="00616A4D"/>
    <w:rsid w:val="00617677"/>
    <w:rsid w:val="00623D23"/>
    <w:rsid w:val="006312A5"/>
    <w:rsid w:val="00632C2B"/>
    <w:rsid w:val="006345F2"/>
    <w:rsid w:val="0063602A"/>
    <w:rsid w:val="00641205"/>
    <w:rsid w:val="00641ACF"/>
    <w:rsid w:val="00643AD9"/>
    <w:rsid w:val="006575CD"/>
    <w:rsid w:val="00683B5B"/>
    <w:rsid w:val="00683F89"/>
    <w:rsid w:val="00690845"/>
    <w:rsid w:val="00691787"/>
    <w:rsid w:val="006A2383"/>
    <w:rsid w:val="006B0063"/>
    <w:rsid w:val="006C1685"/>
    <w:rsid w:val="006C56D5"/>
    <w:rsid w:val="006C57B0"/>
    <w:rsid w:val="006C5BA8"/>
    <w:rsid w:val="006C6D12"/>
    <w:rsid w:val="006C72AF"/>
    <w:rsid w:val="006E06E8"/>
    <w:rsid w:val="006E117E"/>
    <w:rsid w:val="006E2EEF"/>
    <w:rsid w:val="006E47BF"/>
    <w:rsid w:val="006E6A16"/>
    <w:rsid w:val="006E76F4"/>
    <w:rsid w:val="006F03F1"/>
    <w:rsid w:val="006F4870"/>
    <w:rsid w:val="006F4F53"/>
    <w:rsid w:val="006F52C9"/>
    <w:rsid w:val="006F53BF"/>
    <w:rsid w:val="006F6C8E"/>
    <w:rsid w:val="006F784C"/>
    <w:rsid w:val="00701089"/>
    <w:rsid w:val="0070195D"/>
    <w:rsid w:val="00704345"/>
    <w:rsid w:val="00704417"/>
    <w:rsid w:val="00704FC9"/>
    <w:rsid w:val="00705E85"/>
    <w:rsid w:val="007133B4"/>
    <w:rsid w:val="00713436"/>
    <w:rsid w:val="00713BDB"/>
    <w:rsid w:val="00717F1B"/>
    <w:rsid w:val="00720C48"/>
    <w:rsid w:val="00721983"/>
    <w:rsid w:val="007222B8"/>
    <w:rsid w:val="00722641"/>
    <w:rsid w:val="007263CA"/>
    <w:rsid w:val="00732C3C"/>
    <w:rsid w:val="00732D75"/>
    <w:rsid w:val="00737C1C"/>
    <w:rsid w:val="0074050A"/>
    <w:rsid w:val="00740B24"/>
    <w:rsid w:val="0074129C"/>
    <w:rsid w:val="00747FDA"/>
    <w:rsid w:val="007524A4"/>
    <w:rsid w:val="00753936"/>
    <w:rsid w:val="007560CC"/>
    <w:rsid w:val="00756B7D"/>
    <w:rsid w:val="00760BBD"/>
    <w:rsid w:val="00761C2F"/>
    <w:rsid w:val="00762438"/>
    <w:rsid w:val="00763A29"/>
    <w:rsid w:val="00763BA6"/>
    <w:rsid w:val="007640E8"/>
    <w:rsid w:val="00764345"/>
    <w:rsid w:val="0076706D"/>
    <w:rsid w:val="00773DFA"/>
    <w:rsid w:val="007743BA"/>
    <w:rsid w:val="00774E99"/>
    <w:rsid w:val="00777B1A"/>
    <w:rsid w:val="00782525"/>
    <w:rsid w:val="00782B83"/>
    <w:rsid w:val="00785B5C"/>
    <w:rsid w:val="007904D9"/>
    <w:rsid w:val="007905EE"/>
    <w:rsid w:val="007912C3"/>
    <w:rsid w:val="00794178"/>
    <w:rsid w:val="00796552"/>
    <w:rsid w:val="0079708C"/>
    <w:rsid w:val="007972D0"/>
    <w:rsid w:val="007A058A"/>
    <w:rsid w:val="007A176E"/>
    <w:rsid w:val="007A1DFD"/>
    <w:rsid w:val="007A4F83"/>
    <w:rsid w:val="007A5451"/>
    <w:rsid w:val="007A54EA"/>
    <w:rsid w:val="007A55D1"/>
    <w:rsid w:val="007A7AF4"/>
    <w:rsid w:val="007B5AB3"/>
    <w:rsid w:val="007B7947"/>
    <w:rsid w:val="007C0A99"/>
    <w:rsid w:val="007C1497"/>
    <w:rsid w:val="007C2B5E"/>
    <w:rsid w:val="007C4923"/>
    <w:rsid w:val="007D0CD4"/>
    <w:rsid w:val="007D45A2"/>
    <w:rsid w:val="007E1D6C"/>
    <w:rsid w:val="007E23E5"/>
    <w:rsid w:val="007E351A"/>
    <w:rsid w:val="007E3B86"/>
    <w:rsid w:val="007F095B"/>
    <w:rsid w:val="007F141C"/>
    <w:rsid w:val="007F21A8"/>
    <w:rsid w:val="007F269E"/>
    <w:rsid w:val="007F52F4"/>
    <w:rsid w:val="00801BE7"/>
    <w:rsid w:val="00804B65"/>
    <w:rsid w:val="008069EE"/>
    <w:rsid w:val="00813252"/>
    <w:rsid w:val="0081338E"/>
    <w:rsid w:val="00814906"/>
    <w:rsid w:val="00814E6C"/>
    <w:rsid w:val="0081794B"/>
    <w:rsid w:val="0082771B"/>
    <w:rsid w:val="008332AA"/>
    <w:rsid w:val="008342F8"/>
    <w:rsid w:val="00843A01"/>
    <w:rsid w:val="008476E1"/>
    <w:rsid w:val="0085391A"/>
    <w:rsid w:val="00864770"/>
    <w:rsid w:val="00872CB5"/>
    <w:rsid w:val="00872D77"/>
    <w:rsid w:val="00874270"/>
    <w:rsid w:val="00874B1B"/>
    <w:rsid w:val="00880178"/>
    <w:rsid w:val="00885BEB"/>
    <w:rsid w:val="00886E14"/>
    <w:rsid w:val="008901B8"/>
    <w:rsid w:val="008A0D77"/>
    <w:rsid w:val="008A51B1"/>
    <w:rsid w:val="008A549E"/>
    <w:rsid w:val="008A7E7B"/>
    <w:rsid w:val="008B08BC"/>
    <w:rsid w:val="008B450C"/>
    <w:rsid w:val="008B56E5"/>
    <w:rsid w:val="008B69A9"/>
    <w:rsid w:val="008E0B80"/>
    <w:rsid w:val="008E2C77"/>
    <w:rsid w:val="008E6D3D"/>
    <w:rsid w:val="008F5738"/>
    <w:rsid w:val="009018ED"/>
    <w:rsid w:val="0090191B"/>
    <w:rsid w:val="00902154"/>
    <w:rsid w:val="009021C8"/>
    <w:rsid w:val="009024C7"/>
    <w:rsid w:val="00903C52"/>
    <w:rsid w:val="009110C8"/>
    <w:rsid w:val="00914B7A"/>
    <w:rsid w:val="00915B7D"/>
    <w:rsid w:val="0091692B"/>
    <w:rsid w:val="00917F05"/>
    <w:rsid w:val="00924575"/>
    <w:rsid w:val="00924753"/>
    <w:rsid w:val="00933959"/>
    <w:rsid w:val="00936892"/>
    <w:rsid w:val="00936D21"/>
    <w:rsid w:val="00940263"/>
    <w:rsid w:val="00943E0C"/>
    <w:rsid w:val="00944E24"/>
    <w:rsid w:val="009460CE"/>
    <w:rsid w:val="0095072C"/>
    <w:rsid w:val="00952B64"/>
    <w:rsid w:val="009603AE"/>
    <w:rsid w:val="00962864"/>
    <w:rsid w:val="00977067"/>
    <w:rsid w:val="00981EA3"/>
    <w:rsid w:val="00981EE9"/>
    <w:rsid w:val="00985E90"/>
    <w:rsid w:val="009877EE"/>
    <w:rsid w:val="00987E2C"/>
    <w:rsid w:val="009923CE"/>
    <w:rsid w:val="009A20FB"/>
    <w:rsid w:val="009A39EB"/>
    <w:rsid w:val="009A3CA8"/>
    <w:rsid w:val="009B011F"/>
    <w:rsid w:val="009B4664"/>
    <w:rsid w:val="009B60EA"/>
    <w:rsid w:val="009B7E86"/>
    <w:rsid w:val="009C15DE"/>
    <w:rsid w:val="009C6090"/>
    <w:rsid w:val="009C6F3F"/>
    <w:rsid w:val="009D0D51"/>
    <w:rsid w:val="009D3B13"/>
    <w:rsid w:val="009D5D18"/>
    <w:rsid w:val="009D7E0C"/>
    <w:rsid w:val="009E1E1E"/>
    <w:rsid w:val="009F0276"/>
    <w:rsid w:val="00A00112"/>
    <w:rsid w:val="00A00319"/>
    <w:rsid w:val="00A04B24"/>
    <w:rsid w:val="00A04D1C"/>
    <w:rsid w:val="00A14B3F"/>
    <w:rsid w:val="00A16A84"/>
    <w:rsid w:val="00A20C09"/>
    <w:rsid w:val="00A22C99"/>
    <w:rsid w:val="00A2369D"/>
    <w:rsid w:val="00A24F3A"/>
    <w:rsid w:val="00A32110"/>
    <w:rsid w:val="00A33F63"/>
    <w:rsid w:val="00A40626"/>
    <w:rsid w:val="00A41105"/>
    <w:rsid w:val="00A443D8"/>
    <w:rsid w:val="00A51CC6"/>
    <w:rsid w:val="00A553E0"/>
    <w:rsid w:val="00A565C0"/>
    <w:rsid w:val="00A65547"/>
    <w:rsid w:val="00A70CFB"/>
    <w:rsid w:val="00A8544E"/>
    <w:rsid w:val="00A858D7"/>
    <w:rsid w:val="00A94104"/>
    <w:rsid w:val="00A94804"/>
    <w:rsid w:val="00A951FE"/>
    <w:rsid w:val="00A958BE"/>
    <w:rsid w:val="00A95AA1"/>
    <w:rsid w:val="00A95BD2"/>
    <w:rsid w:val="00AA59AC"/>
    <w:rsid w:val="00AA5A2E"/>
    <w:rsid w:val="00AA67F8"/>
    <w:rsid w:val="00AA7C3D"/>
    <w:rsid w:val="00AB2043"/>
    <w:rsid w:val="00AB30EA"/>
    <w:rsid w:val="00AB3AC0"/>
    <w:rsid w:val="00AB5E10"/>
    <w:rsid w:val="00AB7852"/>
    <w:rsid w:val="00AB7CD0"/>
    <w:rsid w:val="00AC3FA1"/>
    <w:rsid w:val="00AC472C"/>
    <w:rsid w:val="00AC6A6F"/>
    <w:rsid w:val="00AC7260"/>
    <w:rsid w:val="00AF4A7D"/>
    <w:rsid w:val="00AF52B1"/>
    <w:rsid w:val="00AF52C5"/>
    <w:rsid w:val="00AF5671"/>
    <w:rsid w:val="00AF665E"/>
    <w:rsid w:val="00AF67FB"/>
    <w:rsid w:val="00AF6D70"/>
    <w:rsid w:val="00AF7A1E"/>
    <w:rsid w:val="00AF7B84"/>
    <w:rsid w:val="00B069C6"/>
    <w:rsid w:val="00B12B9D"/>
    <w:rsid w:val="00B147C4"/>
    <w:rsid w:val="00B16689"/>
    <w:rsid w:val="00B23888"/>
    <w:rsid w:val="00B23DB0"/>
    <w:rsid w:val="00B3084A"/>
    <w:rsid w:val="00B40C2A"/>
    <w:rsid w:val="00B45064"/>
    <w:rsid w:val="00B47204"/>
    <w:rsid w:val="00B50F09"/>
    <w:rsid w:val="00B528A7"/>
    <w:rsid w:val="00B528DD"/>
    <w:rsid w:val="00B529E7"/>
    <w:rsid w:val="00B52F58"/>
    <w:rsid w:val="00B54B59"/>
    <w:rsid w:val="00B561EB"/>
    <w:rsid w:val="00B6589B"/>
    <w:rsid w:val="00B722F6"/>
    <w:rsid w:val="00B7235E"/>
    <w:rsid w:val="00B74EF0"/>
    <w:rsid w:val="00B76E31"/>
    <w:rsid w:val="00B80778"/>
    <w:rsid w:val="00B81C9D"/>
    <w:rsid w:val="00B83C85"/>
    <w:rsid w:val="00B86B57"/>
    <w:rsid w:val="00B905FE"/>
    <w:rsid w:val="00B92121"/>
    <w:rsid w:val="00B9794C"/>
    <w:rsid w:val="00BA56CD"/>
    <w:rsid w:val="00BB009F"/>
    <w:rsid w:val="00BB0C67"/>
    <w:rsid w:val="00BB16A5"/>
    <w:rsid w:val="00BB3196"/>
    <w:rsid w:val="00BB31B7"/>
    <w:rsid w:val="00BB7C36"/>
    <w:rsid w:val="00BC36F6"/>
    <w:rsid w:val="00BC3E7A"/>
    <w:rsid w:val="00BD168B"/>
    <w:rsid w:val="00BD5B57"/>
    <w:rsid w:val="00BD6642"/>
    <w:rsid w:val="00BF05EE"/>
    <w:rsid w:val="00BF1768"/>
    <w:rsid w:val="00BF1903"/>
    <w:rsid w:val="00BF4D5E"/>
    <w:rsid w:val="00BF76F0"/>
    <w:rsid w:val="00C172CF"/>
    <w:rsid w:val="00C24728"/>
    <w:rsid w:val="00C25546"/>
    <w:rsid w:val="00C27337"/>
    <w:rsid w:val="00C31F64"/>
    <w:rsid w:val="00C3312B"/>
    <w:rsid w:val="00C34073"/>
    <w:rsid w:val="00C35DC8"/>
    <w:rsid w:val="00C3716E"/>
    <w:rsid w:val="00C41043"/>
    <w:rsid w:val="00C43A58"/>
    <w:rsid w:val="00C443ED"/>
    <w:rsid w:val="00C45DFA"/>
    <w:rsid w:val="00C51CAF"/>
    <w:rsid w:val="00C52E12"/>
    <w:rsid w:val="00C53ABF"/>
    <w:rsid w:val="00C55F55"/>
    <w:rsid w:val="00C57346"/>
    <w:rsid w:val="00C62123"/>
    <w:rsid w:val="00C628D0"/>
    <w:rsid w:val="00C62BAD"/>
    <w:rsid w:val="00C64F6B"/>
    <w:rsid w:val="00C65DA3"/>
    <w:rsid w:val="00C66F08"/>
    <w:rsid w:val="00C73176"/>
    <w:rsid w:val="00C74AC0"/>
    <w:rsid w:val="00C779E4"/>
    <w:rsid w:val="00C77E33"/>
    <w:rsid w:val="00C848B4"/>
    <w:rsid w:val="00C85211"/>
    <w:rsid w:val="00C93A0A"/>
    <w:rsid w:val="00C96ABF"/>
    <w:rsid w:val="00CA208B"/>
    <w:rsid w:val="00CA40AA"/>
    <w:rsid w:val="00CA53F9"/>
    <w:rsid w:val="00CA58DF"/>
    <w:rsid w:val="00CB0B60"/>
    <w:rsid w:val="00CB298E"/>
    <w:rsid w:val="00CB30E2"/>
    <w:rsid w:val="00CB34B8"/>
    <w:rsid w:val="00CB5CF3"/>
    <w:rsid w:val="00CB7784"/>
    <w:rsid w:val="00CC1051"/>
    <w:rsid w:val="00CD0D93"/>
    <w:rsid w:val="00CD6473"/>
    <w:rsid w:val="00CE6FC4"/>
    <w:rsid w:val="00CF1DDB"/>
    <w:rsid w:val="00CF40D9"/>
    <w:rsid w:val="00CF64A7"/>
    <w:rsid w:val="00D066BB"/>
    <w:rsid w:val="00D10572"/>
    <w:rsid w:val="00D10F40"/>
    <w:rsid w:val="00D11323"/>
    <w:rsid w:val="00D11826"/>
    <w:rsid w:val="00D15162"/>
    <w:rsid w:val="00D15F83"/>
    <w:rsid w:val="00D16C3F"/>
    <w:rsid w:val="00D20EA7"/>
    <w:rsid w:val="00D25DB4"/>
    <w:rsid w:val="00D324B7"/>
    <w:rsid w:val="00D4237A"/>
    <w:rsid w:val="00D46D93"/>
    <w:rsid w:val="00D54930"/>
    <w:rsid w:val="00D551AD"/>
    <w:rsid w:val="00D555A5"/>
    <w:rsid w:val="00D56AE4"/>
    <w:rsid w:val="00D56D01"/>
    <w:rsid w:val="00D60CCF"/>
    <w:rsid w:val="00D60D54"/>
    <w:rsid w:val="00D6211B"/>
    <w:rsid w:val="00D67084"/>
    <w:rsid w:val="00D70601"/>
    <w:rsid w:val="00D7739D"/>
    <w:rsid w:val="00D81426"/>
    <w:rsid w:val="00D832DD"/>
    <w:rsid w:val="00D83FA9"/>
    <w:rsid w:val="00D84BEB"/>
    <w:rsid w:val="00D853D3"/>
    <w:rsid w:val="00D86455"/>
    <w:rsid w:val="00D912D1"/>
    <w:rsid w:val="00D9236F"/>
    <w:rsid w:val="00D96D95"/>
    <w:rsid w:val="00D9782B"/>
    <w:rsid w:val="00DA19DE"/>
    <w:rsid w:val="00DB3F42"/>
    <w:rsid w:val="00DC184C"/>
    <w:rsid w:val="00DC4789"/>
    <w:rsid w:val="00DD6032"/>
    <w:rsid w:val="00DE026E"/>
    <w:rsid w:val="00DE22B0"/>
    <w:rsid w:val="00DE53EA"/>
    <w:rsid w:val="00DE54DA"/>
    <w:rsid w:val="00DE6A3E"/>
    <w:rsid w:val="00DF0FEF"/>
    <w:rsid w:val="00DF2D9A"/>
    <w:rsid w:val="00DF3938"/>
    <w:rsid w:val="00DF5AC5"/>
    <w:rsid w:val="00E15890"/>
    <w:rsid w:val="00E22F22"/>
    <w:rsid w:val="00E23327"/>
    <w:rsid w:val="00E238E0"/>
    <w:rsid w:val="00E3609F"/>
    <w:rsid w:val="00E422A1"/>
    <w:rsid w:val="00E42518"/>
    <w:rsid w:val="00E42A97"/>
    <w:rsid w:val="00E460AE"/>
    <w:rsid w:val="00E5075F"/>
    <w:rsid w:val="00E5187B"/>
    <w:rsid w:val="00E56AA3"/>
    <w:rsid w:val="00E61518"/>
    <w:rsid w:val="00E62B75"/>
    <w:rsid w:val="00E632B5"/>
    <w:rsid w:val="00E701C5"/>
    <w:rsid w:val="00E72722"/>
    <w:rsid w:val="00E72780"/>
    <w:rsid w:val="00E76691"/>
    <w:rsid w:val="00E7715C"/>
    <w:rsid w:val="00E7792B"/>
    <w:rsid w:val="00E81D39"/>
    <w:rsid w:val="00E826A5"/>
    <w:rsid w:val="00E8367F"/>
    <w:rsid w:val="00E84F6A"/>
    <w:rsid w:val="00E865C5"/>
    <w:rsid w:val="00E90E36"/>
    <w:rsid w:val="00E944E1"/>
    <w:rsid w:val="00E9712F"/>
    <w:rsid w:val="00EA3B02"/>
    <w:rsid w:val="00EA46C6"/>
    <w:rsid w:val="00EA4D81"/>
    <w:rsid w:val="00EA4DFD"/>
    <w:rsid w:val="00EA5646"/>
    <w:rsid w:val="00EA6AD6"/>
    <w:rsid w:val="00EB24DE"/>
    <w:rsid w:val="00EB66F1"/>
    <w:rsid w:val="00EB6C03"/>
    <w:rsid w:val="00EC3ACA"/>
    <w:rsid w:val="00EC5664"/>
    <w:rsid w:val="00ED3676"/>
    <w:rsid w:val="00EE0C72"/>
    <w:rsid w:val="00EF05D9"/>
    <w:rsid w:val="00EF252A"/>
    <w:rsid w:val="00EF57BE"/>
    <w:rsid w:val="00F03258"/>
    <w:rsid w:val="00F04057"/>
    <w:rsid w:val="00F0552D"/>
    <w:rsid w:val="00F074C3"/>
    <w:rsid w:val="00F11250"/>
    <w:rsid w:val="00F11817"/>
    <w:rsid w:val="00F11AF3"/>
    <w:rsid w:val="00F11F91"/>
    <w:rsid w:val="00F12878"/>
    <w:rsid w:val="00F22596"/>
    <w:rsid w:val="00F22FCB"/>
    <w:rsid w:val="00F22FE3"/>
    <w:rsid w:val="00F23928"/>
    <w:rsid w:val="00F23A13"/>
    <w:rsid w:val="00F25332"/>
    <w:rsid w:val="00F377BF"/>
    <w:rsid w:val="00F4230F"/>
    <w:rsid w:val="00F51332"/>
    <w:rsid w:val="00F5499B"/>
    <w:rsid w:val="00F5730D"/>
    <w:rsid w:val="00F62A23"/>
    <w:rsid w:val="00F63E79"/>
    <w:rsid w:val="00F70BDC"/>
    <w:rsid w:val="00F712A2"/>
    <w:rsid w:val="00F76D27"/>
    <w:rsid w:val="00F8148E"/>
    <w:rsid w:val="00F82485"/>
    <w:rsid w:val="00F8615D"/>
    <w:rsid w:val="00F865EC"/>
    <w:rsid w:val="00F9020F"/>
    <w:rsid w:val="00F92DF7"/>
    <w:rsid w:val="00FA0F6E"/>
    <w:rsid w:val="00FA1BCD"/>
    <w:rsid w:val="00FA1DBF"/>
    <w:rsid w:val="00FA296C"/>
    <w:rsid w:val="00FA7FDA"/>
    <w:rsid w:val="00FB37AC"/>
    <w:rsid w:val="00FB6D39"/>
    <w:rsid w:val="00FC355C"/>
    <w:rsid w:val="00FC4361"/>
    <w:rsid w:val="00FC7BF9"/>
    <w:rsid w:val="00FD58D0"/>
    <w:rsid w:val="00FD6935"/>
    <w:rsid w:val="00FE2397"/>
    <w:rsid w:val="00FE368F"/>
    <w:rsid w:val="00FE6770"/>
    <w:rsid w:val="00FF4061"/>
    <w:rsid w:val="00FF472C"/>
    <w:rsid w:val="00FF5757"/>
    <w:rsid w:val="00FF65B3"/>
    <w:rsid w:val="00FF6A0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BABA780"/>
  <w15:docId w15:val="{A51FF877-E4BC-4356-8E71-A0B8DB21B7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832DD"/>
    <w:rPr>
      <w:sz w:val="24"/>
      <w:szCs w:val="24"/>
    </w:rPr>
  </w:style>
  <w:style w:type="paragraph" w:styleId="Heading1">
    <w:name w:val="heading 1"/>
    <w:basedOn w:val="Normal"/>
    <w:next w:val="Normal"/>
    <w:link w:val="Heading1Char"/>
    <w:uiPriority w:val="9"/>
    <w:qFormat/>
    <w:rsid w:val="00D832DD"/>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D832DD"/>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qFormat/>
    <w:rsid w:val="00D832DD"/>
    <w:pPr>
      <w:widowControl w:val="0"/>
      <w:numPr>
        <w:numId w:val="18"/>
      </w:numPr>
      <w:autoSpaceDE w:val="0"/>
      <w:autoSpaceDN w:val="0"/>
      <w:adjustRightInd w:val="0"/>
      <w:spacing w:before="240"/>
      <w:outlineLvl w:val="2"/>
    </w:pPr>
    <w:rPr>
      <w:sz w:val="20"/>
    </w:rPr>
  </w:style>
  <w:style w:type="paragraph" w:styleId="Heading4">
    <w:name w:val="heading 4"/>
    <w:basedOn w:val="Normal"/>
    <w:next w:val="Normal"/>
    <w:link w:val="Heading4Char"/>
    <w:qFormat/>
    <w:rsid w:val="00D832DD"/>
    <w:pPr>
      <w:widowControl w:val="0"/>
      <w:autoSpaceDE w:val="0"/>
      <w:autoSpaceDN w:val="0"/>
      <w:adjustRightInd w:val="0"/>
      <w:spacing w:before="240" w:after="120"/>
      <w:outlineLvl w:val="3"/>
    </w:pPr>
    <w:rPr>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832DD"/>
    <w:rPr>
      <w:rFonts w:ascii="Arial" w:hAnsi="Arial" w:cs="Arial"/>
      <w:b/>
      <w:bCs/>
      <w:kern w:val="32"/>
      <w:sz w:val="32"/>
      <w:szCs w:val="32"/>
    </w:rPr>
  </w:style>
  <w:style w:type="character" w:customStyle="1" w:styleId="Heading2Char">
    <w:name w:val="Heading 2 Char"/>
    <w:basedOn w:val="DefaultParagraphFont"/>
    <w:link w:val="Heading2"/>
    <w:rsid w:val="00D832DD"/>
    <w:rPr>
      <w:rFonts w:ascii="Cambria" w:hAnsi="Cambria"/>
      <w:b/>
      <w:bCs/>
      <w:i/>
      <w:iCs/>
      <w:sz w:val="28"/>
      <w:szCs w:val="28"/>
    </w:rPr>
  </w:style>
  <w:style w:type="character" w:customStyle="1" w:styleId="Heading3Char">
    <w:name w:val="Heading 3 Char"/>
    <w:basedOn w:val="DefaultParagraphFont"/>
    <w:link w:val="Heading3"/>
    <w:rsid w:val="00D832DD"/>
    <w:rPr>
      <w:szCs w:val="24"/>
    </w:rPr>
  </w:style>
  <w:style w:type="character" w:customStyle="1" w:styleId="Heading4Char">
    <w:name w:val="Heading 4 Char"/>
    <w:basedOn w:val="DefaultParagraphFont"/>
    <w:link w:val="Heading4"/>
    <w:rsid w:val="00D832DD"/>
    <w:rPr>
      <w:b/>
      <w:iCs/>
      <w:sz w:val="24"/>
      <w:szCs w:val="24"/>
    </w:rPr>
  </w:style>
  <w:style w:type="character" w:styleId="Hyperlink">
    <w:name w:val="Hyperlink"/>
    <w:uiPriority w:val="99"/>
    <w:rsid w:val="00D832DD"/>
    <w:rPr>
      <w:rFonts w:cs="Times New Roman"/>
      <w:color w:val="0000FF"/>
      <w:u w:val="single"/>
    </w:rPr>
  </w:style>
  <w:style w:type="paragraph" w:styleId="BalloonText">
    <w:name w:val="Balloon Text"/>
    <w:basedOn w:val="Normal"/>
    <w:link w:val="BalloonTextChar"/>
    <w:rsid w:val="00D832DD"/>
    <w:rPr>
      <w:rFonts w:ascii="Tahoma" w:hAnsi="Tahoma" w:cs="Tahoma"/>
      <w:sz w:val="16"/>
      <w:szCs w:val="16"/>
    </w:rPr>
  </w:style>
  <w:style w:type="character" w:customStyle="1" w:styleId="BalloonTextChar">
    <w:name w:val="Balloon Text Char"/>
    <w:basedOn w:val="DefaultParagraphFont"/>
    <w:link w:val="BalloonText"/>
    <w:rsid w:val="00D832DD"/>
    <w:rPr>
      <w:rFonts w:ascii="Tahoma" w:hAnsi="Tahoma" w:cs="Tahoma"/>
      <w:sz w:val="16"/>
      <w:szCs w:val="16"/>
    </w:rPr>
  </w:style>
  <w:style w:type="character" w:styleId="CommentReference">
    <w:name w:val="annotation reference"/>
    <w:rsid w:val="00D832DD"/>
    <w:rPr>
      <w:sz w:val="16"/>
      <w:szCs w:val="16"/>
    </w:rPr>
  </w:style>
  <w:style w:type="paragraph" w:styleId="CommentText">
    <w:name w:val="annotation text"/>
    <w:basedOn w:val="Normal"/>
    <w:link w:val="CommentTextChar"/>
    <w:rsid w:val="00D832DD"/>
    <w:rPr>
      <w:sz w:val="20"/>
      <w:szCs w:val="20"/>
    </w:rPr>
  </w:style>
  <w:style w:type="character" w:customStyle="1" w:styleId="CommentTextChar">
    <w:name w:val="Comment Text Char"/>
    <w:basedOn w:val="DefaultParagraphFont"/>
    <w:link w:val="CommentText"/>
    <w:rsid w:val="00D832DD"/>
  </w:style>
  <w:style w:type="paragraph" w:styleId="CommentSubject">
    <w:name w:val="annotation subject"/>
    <w:basedOn w:val="CommentText"/>
    <w:next w:val="CommentText"/>
    <w:link w:val="CommentSubjectChar"/>
    <w:rsid w:val="00D832DD"/>
    <w:rPr>
      <w:b/>
      <w:bCs/>
    </w:rPr>
  </w:style>
  <w:style w:type="character" w:customStyle="1" w:styleId="CommentSubjectChar">
    <w:name w:val="Comment Subject Char"/>
    <w:basedOn w:val="CommentTextChar"/>
    <w:link w:val="CommentSubject"/>
    <w:rsid w:val="00D832DD"/>
    <w:rPr>
      <w:b/>
      <w:bCs/>
    </w:rPr>
  </w:style>
  <w:style w:type="table" w:styleId="TableGrid">
    <w:name w:val="Table Grid"/>
    <w:basedOn w:val="TableNormal"/>
    <w:rsid w:val="00D832D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rsid w:val="00D832DD"/>
    <w:pPr>
      <w:tabs>
        <w:tab w:val="center" w:pos="4320"/>
        <w:tab w:val="right" w:pos="8640"/>
      </w:tabs>
    </w:pPr>
  </w:style>
  <w:style w:type="character" w:customStyle="1" w:styleId="FooterChar">
    <w:name w:val="Footer Char"/>
    <w:basedOn w:val="DefaultParagraphFont"/>
    <w:link w:val="Footer"/>
    <w:rsid w:val="00D832DD"/>
    <w:rPr>
      <w:sz w:val="24"/>
      <w:szCs w:val="24"/>
    </w:rPr>
  </w:style>
  <w:style w:type="character" w:styleId="PageNumber">
    <w:name w:val="page number"/>
    <w:basedOn w:val="DefaultParagraphFont"/>
    <w:rsid w:val="00D832DD"/>
  </w:style>
  <w:style w:type="paragraph" w:styleId="Header">
    <w:name w:val="header"/>
    <w:basedOn w:val="Normal"/>
    <w:link w:val="HeaderChar"/>
    <w:rsid w:val="00D832DD"/>
    <w:pPr>
      <w:tabs>
        <w:tab w:val="center" w:pos="4320"/>
        <w:tab w:val="right" w:pos="8640"/>
      </w:tabs>
    </w:pPr>
  </w:style>
  <w:style w:type="character" w:customStyle="1" w:styleId="HeaderChar">
    <w:name w:val="Header Char"/>
    <w:basedOn w:val="DefaultParagraphFont"/>
    <w:link w:val="Header"/>
    <w:rsid w:val="00D832DD"/>
    <w:rPr>
      <w:sz w:val="24"/>
      <w:szCs w:val="24"/>
    </w:rPr>
  </w:style>
  <w:style w:type="paragraph" w:styleId="NormalWeb">
    <w:name w:val="Normal (Web)"/>
    <w:basedOn w:val="Normal"/>
    <w:uiPriority w:val="99"/>
    <w:rsid w:val="00D832DD"/>
    <w:pPr>
      <w:spacing w:before="100" w:beforeAutospacing="1" w:after="100" w:afterAutospacing="1"/>
    </w:pPr>
  </w:style>
  <w:style w:type="paragraph" w:customStyle="1" w:styleId="bodytext-gph">
    <w:name w:val="body text-gph"/>
    <w:link w:val="bodytext-gphChar"/>
    <w:rsid w:val="00D832DD"/>
    <w:pPr>
      <w:spacing w:after="120" w:line="260" w:lineRule="atLeast"/>
      <w:ind w:left="360"/>
    </w:pPr>
    <w:rPr>
      <w:sz w:val="23"/>
      <w:szCs w:val="22"/>
    </w:rPr>
  </w:style>
  <w:style w:type="character" w:customStyle="1" w:styleId="bodytext-gphChar">
    <w:name w:val="body text-gph Char"/>
    <w:link w:val="bodytext-gph"/>
    <w:rsid w:val="00D832DD"/>
    <w:rPr>
      <w:sz w:val="23"/>
      <w:szCs w:val="22"/>
    </w:rPr>
  </w:style>
  <w:style w:type="paragraph" w:styleId="Caption">
    <w:name w:val="caption"/>
    <w:basedOn w:val="Normal"/>
    <w:qFormat/>
    <w:rsid w:val="00D832DD"/>
    <w:rPr>
      <w:b/>
      <w:bCs/>
      <w:sz w:val="20"/>
      <w:szCs w:val="20"/>
    </w:rPr>
  </w:style>
  <w:style w:type="paragraph" w:customStyle="1" w:styleId="CM68">
    <w:name w:val="CM68"/>
    <w:basedOn w:val="Normal"/>
    <w:next w:val="Normal"/>
    <w:rsid w:val="00D832DD"/>
    <w:pPr>
      <w:autoSpaceDE w:val="0"/>
      <w:autoSpaceDN w:val="0"/>
      <w:adjustRightInd w:val="0"/>
    </w:pPr>
  </w:style>
  <w:style w:type="paragraph" w:customStyle="1" w:styleId="Default">
    <w:name w:val="Default"/>
    <w:rsid w:val="00D832DD"/>
    <w:pPr>
      <w:autoSpaceDE w:val="0"/>
      <w:autoSpaceDN w:val="0"/>
      <w:adjustRightInd w:val="0"/>
    </w:pPr>
    <w:rPr>
      <w:color w:val="000000"/>
      <w:sz w:val="24"/>
      <w:szCs w:val="24"/>
    </w:rPr>
  </w:style>
  <w:style w:type="paragraph" w:customStyle="1" w:styleId="Heading2-OMB">
    <w:name w:val="Heading 2-OMB"/>
    <w:basedOn w:val="Heading1"/>
    <w:rsid w:val="00D832DD"/>
    <w:pPr>
      <w:widowControl w:val="0"/>
      <w:autoSpaceDE w:val="0"/>
      <w:autoSpaceDN w:val="0"/>
      <w:adjustRightInd w:val="0"/>
      <w:spacing w:before="120" w:after="120"/>
    </w:pPr>
    <w:rPr>
      <w:rFonts w:ascii="Times New Roman Bold" w:hAnsi="Times New Roman Bold" w:cs="Times New Roman"/>
      <w:caps/>
      <w:kern w:val="0"/>
      <w:sz w:val="24"/>
      <w:szCs w:val="24"/>
    </w:rPr>
  </w:style>
  <w:style w:type="character" w:customStyle="1" w:styleId="Heading3OMB">
    <w:name w:val="Heading 3 OMB"/>
    <w:rsid w:val="00D832DD"/>
    <w:rPr>
      <w:rFonts w:ascii="Times New Roman" w:hAnsi="Times New Roman"/>
      <w:b/>
      <w:sz w:val="24"/>
      <w:u w:val="single"/>
    </w:rPr>
  </w:style>
  <w:style w:type="character" w:customStyle="1" w:styleId="StyleHeading3OMBNotLatinBold">
    <w:name w:val="Style Heading 3 OMB + Not (Latin) Bold"/>
    <w:basedOn w:val="Heading3OMB"/>
    <w:rsid w:val="00D832DD"/>
    <w:rPr>
      <w:rFonts w:ascii="Times New Roman" w:hAnsi="Times New Roman"/>
      <w:b/>
      <w:sz w:val="24"/>
      <w:u w:val="single"/>
    </w:rPr>
  </w:style>
  <w:style w:type="character" w:customStyle="1" w:styleId="StyleStyleHeading3OMBNotLatinBoldNotLatinBold">
    <w:name w:val="Style Style Heading 3 OMB + Not (Latin) Bold + Not (Latin) Bold"/>
    <w:rsid w:val="00D832DD"/>
    <w:rPr>
      <w:rFonts w:ascii="Times New Roman" w:hAnsi="Times New Roman"/>
      <w:b/>
      <w:sz w:val="23"/>
      <w:u w:val="single"/>
    </w:rPr>
  </w:style>
  <w:style w:type="paragraph" w:customStyle="1" w:styleId="StyleHeading4Before025">
    <w:name w:val="Style Heading 4 + Before:  0.25&quot;"/>
    <w:basedOn w:val="Heading4"/>
    <w:rsid w:val="00D832DD"/>
  </w:style>
  <w:style w:type="paragraph" w:customStyle="1" w:styleId="Tablenote">
    <w:name w:val="Table note"/>
    <w:basedOn w:val="bodytext-gph"/>
    <w:rsid w:val="00D832DD"/>
    <w:pPr>
      <w:spacing w:before="60" w:after="60" w:line="240" w:lineRule="auto"/>
      <w:ind w:left="0"/>
    </w:pPr>
    <w:rPr>
      <w:bCs/>
      <w:sz w:val="20"/>
    </w:rPr>
  </w:style>
  <w:style w:type="paragraph" w:styleId="TOC1">
    <w:name w:val="toc 1"/>
    <w:basedOn w:val="Normal"/>
    <w:next w:val="Normal"/>
    <w:autoRedefine/>
    <w:uiPriority w:val="39"/>
    <w:rsid w:val="001B7117"/>
    <w:pPr>
      <w:tabs>
        <w:tab w:val="left" w:pos="480"/>
        <w:tab w:val="right" w:leader="dot" w:pos="9000"/>
      </w:tabs>
      <w:ind w:right="560"/>
    </w:pPr>
    <w:rPr>
      <w:b/>
      <w:bCs/>
      <w:noProof/>
    </w:rPr>
  </w:style>
  <w:style w:type="paragraph" w:styleId="TOC3">
    <w:name w:val="toc 3"/>
    <w:basedOn w:val="Normal"/>
    <w:next w:val="Normal"/>
    <w:autoRedefine/>
    <w:uiPriority w:val="39"/>
    <w:rsid w:val="00D832DD"/>
    <w:pPr>
      <w:tabs>
        <w:tab w:val="left" w:pos="990"/>
        <w:tab w:val="right" w:leader="dot" w:pos="9010"/>
      </w:tabs>
      <w:ind w:left="480"/>
    </w:pPr>
  </w:style>
  <w:style w:type="paragraph" w:styleId="TOC4">
    <w:name w:val="toc 4"/>
    <w:basedOn w:val="Normal"/>
    <w:next w:val="Normal"/>
    <w:autoRedefine/>
    <w:uiPriority w:val="39"/>
    <w:rsid w:val="00D832DD"/>
    <w:pPr>
      <w:tabs>
        <w:tab w:val="left" w:pos="1440"/>
        <w:tab w:val="left" w:pos="1620"/>
        <w:tab w:val="right" w:leader="dot" w:pos="9010"/>
      </w:tabs>
      <w:spacing w:before="120"/>
      <w:ind w:left="990"/>
    </w:pPr>
  </w:style>
  <w:style w:type="paragraph" w:customStyle="1" w:styleId="Style115ptBlackBefore6ptLinespacingAtleast14pt">
    <w:name w:val="Style 11.5 pt Black Before:  6 pt Line spacing:  At least 14 pt"/>
    <w:basedOn w:val="Normal"/>
    <w:rsid w:val="00D832DD"/>
    <w:pPr>
      <w:spacing w:before="120" w:line="280" w:lineRule="atLeast"/>
    </w:pPr>
    <w:rPr>
      <w:color w:val="000000"/>
      <w:sz w:val="23"/>
      <w:szCs w:val="23"/>
    </w:rPr>
  </w:style>
  <w:style w:type="paragraph" w:customStyle="1" w:styleId="Style115ptBlackBefore6ptLinespacingAtleast14pt1">
    <w:name w:val="Style 11.5 pt Black Before:  6 pt Line spacing:  At least 14 pt1"/>
    <w:basedOn w:val="Normal"/>
    <w:rsid w:val="00D832DD"/>
    <w:pPr>
      <w:numPr>
        <w:numId w:val="3"/>
      </w:numPr>
      <w:spacing w:after="120" w:line="260" w:lineRule="atLeast"/>
    </w:pPr>
    <w:rPr>
      <w:color w:val="000000"/>
      <w:sz w:val="23"/>
      <w:szCs w:val="23"/>
    </w:rPr>
  </w:style>
  <w:style w:type="paragraph" w:styleId="EndnoteText">
    <w:name w:val="endnote text"/>
    <w:basedOn w:val="Normal"/>
    <w:link w:val="EndnoteTextChar"/>
    <w:rsid w:val="00D832DD"/>
    <w:rPr>
      <w:sz w:val="20"/>
      <w:szCs w:val="20"/>
    </w:rPr>
  </w:style>
  <w:style w:type="character" w:customStyle="1" w:styleId="EndnoteTextChar">
    <w:name w:val="Endnote Text Char"/>
    <w:basedOn w:val="DefaultParagraphFont"/>
    <w:link w:val="EndnoteText"/>
    <w:rsid w:val="00D832DD"/>
  </w:style>
  <w:style w:type="character" w:styleId="EndnoteReference">
    <w:name w:val="endnote reference"/>
    <w:rsid w:val="00D832DD"/>
    <w:rPr>
      <w:vertAlign w:val="superscript"/>
    </w:rPr>
  </w:style>
  <w:style w:type="paragraph" w:styleId="FootnoteText">
    <w:name w:val="footnote text"/>
    <w:basedOn w:val="Normal"/>
    <w:link w:val="FootnoteTextChar"/>
    <w:rsid w:val="00D832DD"/>
    <w:pPr>
      <w:spacing w:before="60" w:after="60"/>
    </w:pPr>
    <w:rPr>
      <w:sz w:val="20"/>
      <w:szCs w:val="20"/>
    </w:rPr>
  </w:style>
  <w:style w:type="character" w:customStyle="1" w:styleId="FootnoteTextChar">
    <w:name w:val="Footnote Text Char"/>
    <w:basedOn w:val="DefaultParagraphFont"/>
    <w:link w:val="FootnoteText"/>
    <w:rsid w:val="00D832DD"/>
  </w:style>
  <w:style w:type="character" w:styleId="FootnoteReference">
    <w:name w:val="footnote reference"/>
    <w:rsid w:val="00D832DD"/>
    <w:rPr>
      <w:rFonts w:ascii="Times New Roman" w:hAnsi="Times New Roman"/>
      <w:sz w:val="20"/>
      <w:szCs w:val="20"/>
      <w:vertAlign w:val="superscript"/>
    </w:rPr>
  </w:style>
  <w:style w:type="paragraph" w:customStyle="1" w:styleId="Stylebodytext-gphBold">
    <w:name w:val="Style body text-gph + Bold"/>
    <w:basedOn w:val="bodytext-gph"/>
    <w:link w:val="Stylebodytext-gphBoldChar"/>
    <w:rsid w:val="00D832DD"/>
    <w:rPr>
      <w:b/>
      <w:bCs/>
    </w:rPr>
  </w:style>
  <w:style w:type="character" w:customStyle="1" w:styleId="Stylebodytext-gphBoldChar">
    <w:name w:val="Style body text-gph + Bold Char"/>
    <w:link w:val="Stylebodytext-gphBold"/>
    <w:rsid w:val="00D832DD"/>
    <w:rPr>
      <w:b/>
      <w:bCs/>
      <w:sz w:val="23"/>
      <w:szCs w:val="22"/>
    </w:rPr>
  </w:style>
  <w:style w:type="paragraph" w:customStyle="1" w:styleId="StyleTOC1Linespacing15lines">
    <w:name w:val="Style TOC 1 + Line spacing:  1.5 lines"/>
    <w:basedOn w:val="TOC1"/>
    <w:rsid w:val="00D832DD"/>
    <w:pPr>
      <w:spacing w:before="120" w:line="260" w:lineRule="atLeast"/>
    </w:pPr>
  </w:style>
  <w:style w:type="paragraph" w:customStyle="1" w:styleId="Stylebodytext-gphBoldBefore12pt">
    <w:name w:val="Style body text-gph + Bold Before:  12 pt"/>
    <w:basedOn w:val="bodytext-gph"/>
    <w:rsid w:val="00D832DD"/>
    <w:rPr>
      <w:b/>
      <w:bCs/>
    </w:rPr>
  </w:style>
  <w:style w:type="character" w:styleId="FollowedHyperlink">
    <w:name w:val="FollowedHyperlink"/>
    <w:rsid w:val="00D832DD"/>
    <w:rPr>
      <w:color w:val="606420"/>
      <w:u w:val="single"/>
    </w:rPr>
  </w:style>
  <w:style w:type="paragraph" w:customStyle="1" w:styleId="StyleHeading4Before0251">
    <w:name w:val="Style Heading 4 + Before:  0.25&quot;1"/>
    <w:basedOn w:val="Heading4"/>
    <w:rsid w:val="00D832DD"/>
    <w:pPr>
      <w:spacing w:before="120"/>
      <w:ind w:left="360"/>
    </w:pPr>
  </w:style>
  <w:style w:type="character" w:styleId="Emphasis">
    <w:name w:val="Emphasis"/>
    <w:uiPriority w:val="20"/>
    <w:qFormat/>
    <w:rsid w:val="00D832DD"/>
    <w:rPr>
      <w:i/>
      <w:iCs/>
    </w:rPr>
  </w:style>
  <w:style w:type="paragraph" w:styleId="Revision">
    <w:name w:val="Revision"/>
    <w:hidden/>
    <w:uiPriority w:val="99"/>
    <w:semiHidden/>
    <w:rsid w:val="00D832DD"/>
    <w:rPr>
      <w:sz w:val="24"/>
      <w:szCs w:val="24"/>
    </w:rPr>
  </w:style>
  <w:style w:type="paragraph" w:styleId="ListBullet">
    <w:name w:val="List Bullet"/>
    <w:basedOn w:val="Normal"/>
    <w:rsid w:val="00D832DD"/>
    <w:pPr>
      <w:numPr>
        <w:numId w:val="4"/>
      </w:numPr>
      <w:contextualSpacing/>
    </w:pPr>
  </w:style>
  <w:style w:type="paragraph" w:styleId="TOC5">
    <w:name w:val="toc 5"/>
    <w:basedOn w:val="Normal"/>
    <w:next w:val="Normal"/>
    <w:autoRedefine/>
    <w:uiPriority w:val="39"/>
    <w:rsid w:val="00D832DD"/>
    <w:pPr>
      <w:ind w:left="960"/>
    </w:pPr>
  </w:style>
  <w:style w:type="paragraph" w:styleId="TOC2">
    <w:name w:val="toc 2"/>
    <w:basedOn w:val="Normal"/>
    <w:next w:val="Normal"/>
    <w:autoRedefine/>
    <w:uiPriority w:val="39"/>
    <w:rsid w:val="00D832DD"/>
    <w:pPr>
      <w:ind w:left="240"/>
    </w:pPr>
  </w:style>
  <w:style w:type="paragraph" w:styleId="PlainText">
    <w:name w:val="Plain Text"/>
    <w:basedOn w:val="Normal"/>
    <w:link w:val="PlainTextChar"/>
    <w:uiPriority w:val="99"/>
    <w:unhideWhenUsed/>
    <w:rsid w:val="00247927"/>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247927"/>
    <w:rPr>
      <w:rFonts w:ascii="Consolas" w:eastAsiaTheme="minorHAnsi" w:hAnsi="Consolas" w:cs="Consolas"/>
      <w:sz w:val="21"/>
      <w:szCs w:val="21"/>
    </w:rPr>
  </w:style>
  <w:style w:type="paragraph" w:customStyle="1" w:styleId="EndNoteBibliographyTitle">
    <w:name w:val="EndNote Bibliography Title"/>
    <w:basedOn w:val="Normal"/>
    <w:link w:val="EndNoteBibliographyTitleChar"/>
    <w:rsid w:val="003705F4"/>
    <w:pPr>
      <w:jc w:val="center"/>
    </w:pPr>
    <w:rPr>
      <w:noProof/>
    </w:rPr>
  </w:style>
  <w:style w:type="character" w:customStyle="1" w:styleId="EndNoteBibliographyTitleChar">
    <w:name w:val="EndNote Bibliography Title Char"/>
    <w:basedOn w:val="bodytext-gphChar"/>
    <w:link w:val="EndNoteBibliographyTitle"/>
    <w:rsid w:val="003705F4"/>
    <w:rPr>
      <w:noProof/>
      <w:sz w:val="24"/>
      <w:szCs w:val="24"/>
    </w:rPr>
  </w:style>
  <w:style w:type="paragraph" w:customStyle="1" w:styleId="EndNoteBibliography">
    <w:name w:val="EndNote Bibliography"/>
    <w:basedOn w:val="Normal"/>
    <w:link w:val="EndNoteBibliographyChar"/>
    <w:rsid w:val="003705F4"/>
    <w:rPr>
      <w:noProof/>
    </w:rPr>
  </w:style>
  <w:style w:type="character" w:customStyle="1" w:styleId="EndNoteBibliographyChar">
    <w:name w:val="EndNote Bibliography Char"/>
    <w:basedOn w:val="bodytext-gphChar"/>
    <w:link w:val="EndNoteBibliography"/>
    <w:rsid w:val="003705F4"/>
    <w:rPr>
      <w:noProof/>
      <w:sz w:val="24"/>
      <w:szCs w:val="24"/>
    </w:rPr>
  </w:style>
  <w:style w:type="paragraph" w:styleId="TOCHeading">
    <w:name w:val="TOC Heading"/>
    <w:basedOn w:val="Heading1"/>
    <w:next w:val="Normal"/>
    <w:uiPriority w:val="39"/>
    <w:unhideWhenUsed/>
    <w:qFormat/>
    <w:rsid w:val="000547D9"/>
    <w:pPr>
      <w:keepLines/>
      <w:spacing w:after="0" w:line="259" w:lineRule="auto"/>
      <w:outlineLvl w:val="9"/>
    </w:pPr>
    <w:rPr>
      <w:rFonts w:asciiTheme="majorHAnsi" w:eastAsiaTheme="majorEastAsia" w:hAnsiTheme="majorHAnsi" w:cstheme="majorBidi"/>
      <w:b w:val="0"/>
      <w:bCs w:val="0"/>
      <w:color w:val="365F91" w:themeColor="accent1" w:themeShade="BF"/>
      <w:kern w:val="0"/>
    </w:rPr>
  </w:style>
  <w:style w:type="character" w:styleId="UnresolvedMention">
    <w:name w:val="Unresolved Mention"/>
    <w:basedOn w:val="DefaultParagraphFont"/>
    <w:uiPriority w:val="99"/>
    <w:semiHidden/>
    <w:unhideWhenUsed/>
    <w:rsid w:val="00A958BE"/>
    <w:rPr>
      <w:color w:val="605E5C"/>
      <w:shd w:val="clear" w:color="auto" w:fill="E1DFDD"/>
    </w:rPr>
  </w:style>
  <w:style w:type="paragraph" w:styleId="ListParagraph">
    <w:name w:val="List Paragraph"/>
    <w:basedOn w:val="Normal"/>
    <w:uiPriority w:val="34"/>
    <w:qFormat/>
    <w:rsid w:val="0005714E"/>
    <w:pPr>
      <w:ind w:left="720"/>
    </w:pPr>
    <w:rPr>
      <w:rFonts w:ascii="Calibri" w:eastAsiaTheme="minorHAnsi" w:hAnsi="Calibri" w:cs="Calibri"/>
      <w:sz w:val="22"/>
      <w:szCs w:val="22"/>
    </w:rPr>
  </w:style>
  <w:style w:type="paragraph" w:styleId="Bibliography">
    <w:name w:val="Bibliography"/>
    <w:basedOn w:val="Normal"/>
    <w:next w:val="Normal"/>
    <w:uiPriority w:val="37"/>
    <w:unhideWhenUsed/>
    <w:rsid w:val="0038076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686748">
      <w:bodyDiv w:val="1"/>
      <w:marLeft w:val="0"/>
      <w:marRight w:val="0"/>
      <w:marTop w:val="0"/>
      <w:marBottom w:val="0"/>
      <w:divBdr>
        <w:top w:val="none" w:sz="0" w:space="0" w:color="auto"/>
        <w:left w:val="none" w:sz="0" w:space="0" w:color="auto"/>
        <w:bottom w:val="none" w:sz="0" w:space="0" w:color="auto"/>
        <w:right w:val="none" w:sz="0" w:space="0" w:color="auto"/>
      </w:divBdr>
    </w:div>
    <w:div w:id="43915423">
      <w:bodyDiv w:val="1"/>
      <w:marLeft w:val="0"/>
      <w:marRight w:val="0"/>
      <w:marTop w:val="0"/>
      <w:marBottom w:val="0"/>
      <w:divBdr>
        <w:top w:val="none" w:sz="0" w:space="0" w:color="auto"/>
        <w:left w:val="none" w:sz="0" w:space="0" w:color="auto"/>
        <w:bottom w:val="none" w:sz="0" w:space="0" w:color="auto"/>
        <w:right w:val="none" w:sz="0" w:space="0" w:color="auto"/>
      </w:divBdr>
    </w:div>
    <w:div w:id="157234870">
      <w:bodyDiv w:val="1"/>
      <w:marLeft w:val="0"/>
      <w:marRight w:val="0"/>
      <w:marTop w:val="0"/>
      <w:marBottom w:val="0"/>
      <w:divBdr>
        <w:top w:val="none" w:sz="0" w:space="0" w:color="auto"/>
        <w:left w:val="none" w:sz="0" w:space="0" w:color="auto"/>
        <w:bottom w:val="none" w:sz="0" w:space="0" w:color="auto"/>
        <w:right w:val="none" w:sz="0" w:space="0" w:color="auto"/>
      </w:divBdr>
    </w:div>
    <w:div w:id="326247669">
      <w:bodyDiv w:val="1"/>
      <w:marLeft w:val="0"/>
      <w:marRight w:val="0"/>
      <w:marTop w:val="0"/>
      <w:marBottom w:val="0"/>
      <w:divBdr>
        <w:top w:val="none" w:sz="0" w:space="0" w:color="auto"/>
        <w:left w:val="none" w:sz="0" w:space="0" w:color="auto"/>
        <w:bottom w:val="none" w:sz="0" w:space="0" w:color="auto"/>
        <w:right w:val="none" w:sz="0" w:space="0" w:color="auto"/>
      </w:divBdr>
    </w:div>
    <w:div w:id="775053375">
      <w:bodyDiv w:val="1"/>
      <w:marLeft w:val="0"/>
      <w:marRight w:val="0"/>
      <w:marTop w:val="0"/>
      <w:marBottom w:val="0"/>
      <w:divBdr>
        <w:top w:val="none" w:sz="0" w:space="0" w:color="auto"/>
        <w:left w:val="none" w:sz="0" w:space="0" w:color="auto"/>
        <w:bottom w:val="none" w:sz="0" w:space="0" w:color="auto"/>
        <w:right w:val="none" w:sz="0" w:space="0" w:color="auto"/>
      </w:divBdr>
    </w:div>
    <w:div w:id="826701916">
      <w:bodyDiv w:val="1"/>
      <w:marLeft w:val="0"/>
      <w:marRight w:val="0"/>
      <w:marTop w:val="0"/>
      <w:marBottom w:val="0"/>
      <w:divBdr>
        <w:top w:val="none" w:sz="0" w:space="0" w:color="auto"/>
        <w:left w:val="none" w:sz="0" w:space="0" w:color="auto"/>
        <w:bottom w:val="none" w:sz="0" w:space="0" w:color="auto"/>
        <w:right w:val="none" w:sz="0" w:space="0" w:color="auto"/>
      </w:divBdr>
    </w:div>
    <w:div w:id="1059669542">
      <w:bodyDiv w:val="1"/>
      <w:marLeft w:val="0"/>
      <w:marRight w:val="0"/>
      <w:marTop w:val="0"/>
      <w:marBottom w:val="0"/>
      <w:divBdr>
        <w:top w:val="none" w:sz="0" w:space="0" w:color="auto"/>
        <w:left w:val="none" w:sz="0" w:space="0" w:color="auto"/>
        <w:bottom w:val="none" w:sz="0" w:space="0" w:color="auto"/>
        <w:right w:val="none" w:sz="0" w:space="0" w:color="auto"/>
      </w:divBdr>
    </w:div>
    <w:div w:id="1128476583">
      <w:bodyDiv w:val="1"/>
      <w:marLeft w:val="0"/>
      <w:marRight w:val="0"/>
      <w:marTop w:val="0"/>
      <w:marBottom w:val="0"/>
      <w:divBdr>
        <w:top w:val="none" w:sz="0" w:space="0" w:color="auto"/>
        <w:left w:val="none" w:sz="0" w:space="0" w:color="auto"/>
        <w:bottom w:val="none" w:sz="0" w:space="0" w:color="auto"/>
        <w:right w:val="none" w:sz="0" w:space="0" w:color="auto"/>
      </w:divBdr>
    </w:div>
    <w:div w:id="1206327717">
      <w:bodyDiv w:val="1"/>
      <w:marLeft w:val="0"/>
      <w:marRight w:val="0"/>
      <w:marTop w:val="0"/>
      <w:marBottom w:val="0"/>
      <w:divBdr>
        <w:top w:val="none" w:sz="0" w:space="0" w:color="auto"/>
        <w:left w:val="none" w:sz="0" w:space="0" w:color="auto"/>
        <w:bottom w:val="none" w:sz="0" w:space="0" w:color="auto"/>
        <w:right w:val="none" w:sz="0" w:space="0" w:color="auto"/>
      </w:divBdr>
    </w:div>
    <w:div w:id="1229918657">
      <w:bodyDiv w:val="1"/>
      <w:marLeft w:val="0"/>
      <w:marRight w:val="0"/>
      <w:marTop w:val="0"/>
      <w:marBottom w:val="0"/>
      <w:divBdr>
        <w:top w:val="none" w:sz="0" w:space="0" w:color="auto"/>
        <w:left w:val="none" w:sz="0" w:space="0" w:color="auto"/>
        <w:bottom w:val="none" w:sz="0" w:space="0" w:color="auto"/>
        <w:right w:val="none" w:sz="0" w:space="0" w:color="auto"/>
      </w:divBdr>
    </w:div>
    <w:div w:id="1354839492">
      <w:bodyDiv w:val="1"/>
      <w:marLeft w:val="0"/>
      <w:marRight w:val="0"/>
      <w:marTop w:val="0"/>
      <w:marBottom w:val="0"/>
      <w:divBdr>
        <w:top w:val="none" w:sz="0" w:space="0" w:color="auto"/>
        <w:left w:val="none" w:sz="0" w:space="0" w:color="auto"/>
        <w:bottom w:val="none" w:sz="0" w:space="0" w:color="auto"/>
        <w:right w:val="none" w:sz="0" w:space="0" w:color="auto"/>
      </w:divBdr>
    </w:div>
    <w:div w:id="1364553655">
      <w:bodyDiv w:val="1"/>
      <w:marLeft w:val="0"/>
      <w:marRight w:val="0"/>
      <w:marTop w:val="0"/>
      <w:marBottom w:val="0"/>
      <w:divBdr>
        <w:top w:val="none" w:sz="0" w:space="0" w:color="auto"/>
        <w:left w:val="none" w:sz="0" w:space="0" w:color="auto"/>
        <w:bottom w:val="none" w:sz="0" w:space="0" w:color="auto"/>
        <w:right w:val="none" w:sz="0" w:space="0" w:color="auto"/>
      </w:divBdr>
    </w:div>
    <w:div w:id="1582642078">
      <w:bodyDiv w:val="1"/>
      <w:marLeft w:val="0"/>
      <w:marRight w:val="0"/>
      <w:marTop w:val="0"/>
      <w:marBottom w:val="0"/>
      <w:divBdr>
        <w:top w:val="none" w:sz="0" w:space="0" w:color="auto"/>
        <w:left w:val="none" w:sz="0" w:space="0" w:color="auto"/>
        <w:bottom w:val="none" w:sz="0" w:space="0" w:color="auto"/>
        <w:right w:val="none" w:sz="0" w:space="0" w:color="auto"/>
      </w:divBdr>
    </w:div>
    <w:div w:id="1584947323">
      <w:bodyDiv w:val="1"/>
      <w:marLeft w:val="0"/>
      <w:marRight w:val="0"/>
      <w:marTop w:val="0"/>
      <w:marBottom w:val="0"/>
      <w:divBdr>
        <w:top w:val="none" w:sz="0" w:space="0" w:color="auto"/>
        <w:left w:val="none" w:sz="0" w:space="0" w:color="auto"/>
        <w:bottom w:val="none" w:sz="0" w:space="0" w:color="auto"/>
        <w:right w:val="none" w:sz="0" w:space="0" w:color="auto"/>
      </w:divBdr>
    </w:div>
    <w:div w:id="1690906447">
      <w:bodyDiv w:val="1"/>
      <w:marLeft w:val="0"/>
      <w:marRight w:val="0"/>
      <w:marTop w:val="0"/>
      <w:marBottom w:val="0"/>
      <w:divBdr>
        <w:top w:val="none" w:sz="0" w:space="0" w:color="auto"/>
        <w:left w:val="none" w:sz="0" w:space="0" w:color="auto"/>
        <w:bottom w:val="none" w:sz="0" w:space="0" w:color="auto"/>
        <w:right w:val="none" w:sz="0" w:space="0" w:color="auto"/>
      </w:divBdr>
    </w:div>
    <w:div w:id="1779719589">
      <w:bodyDiv w:val="1"/>
      <w:marLeft w:val="0"/>
      <w:marRight w:val="0"/>
      <w:marTop w:val="0"/>
      <w:marBottom w:val="0"/>
      <w:divBdr>
        <w:top w:val="none" w:sz="0" w:space="0" w:color="auto"/>
        <w:left w:val="none" w:sz="0" w:space="0" w:color="auto"/>
        <w:bottom w:val="none" w:sz="0" w:space="0" w:color="auto"/>
        <w:right w:val="none" w:sz="0" w:space="0" w:color="auto"/>
      </w:divBdr>
    </w:div>
    <w:div w:id="1917788696">
      <w:bodyDiv w:val="1"/>
      <w:marLeft w:val="0"/>
      <w:marRight w:val="0"/>
      <w:marTop w:val="0"/>
      <w:marBottom w:val="0"/>
      <w:divBdr>
        <w:top w:val="none" w:sz="0" w:space="0" w:color="auto"/>
        <w:left w:val="none" w:sz="0" w:space="0" w:color="auto"/>
        <w:bottom w:val="none" w:sz="0" w:space="0" w:color="auto"/>
        <w:right w:val="none" w:sz="0" w:space="0" w:color="auto"/>
      </w:divBdr>
    </w:div>
    <w:div w:id="19453076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Jamie.Kim@hhs.gov" TargetMode="Externa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b:Source>
    <b:Tag>Frost15</b:Tag>
    <b:SourceType>JournalArticle</b:SourceType>
    <b:Guid>{3C70BAE1-6776-4E9F-B1D9-F113CC5F4D09}</b:Guid>
    <b:Title>Contraceptive Needs and Services, 2013 update</b:Title>
    <b:Year>2015</b:Year>
    <b:Author>
      <b:Author>
        <b:NameList>
          <b:Person>
            <b:Last>Jennifer J. Frost</b:Last>
            <b:First>Lori</b:First>
            <b:Middle>Frohwirth, Mia R. Zolna</b:Middle>
          </b:Person>
        </b:NameList>
      </b:Author>
    </b:Author>
    <b:JournalName>Guttmacher Institute</b:JournalName>
    <b:Pages>1</b:Pages>
    <b:RefOrder>1</b:RefOrder>
  </b:Source>
</b:Sources>
</file>

<file path=customXml/item4.xml><?xml version="1.0" encoding="utf-8"?>
<ct:contentTypeSchema xmlns:ct="http://schemas.microsoft.com/office/2006/metadata/contentType" xmlns:ma="http://schemas.microsoft.com/office/2006/metadata/properties/metaAttributes" ct:_="" ma:_="" ma:contentTypeName="Document" ma:contentTypeID="0x010100068B36C1D6970B4EB6ED6D8FB489D7EF" ma:contentTypeVersion="9" ma:contentTypeDescription="Create a new document." ma:contentTypeScope="" ma:versionID="f3d0a4b2fb8d632d424eb0c70cf712d0">
  <xsd:schema xmlns:xsd="http://www.w3.org/2001/XMLSchema" xmlns:xs="http://www.w3.org/2001/XMLSchema" xmlns:p="http://schemas.microsoft.com/office/2006/metadata/properties" xmlns:ns3="aa991520-aa3d-4534-a40c-dbf651501a13" targetNamespace="http://schemas.microsoft.com/office/2006/metadata/properties" ma:root="true" ma:fieldsID="4deca61f34715856174d137559428f99" ns3:_="">
    <xsd:import namespace="aa991520-aa3d-4534-a40c-dbf651501a13"/>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a991520-aa3d-4534-a40c-dbf651501a1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CB75408-B7D4-4C49-8FC3-C25F3E190075}">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2961CB6F-E42C-47C5-8B72-1FA471334CFC}">
  <ds:schemaRefs>
    <ds:schemaRef ds:uri="http://schemas.microsoft.com/sharepoint/v3/contenttype/forms"/>
  </ds:schemaRefs>
</ds:datastoreItem>
</file>

<file path=customXml/itemProps3.xml><?xml version="1.0" encoding="utf-8"?>
<ds:datastoreItem xmlns:ds="http://schemas.openxmlformats.org/officeDocument/2006/customXml" ds:itemID="{FF8AE286-F3F8-4464-A0BC-66CCC002D82D}">
  <ds:schemaRefs>
    <ds:schemaRef ds:uri="http://schemas.openxmlformats.org/officeDocument/2006/bibliography"/>
  </ds:schemaRefs>
</ds:datastoreItem>
</file>

<file path=customXml/itemProps4.xml><?xml version="1.0" encoding="utf-8"?>
<ds:datastoreItem xmlns:ds="http://schemas.openxmlformats.org/officeDocument/2006/customXml" ds:itemID="{7B8A2115-587E-4899-95CC-CF61EDADB45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a991520-aa3d-4534-a40c-dbf651501a1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68</TotalTime>
  <Pages>21</Pages>
  <Words>10010</Words>
  <Characters>57061</Characters>
  <Application>Microsoft Office Word</Application>
  <DocSecurity>0</DocSecurity>
  <Lines>475</Lines>
  <Paragraphs>133</Paragraphs>
  <ScaleCrop>false</ScaleCrop>
  <HeadingPairs>
    <vt:vector size="2" baseType="variant">
      <vt:variant>
        <vt:lpstr>Title</vt:lpstr>
      </vt:variant>
      <vt:variant>
        <vt:i4>1</vt:i4>
      </vt:variant>
    </vt:vector>
  </HeadingPairs>
  <TitlesOfParts>
    <vt:vector size="1" baseType="lpstr">
      <vt:lpstr/>
    </vt:vector>
  </TitlesOfParts>
  <Company>RTI International</Company>
  <LinksUpToDate>false</LinksUpToDate>
  <CharactersWithSpaces>669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amer, Beth (OS/ASPA)</dc:creator>
  <cp:lastModifiedBy>Kim, Jamie (HHS/OASH)</cp:lastModifiedBy>
  <cp:revision>7</cp:revision>
  <cp:lastPrinted>2019-10-30T15:14:00Z</cp:lastPrinted>
  <dcterms:created xsi:type="dcterms:W3CDTF">2021-12-15T23:29:00Z</dcterms:created>
  <dcterms:modified xsi:type="dcterms:W3CDTF">2022-01-07T2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ContentTypeId">
    <vt:lpwstr>0x010100068B36C1D6970B4EB6ED6D8FB489D7EF</vt:lpwstr>
  </property>
</Properties>
</file>